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26656C" w14:textId="77777777" w:rsidR="006A44D3" w:rsidRPr="007E0479" w:rsidRDefault="006A44D3" w:rsidP="00E76560">
      <w:pPr>
        <w:jc w:val="both"/>
        <w:rPr>
          <w:b/>
          <w:bCs/>
          <w:sz w:val="28"/>
          <w:szCs w:val="28"/>
        </w:rPr>
      </w:pPr>
      <w:r>
        <w:rPr>
          <w:b/>
          <w:bCs/>
          <w:sz w:val="28"/>
          <w:szCs w:val="28"/>
        </w:rPr>
        <w:t>The influenza virus RNA polymerase as an innate immune agonist and antagonist</w:t>
      </w:r>
    </w:p>
    <w:p w14:paraId="290DB3C8" w14:textId="77777777" w:rsidR="006A44D3" w:rsidRDefault="006A44D3" w:rsidP="00E76560">
      <w:pPr>
        <w:jc w:val="both"/>
      </w:pPr>
    </w:p>
    <w:p w14:paraId="0DB6C771" w14:textId="77777777" w:rsidR="006A44D3" w:rsidRDefault="006A44D3" w:rsidP="00E76560">
      <w:pPr>
        <w:jc w:val="both"/>
      </w:pPr>
      <w:r>
        <w:t>Elizaveta Elshina</w:t>
      </w:r>
      <w:r w:rsidRPr="0020775D">
        <w:rPr>
          <w:vertAlign w:val="superscript"/>
        </w:rPr>
        <w:t>1</w:t>
      </w:r>
      <w:r>
        <w:t>, Aartjan J.W. te Velthuis</w:t>
      </w:r>
      <w:r w:rsidRPr="00CF4905">
        <w:rPr>
          <w:vertAlign w:val="superscript"/>
        </w:rPr>
        <w:t>1</w:t>
      </w:r>
      <w:r>
        <w:rPr>
          <w:vertAlign w:val="superscript"/>
        </w:rPr>
        <w:t>,2,*</w:t>
      </w:r>
    </w:p>
    <w:p w14:paraId="380DEDFA" w14:textId="77777777" w:rsidR="006A44D3" w:rsidRDefault="006A44D3" w:rsidP="00E76560">
      <w:pPr>
        <w:jc w:val="both"/>
      </w:pPr>
    </w:p>
    <w:p w14:paraId="096F64F1" w14:textId="77777777" w:rsidR="006A44D3" w:rsidRDefault="006A44D3" w:rsidP="00E76560">
      <w:pPr>
        <w:spacing w:line="360" w:lineRule="auto"/>
        <w:jc w:val="both"/>
        <w:rPr>
          <w:rFonts w:cstheme="minorHAnsi"/>
        </w:rPr>
      </w:pPr>
      <w:r w:rsidRPr="007E0479">
        <w:rPr>
          <w:rFonts w:cstheme="minorHAnsi"/>
          <w:vertAlign w:val="superscript"/>
        </w:rPr>
        <w:t>1</w:t>
      </w:r>
      <w:r w:rsidRPr="007E0479">
        <w:rPr>
          <w:rFonts w:cstheme="minorHAnsi"/>
        </w:rPr>
        <w:t>Department of Pathology, University of Cambridge, Addenbrooke’s Hospital, Cambridge, United Kingdom</w:t>
      </w:r>
    </w:p>
    <w:p w14:paraId="11803238" w14:textId="77777777" w:rsidR="006A44D3" w:rsidRDefault="006A44D3" w:rsidP="00E76560">
      <w:pPr>
        <w:spacing w:line="360" w:lineRule="auto"/>
        <w:jc w:val="both"/>
        <w:rPr>
          <w:rFonts w:cstheme="minorHAnsi"/>
        </w:rPr>
      </w:pPr>
      <w:r w:rsidRPr="00475ECF">
        <w:rPr>
          <w:rFonts w:cstheme="minorHAnsi"/>
          <w:vertAlign w:val="superscript"/>
        </w:rPr>
        <w:t>2</w:t>
      </w:r>
      <w:r w:rsidRPr="00475ECF">
        <w:rPr>
          <w:rFonts w:cstheme="minorHAnsi"/>
        </w:rPr>
        <w:t>Lewis Thomas Laboratory, Department of Molecular Biology, Princeton University, Princeton, USA</w:t>
      </w:r>
    </w:p>
    <w:p w14:paraId="7E133873" w14:textId="77777777" w:rsidR="006A44D3" w:rsidRDefault="006A44D3" w:rsidP="00E76560">
      <w:pPr>
        <w:spacing w:line="360" w:lineRule="auto"/>
        <w:jc w:val="both"/>
        <w:rPr>
          <w:rFonts w:cstheme="minorHAnsi"/>
        </w:rPr>
      </w:pPr>
    </w:p>
    <w:p w14:paraId="42699720" w14:textId="77777777" w:rsidR="006A44D3" w:rsidRPr="007E0479" w:rsidRDefault="006A44D3" w:rsidP="00E76560">
      <w:pPr>
        <w:spacing w:line="360" w:lineRule="auto"/>
        <w:jc w:val="both"/>
        <w:rPr>
          <w:rFonts w:cstheme="minorHAnsi"/>
        </w:rPr>
      </w:pPr>
      <w:r>
        <w:rPr>
          <w:rFonts w:cstheme="minorHAnsi"/>
        </w:rPr>
        <w:t>*Corresponding author: aj.te.velthuis@princeton.edu</w:t>
      </w:r>
    </w:p>
    <w:p w14:paraId="67D7907F" w14:textId="77777777" w:rsidR="006A44D3" w:rsidRDefault="006A44D3" w:rsidP="00E76560">
      <w:pPr>
        <w:jc w:val="both"/>
      </w:pPr>
    </w:p>
    <w:p w14:paraId="53CF4B3A" w14:textId="17DD3BD2" w:rsidR="006A44D3" w:rsidRPr="00AC0CF5" w:rsidRDefault="006A44D3" w:rsidP="00E76560">
      <w:pPr>
        <w:jc w:val="both"/>
      </w:pPr>
    </w:p>
    <w:p w14:paraId="5285C9E9" w14:textId="78E7A674" w:rsidR="006A44D3" w:rsidRPr="00AC0CF5" w:rsidRDefault="006A44D3" w:rsidP="00E76560">
      <w:pPr>
        <w:jc w:val="both"/>
      </w:pPr>
      <w:r w:rsidRPr="00AC0CF5">
        <w:t>Key words:</w:t>
      </w:r>
      <w:r>
        <w:t xml:space="preserve"> RIG-I, mvRNA, DVG, RdRp, innate immune response</w:t>
      </w:r>
      <w:r w:rsidR="0054450C">
        <w:t>, PB1, PB2, PA, IFN</w:t>
      </w:r>
    </w:p>
    <w:p w14:paraId="719FC150" w14:textId="77777777" w:rsidR="006A44D3" w:rsidRDefault="006A44D3" w:rsidP="00E76560">
      <w:pPr>
        <w:pStyle w:val="Heading1"/>
        <w:jc w:val="both"/>
      </w:pPr>
    </w:p>
    <w:p w14:paraId="18C819D1" w14:textId="77777777" w:rsidR="006A44D3" w:rsidRDefault="006A44D3" w:rsidP="00E76560">
      <w:pPr>
        <w:pStyle w:val="Heading1"/>
        <w:jc w:val="both"/>
      </w:pPr>
      <w:r>
        <w:t>Abstract</w:t>
      </w:r>
    </w:p>
    <w:p w14:paraId="4F93353A" w14:textId="77777777" w:rsidR="006A44D3" w:rsidRPr="006B38A0" w:rsidRDefault="006A44D3" w:rsidP="00E76560">
      <w:pPr>
        <w:jc w:val="both"/>
      </w:pPr>
    </w:p>
    <w:p w14:paraId="5D6DC4CA" w14:textId="34EFDF12" w:rsidR="006A44D3" w:rsidRPr="00720BFE" w:rsidRDefault="006A44D3" w:rsidP="00E76560">
      <w:pPr>
        <w:jc w:val="both"/>
        <w:rPr>
          <w:rFonts w:cstheme="minorHAnsi"/>
        </w:rPr>
      </w:pPr>
      <w:r>
        <w:rPr>
          <w:rFonts w:cstheme="minorHAnsi"/>
        </w:rPr>
        <w:t>Influenza A viruses cause a mild to severe respiratory disease that affects millions of people each year. One of the many determinants of disease outcome is the innate immune response to the viral infection. While antiviral responses are essential for viral clearance, excessive innate immune activation promotes lung damage and disease. The influenza A virus RNA polymerase is one of viral proteins that affects innate immune activation during infection, but the mechanisms behind this activity are not well understood. In this review we discuss how the viral RNA polymerase can both activate and suppress innate immune responses by either producing immunostimulatory RNA species or directly targeting the components of the innate immune signalling pathway, respectively. Furthermore, we provide a comprehensive overview of the polymerase residues, and their mutations, associated with changes in innate immune activation</w:t>
      </w:r>
      <w:r w:rsidR="00FD5516">
        <w:rPr>
          <w:rFonts w:cstheme="minorHAnsi"/>
        </w:rPr>
        <w:t xml:space="preserve">, and discuss their putative effects on polymerase function based on </w:t>
      </w:r>
      <w:r w:rsidRPr="00A4464B">
        <w:rPr>
          <w:rFonts w:cstheme="minorHAnsi"/>
        </w:rPr>
        <w:t xml:space="preserve">recent advances in our understanding of </w:t>
      </w:r>
      <w:r>
        <w:rPr>
          <w:rFonts w:cstheme="minorHAnsi"/>
        </w:rPr>
        <w:t>the influenza A virus RNA polymerase</w:t>
      </w:r>
      <w:r w:rsidRPr="00A4464B">
        <w:rPr>
          <w:rFonts w:cstheme="minorHAnsi"/>
        </w:rPr>
        <w:t xml:space="preserve"> structure.</w:t>
      </w:r>
      <w:r>
        <w:rPr>
          <w:rFonts w:cstheme="minorHAnsi"/>
        </w:rPr>
        <w:t xml:space="preserve"> </w:t>
      </w:r>
    </w:p>
    <w:p w14:paraId="4FE5A43A" w14:textId="77777777" w:rsidR="000C1F1C" w:rsidRDefault="000C1F1C">
      <w:pPr>
        <w:rPr>
          <w:rFonts w:asciiTheme="majorHAnsi" w:eastAsiaTheme="majorEastAsia" w:hAnsiTheme="majorHAnsi" w:cstheme="majorBidi"/>
          <w:color w:val="2F5496" w:themeColor="accent1" w:themeShade="BF"/>
          <w:sz w:val="32"/>
          <w:szCs w:val="32"/>
        </w:rPr>
      </w:pPr>
      <w:r>
        <w:br w:type="page"/>
      </w:r>
    </w:p>
    <w:p w14:paraId="02D8472F" w14:textId="3B1280D8" w:rsidR="00D772DA" w:rsidRDefault="00D772DA" w:rsidP="00E76560">
      <w:pPr>
        <w:pStyle w:val="Heading1"/>
        <w:jc w:val="both"/>
      </w:pPr>
      <w:r>
        <w:lastRenderedPageBreak/>
        <w:t>Introduction</w:t>
      </w:r>
    </w:p>
    <w:p w14:paraId="3E2F99CF" w14:textId="77777777" w:rsidR="00D772DA" w:rsidRPr="006B38A0" w:rsidRDefault="00D772DA" w:rsidP="00E76560">
      <w:pPr>
        <w:jc w:val="both"/>
      </w:pPr>
    </w:p>
    <w:p w14:paraId="432C7BD5" w14:textId="69912530" w:rsidR="00D772DA" w:rsidRDefault="00D772DA" w:rsidP="00292EAC">
      <w:pPr>
        <w:jc w:val="both"/>
      </w:pPr>
      <w:r>
        <w:t xml:space="preserve">A hundred years after the devastating </w:t>
      </w:r>
      <w:r w:rsidR="00FD5516">
        <w:t xml:space="preserve">influenza </w:t>
      </w:r>
      <w:r>
        <w:t>pandemic of 1918, influenza A viruses continue to pose a serious threat to human health. They infect up to twenty percent of the global population each year, resulting in several hundred thousand death</w:t>
      </w:r>
      <w:r w:rsidR="0054450C">
        <w:t>s</w:t>
      </w:r>
      <w:r w:rsidR="0095689C">
        <w:t xml:space="preserve"> </w:t>
      </w:r>
      <w:r w:rsidR="0095689C">
        <w:fldChar w:fldCharType="begin"/>
      </w:r>
      <w:r w:rsidR="00311478">
        <w:instrText xml:space="preserve"> ADDIN EN.CITE &lt;EndNote&gt;&lt;Cite&gt;&lt;Author&gt;WHO&lt;/Author&gt;&lt;Year&gt;2021&lt;/Year&gt;&lt;RecNum&gt;1204&lt;/RecNum&gt;&lt;DisplayText&gt;[1]&lt;/DisplayText&gt;&lt;record&gt;&lt;rec-number&gt;1204&lt;/rec-number&gt;&lt;foreign-keys&gt;&lt;key app="EN" db-id="z9etrw9f75szsee90erxea9rr9ftftvvdzz9" timestamp="1623081926"&gt;1204&lt;/key&gt;&lt;/foreign-keys&gt;&lt;ref-type name="Web Page"&gt;12&lt;/ref-type&gt;&lt;contributors&gt;&lt;authors&gt;&lt;author&gt;WHO&lt;/author&gt;&lt;/authors&gt;&lt;/contributors&gt;&lt;titles&gt;&lt;title&gt;Influenza – estimating burden of disease&lt;/title&gt;&lt;/titles&gt;&lt;number&gt;5 April 2021&lt;/number&gt;&lt;dates&gt;&lt;year&gt;2021&lt;/year&gt;&lt;/dates&gt;&lt;urls&gt;&lt;related-urls&gt;&lt;url&gt;https://www.euro.who.int/en/health-topics/communicable-diseases/influenza/seasonal-influenza/burden-of-influenza&lt;/url&gt;&lt;/related-urls&gt;&lt;/urls&gt;&lt;/record&gt;&lt;/Cite&gt;&lt;/EndNote&gt;</w:instrText>
      </w:r>
      <w:r w:rsidR="0095689C">
        <w:fldChar w:fldCharType="separate"/>
      </w:r>
      <w:r w:rsidR="00311478">
        <w:rPr>
          <w:noProof/>
        </w:rPr>
        <w:t>[</w:t>
      </w:r>
      <w:r w:rsidR="00726B1C">
        <w:rPr>
          <w:noProof/>
        </w:rPr>
        <w:t>1</w:t>
      </w:r>
      <w:r w:rsidR="00311478">
        <w:rPr>
          <w:noProof/>
        </w:rPr>
        <w:t>]</w:t>
      </w:r>
      <w:r w:rsidR="0095689C">
        <w:fldChar w:fldCharType="end"/>
      </w:r>
      <w:r>
        <w:t>. In addition, influenza A viruses have a well-established zoonotic potential and ability to cause pandemics in naïve populations. In</w:t>
      </w:r>
      <w:r w:rsidR="004B6DF6">
        <w:t xml:space="preserve"> humans, in</w:t>
      </w:r>
      <w:r>
        <w:t xml:space="preserve">fluenza </w:t>
      </w:r>
      <w:r w:rsidR="000C1F1C">
        <w:t xml:space="preserve">disease </w:t>
      </w:r>
      <w:r>
        <w:t>typically manifests itself as a mild to severe respiratory disease, but influenza A virus infections can occasionally spread beyond the respiratory tract</w:t>
      </w:r>
      <w:r w:rsidR="000C1F1C">
        <w:t>.</w:t>
      </w:r>
      <w:r w:rsidR="008011BF">
        <w:t xml:space="preserve"> </w:t>
      </w:r>
      <w:r w:rsidR="000C1F1C">
        <w:t>I</w:t>
      </w:r>
      <w:r>
        <w:t>n humans and animal models, viral antigens have</w:t>
      </w:r>
      <w:r w:rsidR="00505994">
        <w:t xml:space="preserve"> also</w:t>
      </w:r>
      <w:r>
        <w:t xml:space="preserve"> been detected in the nervous system and heart</w:t>
      </w:r>
      <w:r w:rsidR="00B62DA3">
        <w:t xml:space="preserve"> </w:t>
      </w:r>
      <w:r w:rsidR="00B62DA3">
        <w:fldChar w:fldCharType="begin">
          <w:fldData xml:space="preserve">PEVuZE5vdGU+PENpdGU+PEF1dGhvcj5LdWlrZW48L0F1dGhvcj48WWVhcj4yMDA4PC9ZZWFyPjxS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</w:fldData>
        </w:fldChar>
      </w:r>
      <w:r w:rsidR="00311478">
        <w:instrText xml:space="preserve"> ADDIN EN.CITE </w:instrText>
      </w:r>
      <w:r w:rsidR="00311478">
        <w:fldChar w:fldCharType="begin">
          <w:fldData xml:space="preserve">PEVuZE5vdGU+PENpdGU+PEF1dGhvcj5LdWlrZW48L0F1dGhvcj48WWVhcj4yMDA4PC9ZZWFyPjxS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</w:fldData>
        </w:fldChar>
      </w:r>
      <w:r w:rsidR="00311478">
        <w:instrText xml:space="preserve"> ADDIN EN.CITE.DATA </w:instrText>
      </w:r>
      <w:r w:rsidR="00311478">
        <w:fldChar w:fldCharType="end"/>
      </w:r>
      <w:r w:rsidR="00B62DA3">
        <w:fldChar w:fldCharType="separate"/>
      </w:r>
      <w:r w:rsidR="00311478">
        <w:rPr>
          <w:noProof/>
        </w:rPr>
        <w:t>[</w:t>
      </w:r>
      <w:r w:rsidR="00726B1C">
        <w:rPr>
          <w:noProof/>
        </w:rPr>
        <w:t>2-4</w:t>
      </w:r>
      <w:r w:rsidR="00311478">
        <w:rPr>
          <w:noProof/>
        </w:rPr>
        <w:t>]</w:t>
      </w:r>
      <w:r w:rsidR="00B62DA3">
        <w:fldChar w:fldCharType="end"/>
      </w:r>
      <w:r>
        <w:t>.</w:t>
      </w:r>
    </w:p>
    <w:p w14:paraId="1C977EDC" w14:textId="1A5E9B04" w:rsidR="00D772DA" w:rsidRDefault="00D772DA" w:rsidP="001D0045">
      <w:pPr>
        <w:ind w:firstLine="720"/>
        <w:jc w:val="both"/>
      </w:pPr>
      <w:r>
        <w:t>Many factors contribute to influenza disease severity, including underlying risk-factors, bacterial co-infections, and the innate immune response to infection</w:t>
      </w:r>
      <w:r w:rsidR="001D0045">
        <w:t xml:space="preserve"> </w:t>
      </w:r>
      <w:r w:rsidR="001D0045">
        <w:fldChar w:fldCharType="begin">
          <w:fldData xml:space="preserve">PEVuZE5vdGU+PENpdGU+PEF1dGhvcj5Ib25jZTwvQXV0aG9yPjxZZWFyPjIwMjA8L1llYXI+PFJl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</w:fldData>
        </w:fldChar>
      </w:r>
      <w:r w:rsidR="00311478">
        <w:instrText xml:space="preserve"> ADDIN EN.CITE </w:instrText>
      </w:r>
      <w:r w:rsidR="00311478">
        <w:fldChar w:fldCharType="begin">
          <w:fldData xml:space="preserve">PEVuZE5vdGU+PENpdGU+PEF1dGhvcj5Ib25jZTwvQXV0aG9yPjxZZWFyPjIwMjA8L1llYXI+PFJl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</w:fldData>
        </w:fldChar>
      </w:r>
      <w:r w:rsidR="00311478">
        <w:instrText xml:space="preserve"> ADDIN EN.CITE.DATA </w:instrText>
      </w:r>
      <w:r w:rsidR="00311478">
        <w:fldChar w:fldCharType="end"/>
      </w:r>
      <w:r w:rsidR="001D0045">
        <w:fldChar w:fldCharType="separate"/>
      </w:r>
      <w:r w:rsidR="00311478">
        <w:rPr>
          <w:noProof/>
        </w:rPr>
        <w:t>[</w:t>
      </w:r>
      <w:r w:rsidR="00726B1C">
        <w:rPr>
          <w:noProof/>
        </w:rPr>
        <w:t>5</w:t>
      </w:r>
      <w:r w:rsidR="00311478">
        <w:rPr>
          <w:noProof/>
        </w:rPr>
        <w:t>,</w:t>
      </w:r>
      <w:r w:rsidR="00726B1C">
        <w:rPr>
          <w:noProof/>
        </w:rPr>
        <w:t>6</w:t>
      </w:r>
      <w:r w:rsidR="00311478">
        <w:rPr>
          <w:noProof/>
        </w:rPr>
        <w:t>]</w:t>
      </w:r>
      <w:r w:rsidR="001D0045">
        <w:fldChar w:fldCharType="end"/>
      </w:r>
      <w:r>
        <w:t xml:space="preserve">. </w:t>
      </w:r>
      <w:r w:rsidR="008011BF">
        <w:t>During an influenza virus infection, t</w:t>
      </w:r>
      <w:r>
        <w:t xml:space="preserve">he innate immune response is typically activated when viral RNA (vRNA) is detected by the </w:t>
      </w:r>
      <w:r w:rsidRPr="00720BFE">
        <w:t xml:space="preserve">cytoplasmic </w:t>
      </w:r>
      <w:r>
        <w:t>or</w:t>
      </w:r>
      <w:r w:rsidRPr="00720BFE">
        <w:t xml:space="preserve"> nuclear ﻿retinoic acid-inducible gene I (RIG-I)</w:t>
      </w:r>
      <w:r>
        <w:t xml:space="preserve"> </w:t>
      </w:r>
      <w:r>
        <w:fldChar w:fldCharType="begin">
          <w:fldData xml:space="preserve">PEVuZE5vdGU+PENpdGU+PEF1dGhvcj5MaXU8L0F1dGhvcj48WWVhcj4yMDE1PC9ZZWFyPjxSZWNO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</w:fldData>
        </w:fldChar>
      </w:r>
      <w:r w:rsidR="00311478">
        <w:instrText xml:space="preserve"> ADDIN EN.CITE </w:instrText>
      </w:r>
      <w:r w:rsidR="00311478">
        <w:fldChar w:fldCharType="begin">
          <w:fldData xml:space="preserve">PEVuZE5vdGU+PENpdGU+PEF1dGhvcj5MaXU8L0F1dGhvcj48WWVhcj4yMDE1PC9ZZWFyPjxSZWNO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</w:fldData>
        </w:fldChar>
      </w:r>
      <w:r w:rsidR="00311478">
        <w:instrText xml:space="preserve"> ADDIN EN.CITE.DATA </w:instrText>
      </w:r>
      <w:r w:rsidR="00311478">
        <w:fldChar w:fldCharType="end"/>
      </w:r>
      <w:r>
        <w:fldChar w:fldCharType="separate"/>
      </w:r>
      <w:r w:rsidR="00311478">
        <w:rPr>
          <w:noProof/>
        </w:rPr>
        <w:t>[</w:t>
      </w:r>
      <w:r w:rsidR="00726B1C">
        <w:rPr>
          <w:noProof/>
        </w:rPr>
        <w:t>7-9</w:t>
      </w:r>
      <w:r w:rsidR="00311478">
        <w:rPr>
          <w:noProof/>
        </w:rPr>
        <w:t>]</w:t>
      </w:r>
      <w:r>
        <w:fldChar w:fldCharType="end"/>
      </w:r>
      <w:r>
        <w:t>. S</w:t>
      </w:r>
      <w:r w:rsidRPr="00720BFE">
        <w:t xml:space="preserve">ubsequent signalling events lead to the production of interferons and other cytokines, which together </w:t>
      </w:r>
      <w:r>
        <w:t xml:space="preserve">mount a robust antiviral defence, and attract </w:t>
      </w:r>
      <w:r w:rsidR="00A53A0C">
        <w:t>leu</w:t>
      </w:r>
      <w:r w:rsidR="00612C2A">
        <w:t>k</w:t>
      </w:r>
      <w:r w:rsidR="00A53A0C">
        <w:t>ocytes</w:t>
      </w:r>
      <w:r w:rsidR="00C529B6">
        <w:t xml:space="preserve"> and lymphocytes</w:t>
      </w:r>
      <w:r w:rsidR="00A53A0C">
        <w:t xml:space="preserve"> </w:t>
      </w:r>
      <w:r>
        <w:t xml:space="preserve">to clear the IAV infection. </w:t>
      </w:r>
      <w:r w:rsidR="0080748F">
        <w:rPr>
          <w:color w:val="000000" w:themeColor="text1"/>
        </w:rPr>
        <w:t>Counterintuitively</w:t>
      </w:r>
      <w:r w:rsidR="0080748F" w:rsidRPr="00FE073D">
        <w:rPr>
          <w:color w:val="000000" w:themeColor="text1"/>
        </w:rPr>
        <w:t xml:space="preserve">, </w:t>
      </w:r>
      <w:r w:rsidR="00A261B3" w:rsidRPr="00FE073D">
        <w:rPr>
          <w:color w:val="000000" w:themeColor="text1"/>
        </w:rPr>
        <w:t xml:space="preserve">the </w:t>
      </w:r>
      <w:r w:rsidR="00A261B3">
        <w:rPr>
          <w:color w:val="000000" w:themeColor="text1"/>
        </w:rPr>
        <w:t xml:space="preserve">virus can benefit </w:t>
      </w:r>
      <w:r w:rsidR="0080748F">
        <w:rPr>
          <w:color w:val="000000" w:themeColor="text1"/>
        </w:rPr>
        <w:t xml:space="preserve">from the </w:t>
      </w:r>
      <w:r w:rsidR="0080748F" w:rsidRPr="00FE073D">
        <w:rPr>
          <w:color w:val="000000" w:themeColor="text1"/>
        </w:rPr>
        <w:t xml:space="preserve">proinflammatory </w:t>
      </w:r>
      <w:r w:rsidR="0080748F">
        <w:rPr>
          <w:color w:val="000000" w:themeColor="text1"/>
        </w:rPr>
        <w:t xml:space="preserve">responses in the lung, </w:t>
      </w:r>
      <w:r w:rsidR="00A261B3">
        <w:rPr>
          <w:color w:val="000000" w:themeColor="text1"/>
        </w:rPr>
        <w:t>if it can</w:t>
      </w:r>
      <w:r w:rsidR="0080748F">
        <w:rPr>
          <w:color w:val="000000" w:themeColor="text1"/>
        </w:rPr>
        <w:t xml:space="preserve"> us</w:t>
      </w:r>
      <w:r w:rsidR="00A261B3">
        <w:rPr>
          <w:color w:val="000000" w:themeColor="text1"/>
        </w:rPr>
        <w:t>e</w:t>
      </w:r>
      <w:r w:rsidR="0080748F">
        <w:rPr>
          <w:color w:val="000000" w:themeColor="text1"/>
        </w:rPr>
        <w:t xml:space="preserve"> recruited leukocytes</w:t>
      </w:r>
      <w:r w:rsidR="0080748F" w:rsidRPr="00FE073D">
        <w:rPr>
          <w:color w:val="000000" w:themeColor="text1"/>
        </w:rPr>
        <w:t xml:space="preserve"> as </w:t>
      </w:r>
      <w:r w:rsidR="0080748F">
        <w:rPr>
          <w:color w:val="000000" w:themeColor="text1"/>
        </w:rPr>
        <w:t xml:space="preserve">additional </w:t>
      </w:r>
      <w:r w:rsidR="0080748F" w:rsidRPr="00FE073D">
        <w:rPr>
          <w:color w:val="000000" w:themeColor="text1"/>
        </w:rPr>
        <w:t>targets for replication</w:t>
      </w:r>
      <w:r w:rsidR="00A261B3">
        <w:rPr>
          <w:color w:val="000000" w:themeColor="text1"/>
        </w:rPr>
        <w:t>, as was shown for a low-dose influenza A virus infection</w:t>
      </w:r>
      <w:r w:rsidR="00A261B3" w:rsidRPr="00FE073D">
        <w:rPr>
          <w:color w:val="000000" w:themeColor="text1"/>
        </w:rPr>
        <w:t xml:space="preserve"> </w:t>
      </w:r>
      <w:r w:rsidR="00774DD2">
        <w:fldChar w:fldCharType="begin">
          <w:fldData xml:space="preserve">PEVuZE5vdGU+PENpdGU+PEF1dGhvcj5QYW5nPC9BdXRob3I+PFllYXI+MjAxMzwvWWVhcj48UmVj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</w:fldData>
        </w:fldChar>
      </w:r>
      <w:r w:rsidR="00311478">
        <w:instrText xml:space="preserve"> ADDIN EN.CITE </w:instrText>
      </w:r>
      <w:r w:rsidR="00311478">
        <w:fldChar w:fldCharType="begin">
          <w:fldData xml:space="preserve">PEVuZE5vdGU+PENpdGU+PEF1dGhvcj5QYW5nPC9BdXRob3I+PFllYXI+MjAxMzwvWWVhcj48UmVj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</w:fldData>
        </w:fldChar>
      </w:r>
      <w:r w:rsidR="00311478">
        <w:instrText xml:space="preserve"> ADDIN EN.CITE.DATA </w:instrText>
      </w:r>
      <w:r w:rsidR="00311478">
        <w:fldChar w:fldCharType="end"/>
      </w:r>
      <w:r w:rsidR="00774DD2">
        <w:fldChar w:fldCharType="separate"/>
      </w:r>
      <w:r w:rsidR="00311478">
        <w:rPr>
          <w:noProof/>
        </w:rPr>
        <w:t>[</w:t>
      </w:r>
      <w:r w:rsidR="00726B1C">
        <w:rPr>
          <w:noProof/>
        </w:rPr>
        <w:t>10</w:t>
      </w:r>
      <w:r w:rsidR="00311478">
        <w:rPr>
          <w:noProof/>
        </w:rPr>
        <w:t>]</w:t>
      </w:r>
      <w:r w:rsidR="00774DD2">
        <w:fldChar w:fldCharType="end"/>
      </w:r>
      <w:r w:rsidR="00774DD2">
        <w:t xml:space="preserve">. </w:t>
      </w:r>
      <w:r w:rsidR="00A261B3">
        <w:t>A</w:t>
      </w:r>
      <w:r w:rsidR="00346681">
        <w:t>nother outcome</w:t>
      </w:r>
      <w:r w:rsidR="0054450C">
        <w:t xml:space="preserve"> of infection</w:t>
      </w:r>
      <w:r w:rsidR="00346681">
        <w:t xml:space="preserve"> is a disproportional and prolonged innate immune activation, commonly referred to as ‘cytokine storm’, that </w:t>
      </w:r>
      <w:r w:rsidR="00A261B3">
        <w:t xml:space="preserve">can </w:t>
      </w:r>
      <w:r w:rsidR="00346681">
        <w:t>cause tissue damage</w:t>
      </w:r>
      <w:r w:rsidR="00A261B3">
        <w:t>,</w:t>
      </w:r>
      <w:r w:rsidR="00346681">
        <w:t xml:space="preserve"> acute lung injury</w:t>
      </w:r>
      <w:r w:rsidR="00A261B3">
        <w:t>,</w:t>
      </w:r>
      <w:r w:rsidR="00346681">
        <w:t xml:space="preserve"> or severe acute respiratory distress syndrome </w:t>
      </w:r>
      <w:r w:rsidR="009D0C94" w:rsidRPr="00720BFE">
        <w:fldChar w:fldCharType="begin">
          <w:fldData xml:space="preserve">PEVuZE5vdGU+PENpdGU+PEF1dGhvcj5UaXNvbmNpazwvQXV0aG9yPjxZZWFyPjIwMTI8L1llYXI+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</w:fldData>
        </w:fldChar>
      </w:r>
      <w:r w:rsidR="00311478">
        <w:instrText xml:space="preserve"> ADDIN EN.CITE </w:instrText>
      </w:r>
      <w:r w:rsidR="00311478">
        <w:fldChar w:fldCharType="begin">
          <w:fldData xml:space="preserve">PEVuZE5vdGU+PENpdGU+PEF1dGhvcj5UaXNvbmNpazwvQXV0aG9yPjxZZWFyPjIwMTI8L1llYXI+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</w:fldData>
        </w:fldChar>
      </w:r>
      <w:r w:rsidR="00311478">
        <w:instrText xml:space="preserve"> ADDIN EN.CITE.DATA </w:instrText>
      </w:r>
      <w:r w:rsidR="00311478">
        <w:fldChar w:fldCharType="end"/>
      </w:r>
      <w:r w:rsidR="009D0C94" w:rsidRPr="00720BFE">
        <w:fldChar w:fldCharType="separate"/>
      </w:r>
      <w:r w:rsidR="00311478">
        <w:rPr>
          <w:noProof/>
        </w:rPr>
        <w:t>[</w:t>
      </w:r>
      <w:r w:rsidR="00726B1C">
        <w:rPr>
          <w:noProof/>
        </w:rPr>
        <w:t>11</w:t>
      </w:r>
      <w:r w:rsidR="00311478">
        <w:rPr>
          <w:noProof/>
        </w:rPr>
        <w:t>,</w:t>
      </w:r>
      <w:r w:rsidR="00726B1C">
        <w:rPr>
          <w:noProof/>
        </w:rPr>
        <w:t>12</w:t>
      </w:r>
      <w:r w:rsidR="00311478">
        <w:rPr>
          <w:noProof/>
        </w:rPr>
        <w:t>]</w:t>
      </w:r>
      <w:r w:rsidR="009D0C94" w:rsidRPr="00720BFE">
        <w:fldChar w:fldCharType="end"/>
      </w:r>
      <w:r w:rsidR="009D0C94" w:rsidRPr="00720BFE">
        <w:t>.</w:t>
      </w:r>
      <w:r w:rsidR="009D0C94">
        <w:t xml:space="preserve"> </w:t>
      </w:r>
      <w:r w:rsidR="00346681">
        <w:t>Prolonged exposure to IFNs, which are one group of cytokines overproduced during</w:t>
      </w:r>
      <w:r w:rsidR="009A0DDA">
        <w:t xml:space="preserve"> the</w:t>
      </w:r>
      <w:r w:rsidR="00346681">
        <w:t xml:space="preserve"> ‘cytokine storm’</w:t>
      </w:r>
      <w:r w:rsidR="009A0DDA">
        <w:t>, has also been linked</w:t>
      </w:r>
      <w:r w:rsidR="00346681">
        <w:t xml:space="preserve"> to </w:t>
      </w:r>
      <w:r w:rsidR="009A0DDA">
        <w:t>impaired</w:t>
      </w:r>
      <w:r w:rsidR="00346681">
        <w:t xml:space="preserve"> lung repair and </w:t>
      </w:r>
      <w:r w:rsidR="009A0DDA">
        <w:t xml:space="preserve">an </w:t>
      </w:r>
      <w:r w:rsidR="00346681">
        <w:t>increase</w:t>
      </w:r>
      <w:r w:rsidR="009A0DDA">
        <w:t>d</w:t>
      </w:r>
      <w:r w:rsidR="00346681">
        <w:t xml:space="preserve"> susceptibility to bacterial infection after influenza virus infection in mice </w:t>
      </w:r>
      <w:r w:rsidR="00346681">
        <w:fldChar w:fldCharType="begin">
          <w:fldData xml:space="preserve">PEVuZE5vdGU+PENpdGU+PEF1dGhvcj5NYWpvcjwvQXV0aG9yPjxZZWFyPjIwMjA8L1llYXI+PFJl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</w:fldData>
        </w:fldChar>
      </w:r>
      <w:r w:rsidR="00311478">
        <w:instrText xml:space="preserve"> ADDIN EN.CITE </w:instrText>
      </w:r>
      <w:r w:rsidR="00311478">
        <w:fldChar w:fldCharType="begin">
          <w:fldData xml:space="preserve">PEVuZE5vdGU+PENpdGU+PEF1dGhvcj5NYWpvcjwvQXV0aG9yPjxZZWFyPjIwMjA8L1llYXI+PFJl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</w:fldData>
        </w:fldChar>
      </w:r>
      <w:r w:rsidR="00311478">
        <w:instrText xml:space="preserve"> ADDIN EN.CITE.DATA </w:instrText>
      </w:r>
      <w:r w:rsidR="00311478">
        <w:fldChar w:fldCharType="end"/>
      </w:r>
      <w:r w:rsidR="00346681">
        <w:fldChar w:fldCharType="separate"/>
      </w:r>
      <w:r w:rsidR="00311478">
        <w:rPr>
          <w:noProof/>
        </w:rPr>
        <w:t>[</w:t>
      </w:r>
      <w:r w:rsidR="00726B1C">
        <w:rPr>
          <w:noProof/>
        </w:rPr>
        <w:t>13</w:t>
      </w:r>
      <w:r w:rsidR="00311478">
        <w:rPr>
          <w:noProof/>
        </w:rPr>
        <w:t>]</w:t>
      </w:r>
      <w:r w:rsidR="00346681">
        <w:fldChar w:fldCharType="end"/>
      </w:r>
      <w:r w:rsidR="00346681">
        <w:t xml:space="preserve">. </w:t>
      </w:r>
      <w:r w:rsidR="009A7B9F">
        <w:t>The cytokine storm</w:t>
      </w:r>
      <w:r w:rsidR="00C15038">
        <w:t xml:space="preserve"> </w:t>
      </w:r>
      <w:r>
        <w:t xml:space="preserve">is particularly common </w:t>
      </w:r>
      <w:r w:rsidR="008011BF">
        <w:t xml:space="preserve">in </w:t>
      </w:r>
      <w:r>
        <w:t>infections with highly virulent influenza A virus strains</w:t>
      </w:r>
      <w:r w:rsidRPr="00720BFE">
        <w:t>, such as highly pathogenic avian H5N1 and H7N9</w:t>
      </w:r>
      <w:r>
        <w:t xml:space="preserve"> viruses</w:t>
      </w:r>
      <w:r w:rsidRPr="00720BFE">
        <w:t xml:space="preserve">, and </w:t>
      </w:r>
      <w:r>
        <w:t xml:space="preserve">the </w:t>
      </w:r>
      <w:r w:rsidRPr="00720BFE">
        <w:t>1918 pandemic H1N1</w:t>
      </w:r>
      <w:r>
        <w:t xml:space="preserve"> strain, which</w:t>
      </w:r>
      <w:r w:rsidRPr="00720BFE">
        <w:t xml:space="preserve"> trigger an overproduction of interferons and proinflammatory cytokines</w:t>
      </w:r>
      <w:r>
        <w:t xml:space="preserve"> in the lower respiratory tract </w:t>
      </w:r>
      <w:r w:rsidRPr="00720BFE">
        <w:fldChar w:fldCharType="begin">
          <w:fldData xml:space="preserve">PEVuZE5vdGU+PENpdGU+PEF1dGhvcj5kZSBKb25nPC9BdXRob3I+PFllYXI+MjAwNjwvWWVhcj48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</w:fldData>
        </w:fldChar>
      </w:r>
      <w:r w:rsidR="00311478">
        <w:instrText xml:space="preserve"> ADDIN EN.CITE </w:instrText>
      </w:r>
      <w:r w:rsidR="00311478">
        <w:fldChar w:fldCharType="begin">
          <w:fldData xml:space="preserve">PEVuZE5vdGU+PENpdGU+PEF1dGhvcj5kZSBKb25nPC9BdXRob3I+PFllYXI+MjAwNjwvWWVhcj48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</w:fldData>
        </w:fldChar>
      </w:r>
      <w:r w:rsidR="00311478">
        <w:instrText xml:space="preserve"> ADDIN EN.CITE.DATA </w:instrText>
      </w:r>
      <w:r w:rsidR="00311478">
        <w:fldChar w:fldCharType="end"/>
      </w:r>
      <w:r w:rsidRPr="00720BFE">
        <w:fldChar w:fldCharType="separate"/>
      </w:r>
      <w:r w:rsidR="00311478">
        <w:rPr>
          <w:noProof/>
        </w:rPr>
        <w:t>[</w:t>
      </w:r>
      <w:r w:rsidR="00726B1C">
        <w:rPr>
          <w:noProof/>
        </w:rPr>
        <w:t>14-17</w:t>
      </w:r>
      <w:r w:rsidR="00311478">
        <w:rPr>
          <w:noProof/>
        </w:rPr>
        <w:t>]</w:t>
      </w:r>
      <w:r w:rsidRPr="00720BFE">
        <w:fldChar w:fldCharType="end"/>
      </w:r>
      <w:r>
        <w:t xml:space="preserve">. </w:t>
      </w:r>
      <w:r w:rsidR="009A7B9F">
        <w:t>S</w:t>
      </w:r>
      <w:r w:rsidR="00F81F4F">
        <w:t xml:space="preserve">everal viral and host determinants of </w:t>
      </w:r>
      <w:r w:rsidR="009A7B9F">
        <w:t>the</w:t>
      </w:r>
      <w:r w:rsidR="00F81F4F">
        <w:t xml:space="preserve"> immune dysregulation have been proposed, but </w:t>
      </w:r>
      <w:r w:rsidR="009A7B9F">
        <w:t xml:space="preserve">the </w:t>
      </w:r>
      <w:r w:rsidR="00346681">
        <w:t xml:space="preserve">molecular </w:t>
      </w:r>
      <w:r w:rsidR="00F81F4F">
        <w:t xml:space="preserve">mechanisms </w:t>
      </w:r>
      <w:r w:rsidR="009A7B9F">
        <w:t xml:space="preserve">that allow these factors to </w:t>
      </w:r>
      <w:r w:rsidR="008B4B81">
        <w:t>start</w:t>
      </w:r>
      <w:r w:rsidR="009A7B9F">
        <w:t xml:space="preserve"> a cytokine storm</w:t>
      </w:r>
      <w:r w:rsidR="00F81F4F">
        <w:t xml:space="preserve"> are still poorly understood</w:t>
      </w:r>
      <w:r w:rsidR="0054450C">
        <w:t xml:space="preserve"> (reviewed in</w:t>
      </w:r>
      <w:r w:rsidR="00F81F4F">
        <w:t xml:space="preserve"> </w:t>
      </w:r>
      <w:r w:rsidR="00F81F4F">
        <w:fldChar w:fldCharType="begin"/>
      </w:r>
      <w:r w:rsidR="00976135">
        <w:instrText xml:space="preserve"> ADDIN EN.CITE &lt;EndNote&gt;&lt;Cite&gt;&lt;Author&gt;Berri&lt;/Author&gt;&lt;Year&gt;2014&lt;/Year&gt;&lt;RecNum&gt;1213&lt;/RecNum&gt;&lt;DisplayText&gt;[18]&lt;/DisplayText&gt;&lt;record&gt;&lt;rec-number&gt;1213&lt;/rec-number&gt;&lt;foreign-keys&gt;&lt;key app="EN" db-id="z9etrw9f75szsee90erxea9rr9ftftvvdzz9" timestamp="1627312847"&gt;1213&lt;/key&gt;&lt;/foreign-keys&gt;&lt;ref-type name="Journal Article"&gt;17&lt;/ref-type&gt;&lt;contributors&gt;&lt;authors&gt;&lt;author&gt;Berri, F.&lt;/author&gt;&lt;author&gt;Le, V. B.&lt;/author&gt;&lt;author&gt;Jandrot-Perrus, M.&lt;/author&gt;&lt;author&gt;Lina, B.&lt;/author&gt;&lt;author&gt;Riteau, B.&lt;/author&gt;&lt;/authors&gt;&lt;/contributors&gt;&lt;auth-address&gt;VirPath, EA4610 Virologie et Pathologie Humaine, Faculte de medecine RTH Laennec, Universite Claude Bernard Lyon 1, Universite de Lyon, 69008, Lyon, France.&lt;/auth-address&gt;&lt;titles&gt;&lt;title&gt;Switch from protective to adverse inflammation during influenza: viral determinants and hemostasis are caught as culprits&lt;/title&gt;&lt;secondary-title&gt;Cell Mol Life Sci&lt;/secondary-title&gt;&lt;/titles&gt;&lt;periodical&gt;&lt;full-title&gt;Cell Mol Life Sci&lt;/full-title&gt;&lt;/periodical&gt;&lt;pages&gt;885-98&lt;/pages&gt;&lt;volume&gt;71&lt;/volume&gt;&lt;number&gt;5&lt;/number&gt;&lt;edition&gt;2013/10/05&lt;/edition&gt;&lt;keywords&gt;&lt;keyword&gt;HLA-G Antigens/metabolism&lt;/keyword&gt;&lt;keyword&gt;Hemostasis/*immunology&lt;/keyword&gt;&lt;keyword&gt;Humans&lt;/keyword&gt;&lt;keyword&gt;Immunity, Innate/*immunology&lt;/keyword&gt;&lt;keyword&gt;Immunologic Surveillance/*immunology&lt;/keyword&gt;&lt;keyword&gt;Inflammation/etiology/*immunology&lt;/keyword&gt;&lt;keyword&gt;Influenza, Human/*immunology&lt;/keyword&gt;&lt;keyword&gt;*Models, Immunological&lt;/keyword&gt;&lt;keyword&gt;Receptor, PAR-1/metabolism&lt;/keyword&gt;&lt;keyword&gt;Viral Nonstructural Proteins/metabolism&lt;/keyword&gt;&lt;keyword&gt;Viral Proteins/metabolism&lt;/keyword&gt;&lt;/keywords&gt;&lt;dates&gt;&lt;year&gt;2014&lt;/year&gt;&lt;pub-dates&gt;&lt;date&gt;Mar&lt;/date&gt;&lt;/pub-dates&gt;&lt;/dates&gt;&lt;isbn&gt;1420-9071 (Electronic)&amp;#xD;1420-682X (Linking)&lt;/isbn&gt;&lt;accession-num&gt;24091817&lt;/accession-num&gt;&lt;urls&gt;&lt;related-urls&gt;&lt;url&gt;https://www.ncbi.nlm.nih.gov/pubmed/24091817&lt;/url&gt;&lt;url&gt;https://link.springer.com/content/pdf/10.1007/s00018-013-1479-x.pdf&lt;/url&gt;&lt;/related-urls&gt;&lt;/urls&gt;&lt;electronic-resource-num&gt;https://10.1007/s00018-013-1479-x&lt;/electronic-resource-num&gt;&lt;/record&gt;&lt;/Cite&gt;&lt;/EndNote&gt;</w:instrText>
      </w:r>
      <w:r w:rsidR="00F81F4F">
        <w:fldChar w:fldCharType="separate"/>
      </w:r>
      <w:r w:rsidR="0054450C">
        <w:rPr>
          <w:noProof/>
        </w:rPr>
        <w:t>[18]</w:t>
      </w:r>
      <w:r w:rsidR="00F81F4F">
        <w:fldChar w:fldCharType="end"/>
      </w:r>
      <w:r w:rsidR="0054450C">
        <w:t>)</w:t>
      </w:r>
      <w:r w:rsidR="00F81F4F">
        <w:t>.</w:t>
      </w:r>
    </w:p>
    <w:p w14:paraId="7AEA87A6" w14:textId="27711660" w:rsidR="00D772DA" w:rsidRDefault="00D772DA" w:rsidP="00E76560">
      <w:pPr>
        <w:ind w:firstLine="720"/>
        <w:jc w:val="both"/>
      </w:pPr>
      <w:r>
        <w:t>Activation of the innate immune response</w:t>
      </w:r>
      <w:r w:rsidR="00FB2939">
        <w:t xml:space="preserve"> is triggered by the replication of the viral genome</w:t>
      </w:r>
      <w:r w:rsidR="0096422B">
        <w:t xml:space="preserve"> </w:t>
      </w:r>
      <w:r w:rsidR="00FB2939">
        <w:fldChar w:fldCharType="begin">
          <w:fldData xml:space="preserve">PEVuZE5vdGU+PENpdGU+PEF1dGhvcj5SZWh3aW5rZWw8L0F1dGhvcj48WWVhcj4yMDEwPC9ZZWFy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</w:fldData>
        </w:fldChar>
      </w:r>
      <w:r w:rsidR="00311478">
        <w:instrText xml:space="preserve"> ADDIN EN.CITE </w:instrText>
      </w:r>
      <w:r w:rsidR="00311478">
        <w:fldChar w:fldCharType="begin">
          <w:fldData xml:space="preserve">PEVuZE5vdGU+PENpdGU+PEF1dGhvcj5SZWh3aW5rZWw8L0F1dGhvcj48WWVhcj4yMDEwPC9ZZWFy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</w:fldData>
        </w:fldChar>
      </w:r>
      <w:r w:rsidR="00311478">
        <w:instrText xml:space="preserve"> ADDIN EN.CITE.DATA </w:instrText>
      </w:r>
      <w:r w:rsidR="00311478">
        <w:fldChar w:fldCharType="end"/>
      </w:r>
      <w:r w:rsidR="00FB2939">
        <w:fldChar w:fldCharType="separate"/>
      </w:r>
      <w:r w:rsidR="00311478">
        <w:rPr>
          <w:noProof/>
        </w:rPr>
        <w:t>[</w:t>
      </w:r>
      <w:r w:rsidR="00726B1C">
        <w:rPr>
          <w:noProof/>
        </w:rPr>
        <w:t>19</w:t>
      </w:r>
      <w:r w:rsidR="00311478">
        <w:rPr>
          <w:noProof/>
        </w:rPr>
        <w:t>]</w:t>
      </w:r>
      <w:r w:rsidR="00FB2939">
        <w:fldChar w:fldCharType="end"/>
      </w:r>
      <w:r w:rsidR="00FB2939">
        <w:t>.</w:t>
      </w:r>
      <w:r>
        <w:t xml:space="preserve"> </w:t>
      </w:r>
      <w:r w:rsidR="009D0C94">
        <w:t>The influenza A virus genome consists of eight segments of negative-sense single stranded vRNA that</w:t>
      </w:r>
      <w:r>
        <w:t xml:space="preserve"> vary in length from 890</w:t>
      </w:r>
      <w:r w:rsidR="007578A9">
        <w:t xml:space="preserve"> to </w:t>
      </w:r>
      <w:r>
        <w:t>2341 nucleotides and code for ten major proteins, such as nucleoprotein (NP), n</w:t>
      </w:r>
      <w:r w:rsidRPr="00720BFE">
        <w:t>on-structural protein 1 (NS1)</w:t>
      </w:r>
      <w:r>
        <w:t xml:space="preserve">, and polymerase subunits (polymerase acidic (PA), polymerase basic 1 and 2 (PB1 and PB2)), </w:t>
      </w:r>
      <w:r w:rsidR="008B4B81">
        <w:t xml:space="preserve">as well as </w:t>
      </w:r>
      <w:r>
        <w:t xml:space="preserve">various accessory proteins, such as PA-X and PB1-F2 </w:t>
      </w:r>
      <w:r>
        <w:fldChar w:fldCharType="begin">
          <w:fldData xml:space="preserve">PEVuZE5vdGU+PENpdGU+PEF1dGhvcj5LcmFtbWVyPC9BdXRob3I+PFllYXI+MjAxODwvWWVhcj48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</w:fldData>
        </w:fldChar>
      </w:r>
      <w:r w:rsidR="00311478">
        <w:instrText xml:space="preserve"> ADDIN EN.CITE </w:instrText>
      </w:r>
      <w:r w:rsidR="00311478">
        <w:fldChar w:fldCharType="begin">
          <w:fldData xml:space="preserve">PEVuZE5vdGU+PENpdGU+PEF1dGhvcj5LcmFtbWVyPC9BdXRob3I+PFllYXI+MjAxODwvWWVhcj48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</w:fldData>
        </w:fldChar>
      </w:r>
      <w:r w:rsidR="00311478">
        <w:instrText xml:space="preserve"> ADDIN EN.CITE.DATA </w:instrText>
      </w:r>
      <w:r w:rsidR="00311478">
        <w:fldChar w:fldCharType="end"/>
      </w:r>
      <w:r>
        <w:fldChar w:fldCharType="separate"/>
      </w:r>
      <w:r w:rsidR="00311478">
        <w:rPr>
          <w:noProof/>
        </w:rPr>
        <w:t>[</w:t>
      </w:r>
      <w:r w:rsidR="00726B1C">
        <w:rPr>
          <w:noProof/>
        </w:rPr>
        <w:t>20</w:t>
      </w:r>
      <w:r w:rsidR="00311478">
        <w:rPr>
          <w:noProof/>
        </w:rPr>
        <w:t>]</w:t>
      </w:r>
      <w:r>
        <w:fldChar w:fldCharType="end"/>
      </w:r>
      <w:r>
        <w:t xml:space="preserve">. Each </w:t>
      </w:r>
      <w:r w:rsidR="008B4B81">
        <w:t xml:space="preserve">vRNA </w:t>
      </w:r>
      <w:r>
        <w:t xml:space="preserve">segment is encapsidated by a double-helical filament of NP and capped by a copy of the viral RNA-dependent RNA polymerase (RdRp), forming a viral ribonucleoprotein (vRNP) (Fig. 1A). It is in the context of these RNPs that the viral RNA polymerase copies and transcribes the genome segments </w:t>
      </w:r>
      <w:r>
        <w:fldChar w:fldCharType="begin"/>
      </w:r>
      <w:r w:rsidR="00311478">
        <w:instrText xml:space="preserve"> ADDIN EN.CITE &lt;EndNote&gt;&lt;Cite&gt;&lt;Author&gt;Te Velthuis&lt;/Author&gt;&lt;Year&gt;2021&lt;/Year&gt;&lt;RecNum&gt;1137&lt;/RecNum&gt;&lt;DisplayText&gt;[21]&lt;/DisplayText&gt;&lt;record&gt;&lt;rec-number&gt;1137&lt;/rec-number&gt;&lt;foreign-keys&gt;&lt;key app="EN" db-id="z9etrw9f75szsee90erxea9rr9ftftvvdzz9" timestamp="1620898615"&gt;1137&lt;/key&gt;&lt;/foreign-keys&gt;&lt;ref-type name="Journal Article"&gt;17&lt;/ref-type&gt;&lt;contributors&gt;&lt;authors&gt;&lt;author&gt;Te Velthuis, A. J. W.&lt;/author&gt;&lt;author&gt;Grimes, J. M.&lt;/author&gt;&lt;author&gt;Fodor, E.&lt;/author&gt;&lt;/authors&gt;&lt;/contributors&gt;&lt;auth-address&gt;Division of Virology, Department of Pathology, University of Cambridge, Cambridge, UK. ajwt6@cam.ac.uk.&amp;#xD;Lewis Thomas Laboratory, Department of Molecular Biology, Princeton University, Princeton, NJ, USA. ajwt6@cam.ac.uk.&amp;#xD;Division of Structural Biology, Wellcome Centre for Human Genetics, University of Oxford, Oxford, UK. jonathan@strubi.ox.ac.uk.&amp;#xD;Sir William Dunn School of Pathology, University of Oxford, Oxford, UK. ervin.fodor@path.ox.ac.uk.&lt;/auth-address&gt;&lt;titles&gt;&lt;title&gt;Structural insights into RNA polymerases of negative-sense RNA viruses&lt;/title&gt;&lt;secondary-title&gt;Nat Rev Microbiol&lt;/secondary-title&gt;&lt;/titles&gt;&lt;periodical&gt;&lt;full-title&gt;Nat Rev Microbiol&lt;/full-title&gt;&lt;/periodical&gt;&lt;pages&gt;303-318&lt;/pages&gt;&lt;volume&gt;19&lt;/volume&gt;&lt;number&gt;5&lt;/number&gt;&lt;edition&gt;2021/01/27&lt;/edition&gt;&lt;dates&gt;&lt;year&gt;2021&lt;/year&gt;&lt;pub-dates&gt;&lt;date&gt;May&lt;/date&gt;&lt;/pub-dates&gt;&lt;/dates&gt;&lt;isbn&gt;1740-1534 (Electronic)&amp;#xD;1740-1526 (Linking)&lt;/isbn&gt;&lt;accession-num&gt;33495561&lt;/accession-num&gt;&lt;urls&gt;&lt;related-urls&gt;&lt;url&gt;https://www.ncbi.nlm.nih.gov/pubmed/33495561&lt;/url&gt;&lt;url&gt;https://www.ncbi.nlm.nih.gov/pmc/articles/PMC7832423/pdf/41579_2020_Article_501.pdf&lt;/url&gt;&lt;/related-urls&gt;&lt;/urls&gt;&lt;custom2&gt;PMC7832423&lt;/custom2&gt;&lt;electronic-resource-num&gt;https://doi.org/10.1038/s41579-020-00501-8&lt;/electronic-resource-num&gt;&lt;/record&gt;&lt;/Cite&gt;&lt;/EndNote&gt;</w:instrText>
      </w:r>
      <w:r>
        <w:fldChar w:fldCharType="separate"/>
      </w:r>
      <w:r w:rsidR="00311478">
        <w:rPr>
          <w:noProof/>
        </w:rPr>
        <w:t>[</w:t>
      </w:r>
      <w:r w:rsidR="00726B1C">
        <w:rPr>
          <w:noProof/>
        </w:rPr>
        <w:t>21</w:t>
      </w:r>
      <w:r w:rsidR="00311478">
        <w:rPr>
          <w:noProof/>
        </w:rPr>
        <w:t>]</w:t>
      </w:r>
      <w:r>
        <w:fldChar w:fldCharType="end"/>
      </w:r>
      <w:r>
        <w:t>. In addition to making full-length copies of the viral gen</w:t>
      </w:r>
      <w:r w:rsidR="00E76560">
        <w:t>es</w:t>
      </w:r>
      <w:r>
        <w:t xml:space="preserve">, the viral RNA polymerase produces various aberrant RNA products </w:t>
      </w:r>
      <w:r w:rsidR="009D0C94">
        <w:t xml:space="preserve">that </w:t>
      </w:r>
      <w:r w:rsidR="00E76560">
        <w:t>contain</w:t>
      </w:r>
      <w:r>
        <w:t xml:space="preserve"> deletions </w:t>
      </w:r>
      <w:r w:rsidR="00E76560">
        <w:t>in</w:t>
      </w:r>
      <w:r>
        <w:t xml:space="preserve"> the genome segments, </w:t>
      </w:r>
      <w:r w:rsidR="00E76560">
        <w:t>such as</w:t>
      </w:r>
      <w:r>
        <w:t xml:space="preserve"> defective </w:t>
      </w:r>
      <w:r w:rsidR="00E76560">
        <w:t>viral genomes</w:t>
      </w:r>
      <w:r>
        <w:t xml:space="preserve"> (</w:t>
      </w:r>
      <w:r w:rsidR="00E76560">
        <w:t>DVGs</w:t>
      </w:r>
      <w:r>
        <w:t xml:space="preserve">), mini viral RNAs (mvRNAs) and small viral RNAs (svRNAs) </w:t>
      </w:r>
      <w:r>
        <w:fldChar w:fldCharType="begin"/>
      </w:r>
      <w:r w:rsidR="00311478">
        <w:instrText xml:space="preserve"> ADDIN EN.CITE &lt;EndNote&gt;&lt;Cite&gt;&lt;Author&gt;Fodor&lt;/Author&gt;&lt;Year&gt;2019&lt;/Year&gt;&lt;RecNum&gt;835&lt;/RecNum&gt;&lt;DisplayText&gt;[22]&lt;/DisplayText&gt;&lt;record&gt;&lt;rec-number&gt;835&lt;/rec-number&gt;&lt;foreign-keys&gt;&lt;key app="EN" db-id="z9etrw9f75szsee90erxea9rr9ftftvvdzz9" timestamp="1593709848"&gt;835&lt;/key&gt;&lt;/foreign-keys&gt;&lt;ref-type name="Journal Article"&gt;17&lt;/ref-type&gt;&lt;contributors&gt;&lt;authors&gt;&lt;author&gt;Fodor, E.&lt;/author&gt;&lt;author&gt;Te Velthuis, A. J. W.&lt;/author&gt;&lt;/authors&gt;&lt;/contributors&gt;&lt;auth-address&gt;Sir William Dunn School of Pathology, University of Oxford, Oxford OX1 3RE, United Kingdom.&amp;#xD;Division of Virology, Department of Pathology, University of Cambridge, Cambridge CB2 2QQ, United Kingdom.&lt;/auth-address&gt;&lt;titles&gt;&lt;title&gt;Structure and Function of the Influenza Virus Transcription and Replication Machinery&lt;/title&gt;&lt;secondary-title&gt;Cold Spring Harb Perspect Med&lt;/secondary-title&gt;&lt;/titles&gt;&lt;periodical&gt;&lt;full-title&gt;Cold Spring Harb Perspect Med&lt;/full-title&gt;&lt;/periodical&gt;&lt;edition&gt;2019/12/25&lt;/edition&gt;&lt;dates&gt;&lt;year&gt;2019&lt;/year&gt;&lt;pub-dates&gt;&lt;date&gt;Dec 30&lt;/date&gt;&lt;/pub-dates&gt;&lt;/dates&gt;&lt;isbn&gt;2157-1422 (Electronic)&amp;#xD;2157-1422 (Linking)&lt;/isbn&gt;&lt;accession-num&gt;31871230&lt;/accession-num&gt;&lt;urls&gt;&lt;related-urls&gt;&lt;url&gt;https://www.ncbi.nlm.nih.gov/pubmed/31871230&lt;/url&gt;&lt;url&gt;http://perspectivesinmedicine.cshlp.org/content/early/2019/12/30/cshperspect.a038398.full.pdf&lt;/url&gt;&lt;/related-urls&gt;&lt;/urls&gt;&lt;electronic-resource-num&gt;https://doi.org/10.1101/cshperspect.a038398&lt;/electronic-resource-num&gt;&lt;/record&gt;&lt;/Cite&gt;&lt;/EndNote&gt;</w:instrText>
      </w:r>
      <w:r>
        <w:fldChar w:fldCharType="separate"/>
      </w:r>
      <w:r w:rsidR="00311478">
        <w:rPr>
          <w:noProof/>
        </w:rPr>
        <w:t>[</w:t>
      </w:r>
      <w:r w:rsidR="00726B1C">
        <w:rPr>
          <w:noProof/>
        </w:rPr>
        <w:t>22</w:t>
      </w:r>
      <w:r w:rsidR="00311478">
        <w:rPr>
          <w:noProof/>
        </w:rPr>
        <w:t>]</w:t>
      </w:r>
      <w:r>
        <w:fldChar w:fldCharType="end"/>
      </w:r>
      <w:r>
        <w:t xml:space="preserve">. Various lines of research suggest that </w:t>
      </w:r>
      <w:r w:rsidR="00E76560">
        <w:t>DVGs</w:t>
      </w:r>
      <w:r>
        <w:t xml:space="preserve"> and mvRNAs play a role in activating the innate immune response through RIG-I</w:t>
      </w:r>
      <w:r w:rsidR="00B40CD2">
        <w:t xml:space="preserve"> </w:t>
      </w:r>
      <w:r w:rsidR="001D0045">
        <w:fldChar w:fldCharType="begin">
          <w:fldData xml:space="preserve">PEVuZE5vdGU+PENpdGU+PEF1dGhvcj5LaWxsaXA8L0F1dGhvcj48WWVhcj4yMDE1PC9ZZWFyPjxS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</w:fldData>
        </w:fldChar>
      </w:r>
      <w:r w:rsidR="00311478">
        <w:instrText xml:space="preserve"> ADDIN EN.CITE </w:instrText>
      </w:r>
      <w:r w:rsidR="00311478">
        <w:fldChar w:fldCharType="begin">
          <w:fldData xml:space="preserve">PEVuZE5vdGU+PENpdGU+PEF1dGhvcj5LaWxsaXA8L0F1dGhvcj48WWVhcj4yMDE1PC9ZZWFyPjxS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</w:fldData>
        </w:fldChar>
      </w:r>
      <w:r w:rsidR="00311478">
        <w:instrText xml:space="preserve"> ADDIN EN.CITE.DATA </w:instrText>
      </w:r>
      <w:r w:rsidR="00311478">
        <w:fldChar w:fldCharType="end"/>
      </w:r>
      <w:r w:rsidR="001D0045">
        <w:fldChar w:fldCharType="separate"/>
      </w:r>
      <w:r w:rsidR="00311478">
        <w:rPr>
          <w:noProof/>
        </w:rPr>
        <w:t>[</w:t>
      </w:r>
      <w:r w:rsidR="00726B1C">
        <w:rPr>
          <w:noProof/>
        </w:rPr>
        <w:t>23</w:t>
      </w:r>
      <w:r w:rsidR="00311478">
        <w:rPr>
          <w:noProof/>
        </w:rPr>
        <w:t>,</w:t>
      </w:r>
      <w:r w:rsidR="00726B1C">
        <w:rPr>
          <w:noProof/>
        </w:rPr>
        <w:t>24</w:t>
      </w:r>
      <w:r w:rsidR="00311478">
        <w:rPr>
          <w:noProof/>
        </w:rPr>
        <w:t>]</w:t>
      </w:r>
      <w:r w:rsidR="001D0045">
        <w:fldChar w:fldCharType="end"/>
      </w:r>
      <w:r>
        <w:t>.</w:t>
      </w:r>
    </w:p>
    <w:p w14:paraId="77F70EAE" w14:textId="4820E5AC" w:rsidR="00D772DA" w:rsidRDefault="00377484" w:rsidP="00C15038">
      <w:pPr>
        <w:ind w:firstLine="720"/>
        <w:jc w:val="both"/>
      </w:pPr>
      <w:r>
        <w:t xml:space="preserve">Several viral proteins, such as </w:t>
      </w:r>
      <w:r w:rsidR="00D772DA" w:rsidRPr="00720BFE">
        <w:t>NS1, PA-X and PB1-F2</w:t>
      </w:r>
      <w:r>
        <w:t>,</w:t>
      </w:r>
      <w:r w:rsidR="00D772DA" w:rsidRPr="00720BFE">
        <w:t xml:space="preserve"> </w:t>
      </w:r>
      <w:r w:rsidR="00D772DA">
        <w:t xml:space="preserve">have well-established functions as innate immune modulators </w:t>
      </w:r>
      <w:r w:rsidR="00D772DA" w:rsidRPr="00720BFE">
        <w:fldChar w:fldCharType="begin">
          <w:fldData xml:space="preserve">PEVuZE5vdGU+PENpdGU+PEF1dGhvcj5Ob2dhbGVzPC9BdXRob3I+PFllYXI+MjAxODwvWWVhcj48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==
</w:fldData>
        </w:fldChar>
      </w:r>
      <w:r w:rsidR="00311478">
        <w:instrText xml:space="preserve"> ADDIN EN.CITE </w:instrText>
      </w:r>
      <w:r w:rsidR="00311478">
        <w:fldChar w:fldCharType="begin">
          <w:fldData xml:space="preserve">PEVuZE5vdGU+PENpdGU+PEF1dGhvcj5Ob2dhbGVzPC9BdXRob3I+PFllYXI+MjAxODwvWWVhcj48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==
</w:fldData>
        </w:fldChar>
      </w:r>
      <w:r w:rsidR="00311478">
        <w:instrText xml:space="preserve"> ADDIN EN.CITE.DATA </w:instrText>
      </w:r>
      <w:r w:rsidR="00311478">
        <w:fldChar w:fldCharType="end"/>
      </w:r>
      <w:r w:rsidR="00D772DA" w:rsidRPr="00720BFE">
        <w:fldChar w:fldCharType="separate"/>
      </w:r>
      <w:r w:rsidR="00311478">
        <w:rPr>
          <w:noProof/>
        </w:rPr>
        <w:t>[</w:t>
      </w:r>
      <w:r w:rsidR="00726B1C">
        <w:rPr>
          <w:noProof/>
        </w:rPr>
        <w:t>25</w:t>
      </w:r>
      <w:r w:rsidR="00311478">
        <w:rPr>
          <w:noProof/>
        </w:rPr>
        <w:t>,</w:t>
      </w:r>
      <w:r w:rsidR="00726B1C">
        <w:rPr>
          <w:noProof/>
        </w:rPr>
        <w:t>26</w:t>
      </w:r>
      <w:r w:rsidR="00311478">
        <w:rPr>
          <w:noProof/>
        </w:rPr>
        <w:t>]</w:t>
      </w:r>
      <w:r w:rsidR="00D772DA" w:rsidRPr="00720BFE">
        <w:fldChar w:fldCharType="end"/>
      </w:r>
      <w:r w:rsidR="00D772DA" w:rsidRPr="00720BFE">
        <w:t>.</w:t>
      </w:r>
      <w:r w:rsidR="00D772DA">
        <w:t xml:space="preserve"> However, these</w:t>
      </w:r>
      <w:r w:rsidR="00E76560">
        <w:t xml:space="preserve"> proteins </w:t>
      </w:r>
      <w:r w:rsidR="00D772DA">
        <w:t xml:space="preserve">do not explain the </w:t>
      </w:r>
      <w:r w:rsidR="00E76560">
        <w:t xml:space="preserve">full </w:t>
      </w:r>
      <w:r w:rsidR="00D772DA">
        <w:t xml:space="preserve">complexity </w:t>
      </w:r>
      <w:r w:rsidR="00E76560">
        <w:t>of</w:t>
      </w:r>
      <w:r w:rsidR="00D772DA">
        <w:t xml:space="preserve"> the activation and inhibition of the innate immune response during infection. </w:t>
      </w:r>
      <w:r w:rsidR="00D772DA">
        <w:lastRenderedPageBreak/>
        <w:t>A factor</w:t>
      </w:r>
      <w:r>
        <w:t>,</w:t>
      </w:r>
      <w:r w:rsidR="00D772DA">
        <w:t xml:space="preserve"> whose role in triggering and antagonising the innate immune response has been less comprehensively analysed</w:t>
      </w:r>
      <w:r>
        <w:t>,</w:t>
      </w:r>
      <w:r w:rsidR="00D772DA">
        <w:t xml:space="preserve"> is the influenza A virus RNA polymerase. </w:t>
      </w:r>
      <w:r w:rsidR="00346681" w:rsidRPr="00FE073D">
        <w:rPr>
          <w:color w:val="000000" w:themeColor="text1"/>
        </w:rPr>
        <w:t xml:space="preserve">The role of the viral RNA polymerase </w:t>
      </w:r>
      <w:r w:rsidR="00346681">
        <w:rPr>
          <w:color w:val="000000" w:themeColor="text1"/>
        </w:rPr>
        <w:t>in innate immune responses to infection</w:t>
      </w:r>
      <w:r w:rsidR="00346681" w:rsidRPr="00A655A6">
        <w:rPr>
          <w:color w:val="000000" w:themeColor="text1"/>
        </w:rPr>
        <w:t xml:space="preserve"> </w:t>
      </w:r>
      <w:r w:rsidR="00346681" w:rsidRPr="00FE073D">
        <w:rPr>
          <w:color w:val="000000" w:themeColor="text1"/>
        </w:rPr>
        <w:t>became evident in genome segment reassortment studies, in which polymerase</w:t>
      </w:r>
      <w:r w:rsidR="00346681">
        <w:rPr>
          <w:color w:val="000000" w:themeColor="text1"/>
        </w:rPr>
        <w:t xml:space="preserve"> </w:t>
      </w:r>
      <w:r w:rsidR="00346681" w:rsidRPr="00FE073D">
        <w:rPr>
          <w:color w:val="000000" w:themeColor="text1"/>
        </w:rPr>
        <w:t xml:space="preserve">encoding segments were exchanged between different virus strains or isolates. </w:t>
      </w:r>
      <w:r w:rsidR="00D9214A">
        <w:rPr>
          <w:color w:val="000000" w:themeColor="text1"/>
        </w:rPr>
        <w:t>Together</w:t>
      </w:r>
      <w:r w:rsidR="00346681" w:rsidRPr="00FE073D">
        <w:rPr>
          <w:color w:val="000000" w:themeColor="text1"/>
        </w:rPr>
        <w:t xml:space="preserve"> those studies demonstrated that</w:t>
      </w:r>
      <w:r w:rsidR="00D9214A" w:rsidRPr="00FE073D">
        <w:rPr>
          <w:color w:val="000000" w:themeColor="text1"/>
        </w:rPr>
        <w:t xml:space="preserve"> the</w:t>
      </w:r>
      <w:r w:rsidR="00346681" w:rsidRPr="00FE073D">
        <w:rPr>
          <w:color w:val="000000" w:themeColor="text1"/>
        </w:rPr>
        <w:t xml:space="preserve"> polymerase genes </w:t>
      </w:r>
      <w:r w:rsidR="00545D62">
        <w:rPr>
          <w:color w:val="000000" w:themeColor="text1"/>
        </w:rPr>
        <w:t>not only</w:t>
      </w:r>
      <w:r w:rsidR="00545D62" w:rsidRPr="00FE073D">
        <w:rPr>
          <w:color w:val="000000" w:themeColor="text1"/>
        </w:rPr>
        <w:t xml:space="preserve"> </w:t>
      </w:r>
      <w:r w:rsidR="00346681" w:rsidRPr="00FE073D">
        <w:rPr>
          <w:color w:val="000000" w:themeColor="text1"/>
        </w:rPr>
        <w:t xml:space="preserve">significantly </w:t>
      </w:r>
      <w:r w:rsidR="00346681" w:rsidRPr="00A655A6">
        <w:rPr>
          <w:color w:val="000000" w:themeColor="text1"/>
        </w:rPr>
        <w:t>affect</w:t>
      </w:r>
      <w:r w:rsidR="00346681">
        <w:rPr>
          <w:color w:val="000000" w:themeColor="text1"/>
        </w:rPr>
        <w:t xml:space="preserve"> </w:t>
      </w:r>
      <w:r w:rsidR="00D9214A">
        <w:rPr>
          <w:color w:val="000000" w:themeColor="text1"/>
        </w:rPr>
        <w:t xml:space="preserve">virulence and </w:t>
      </w:r>
      <w:r w:rsidR="00346681" w:rsidRPr="00FE073D">
        <w:rPr>
          <w:color w:val="000000" w:themeColor="text1"/>
        </w:rPr>
        <w:t>innate immune signalling</w:t>
      </w:r>
      <w:r w:rsidR="00346681">
        <w:rPr>
          <w:color w:val="000000" w:themeColor="text1"/>
        </w:rPr>
        <w:t xml:space="preserve">, </w:t>
      </w:r>
      <w:r w:rsidR="00545D62">
        <w:t>but</w:t>
      </w:r>
      <w:r w:rsidR="00346681">
        <w:t xml:space="preserve"> also</w:t>
      </w:r>
      <w:r w:rsidR="00545D62">
        <w:t xml:space="preserve"> likely contribute to</w:t>
      </w:r>
      <w:r w:rsidR="00346681">
        <w:t xml:space="preserve"> cytokine dysregulation during infection with highly pathogenic virus strains</w:t>
      </w:r>
      <w:r w:rsidR="00346681" w:rsidRPr="00A655A6">
        <w:rPr>
          <w:color w:val="000000" w:themeColor="text1"/>
        </w:rPr>
        <w:t xml:space="preserve"> </w:t>
      </w:r>
      <w:r w:rsidR="00346681">
        <w:fldChar w:fldCharType="begin">
          <w:fldData xml:space="preserve">PEVuZE5vdGU+PENpdGU+PEF1dGhvcj5Nb2s8L0F1dGhvcj48WWVhcj4yMDA5PC9ZZWFyPjxSZWNO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</w:fldData>
        </w:fldChar>
      </w:r>
      <w:r w:rsidR="00964DA7">
        <w:instrText xml:space="preserve"> ADDIN EN.CITE </w:instrText>
      </w:r>
      <w:r w:rsidR="00964DA7">
        <w:fldChar w:fldCharType="begin">
          <w:fldData xml:space="preserve">PEVuZE5vdGU+PENpdGU+PEF1dGhvcj5Nb2s8L0F1dGhvcj48WWVhcj4yMDA5PC9ZZWFyPjxSZWNO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</w:fldData>
        </w:fldChar>
      </w:r>
      <w:r w:rsidR="00964DA7">
        <w:instrText xml:space="preserve"> ADDIN EN.CITE.DATA </w:instrText>
      </w:r>
      <w:r w:rsidR="00964DA7">
        <w:fldChar w:fldCharType="end"/>
      </w:r>
      <w:r w:rsidR="00346681">
        <w:fldChar w:fldCharType="separate"/>
      </w:r>
      <w:r w:rsidR="00311478">
        <w:rPr>
          <w:noProof/>
        </w:rPr>
        <w:t>[</w:t>
      </w:r>
      <w:r w:rsidR="00726B1C">
        <w:rPr>
          <w:noProof/>
        </w:rPr>
        <w:t>27-31</w:t>
      </w:r>
      <w:r w:rsidR="00311478">
        <w:rPr>
          <w:noProof/>
        </w:rPr>
        <w:t>]</w:t>
      </w:r>
      <w:r w:rsidR="00346681">
        <w:fldChar w:fldCharType="end"/>
      </w:r>
      <w:r w:rsidR="00346681" w:rsidRPr="00FE073D">
        <w:rPr>
          <w:color w:val="000000" w:themeColor="text1"/>
        </w:rPr>
        <w:t xml:space="preserve"> (full list in Supplementary Table 1).</w:t>
      </w:r>
      <w:r w:rsidR="00D772DA">
        <w:t xml:space="preserve"> Similarly, innate immune activation can be induced by single mutations in the polymerase genes or combination</w:t>
      </w:r>
      <w:r w:rsidR="00A5703E">
        <w:t>s</w:t>
      </w:r>
      <w:r w:rsidR="00D772DA">
        <w:t xml:space="preserve"> of </w:t>
      </w:r>
      <w:r w:rsidR="00A5703E">
        <w:t>mutations</w:t>
      </w:r>
      <w:r w:rsidR="00DB7959">
        <w:t xml:space="preserve"> in one or more genes</w:t>
      </w:r>
      <w:r w:rsidR="00D772DA">
        <w:t xml:space="preserve"> </w:t>
      </w:r>
      <w:r w:rsidR="00D772DA">
        <w:fldChar w:fldCharType="begin">
          <w:fldData xml:space="preserve">PEVuZE5vdGU+PENpdGU+PEF1dGhvcj5MaWVkbWFubjwvQXV0aG9yPjxZZWFyPjIwMTQ8L1llYXI+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</w:fldData>
        </w:fldChar>
      </w:r>
      <w:r w:rsidR="00311478">
        <w:instrText xml:space="preserve"> ADDIN EN.CITE </w:instrText>
      </w:r>
      <w:r w:rsidR="00311478">
        <w:fldChar w:fldCharType="begin">
          <w:fldData xml:space="preserve">PEVuZE5vdGU+PENpdGU+PEF1dGhvcj5MaWVkbWFubjwvQXV0aG9yPjxZZWFyPjIwMTQ8L1llYXI+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</w:fldData>
        </w:fldChar>
      </w:r>
      <w:r w:rsidR="00311478">
        <w:instrText xml:space="preserve"> ADDIN EN.CITE.DATA </w:instrText>
      </w:r>
      <w:r w:rsidR="00311478">
        <w:fldChar w:fldCharType="end"/>
      </w:r>
      <w:r w:rsidR="00D772DA">
        <w:fldChar w:fldCharType="separate"/>
      </w:r>
      <w:r w:rsidR="00311478">
        <w:rPr>
          <w:noProof/>
        </w:rPr>
        <w:t>[</w:t>
      </w:r>
      <w:r w:rsidR="00726B1C">
        <w:rPr>
          <w:noProof/>
        </w:rPr>
        <w:t>32</w:t>
      </w:r>
      <w:r w:rsidR="00311478">
        <w:rPr>
          <w:noProof/>
        </w:rPr>
        <w:t>,</w:t>
      </w:r>
      <w:r w:rsidR="00726B1C">
        <w:rPr>
          <w:noProof/>
        </w:rPr>
        <w:t>24</w:t>
      </w:r>
      <w:r w:rsidR="00311478">
        <w:rPr>
          <w:noProof/>
        </w:rPr>
        <w:t>,</w:t>
      </w:r>
      <w:r w:rsidR="00726B1C">
        <w:rPr>
          <w:noProof/>
        </w:rPr>
        <w:t>33</w:t>
      </w:r>
      <w:r w:rsidR="00311478">
        <w:rPr>
          <w:noProof/>
        </w:rPr>
        <w:t>]</w:t>
      </w:r>
      <w:r w:rsidR="00D772DA">
        <w:fldChar w:fldCharType="end"/>
      </w:r>
      <w:r w:rsidR="00D772DA">
        <w:t xml:space="preserve"> (full list in Supplementary Table 2).</w:t>
      </w:r>
      <w:r w:rsidR="008901E5">
        <w:t xml:space="preserve"> </w:t>
      </w:r>
      <w:r w:rsidR="00D772DA">
        <w:t xml:space="preserve">Additional studies have shown that elimination of the interferon pressure during infection leads to </w:t>
      </w:r>
      <w:r w:rsidR="00DB7959">
        <w:t>substitution</w:t>
      </w:r>
      <w:r w:rsidR="00D772DA">
        <w:t xml:space="preserve"> </w:t>
      </w:r>
      <w:r w:rsidR="00DB7959">
        <w:t xml:space="preserve">of </w:t>
      </w:r>
      <w:r w:rsidR="00D772DA">
        <w:t xml:space="preserve">conserved polymerase </w:t>
      </w:r>
      <w:r w:rsidR="00DB7959">
        <w:t>amino acids</w:t>
      </w:r>
      <w:r w:rsidR="00D772DA">
        <w:t xml:space="preserve">, indicating that </w:t>
      </w:r>
      <w:r w:rsidR="00A5703E">
        <w:t xml:space="preserve">the RNA polymerase </w:t>
      </w:r>
      <w:r w:rsidR="00D772DA">
        <w:t>amino acid composition</w:t>
      </w:r>
      <w:r w:rsidR="00E76560">
        <w:t xml:space="preserve"> </w:t>
      </w:r>
      <w:r w:rsidR="00D772DA">
        <w:t xml:space="preserve">is under a selection pressure </w:t>
      </w:r>
      <w:r w:rsidR="00A5703E">
        <w:t xml:space="preserve">from </w:t>
      </w:r>
      <w:r w:rsidR="00D772DA">
        <w:t xml:space="preserve">the immune </w:t>
      </w:r>
      <w:r w:rsidR="00E76560">
        <w:t>response</w:t>
      </w:r>
      <w:r w:rsidR="00D772DA">
        <w:t xml:space="preserve"> </w:t>
      </w:r>
      <w:r w:rsidR="00D772DA" w:rsidRPr="00720BFE">
        <w:fldChar w:fldCharType="begin">
          <w:fldData xml:space="preserve">PEVuZE5vdGU+PENpdGU+PEF1dGhvcj5QZXJlei1DaWRvbmNoYTwvQXV0aG9yPjxZZWFyPjIwMTQ8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==
</w:fldData>
        </w:fldChar>
      </w:r>
      <w:r w:rsidR="00311478">
        <w:instrText xml:space="preserve"> ADDIN EN.CITE </w:instrText>
      </w:r>
      <w:r w:rsidR="00311478">
        <w:fldChar w:fldCharType="begin">
          <w:fldData xml:space="preserve">PEVuZE5vdGU+PENpdGU+PEF1dGhvcj5QZXJlei1DaWRvbmNoYTwvQXV0aG9yPjxZZWFyPjIwMTQ8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==
</w:fldData>
        </w:fldChar>
      </w:r>
      <w:r w:rsidR="00311478">
        <w:instrText xml:space="preserve"> ADDIN EN.CITE.DATA </w:instrText>
      </w:r>
      <w:r w:rsidR="00311478">
        <w:fldChar w:fldCharType="end"/>
      </w:r>
      <w:r w:rsidR="00D772DA" w:rsidRPr="00720BFE">
        <w:fldChar w:fldCharType="separate"/>
      </w:r>
      <w:r w:rsidR="00311478">
        <w:rPr>
          <w:noProof/>
        </w:rPr>
        <w:t>[</w:t>
      </w:r>
      <w:r w:rsidR="00726B1C">
        <w:rPr>
          <w:noProof/>
        </w:rPr>
        <w:t>34</w:t>
      </w:r>
      <w:r w:rsidR="00311478">
        <w:rPr>
          <w:noProof/>
        </w:rPr>
        <w:t>,</w:t>
      </w:r>
      <w:r w:rsidR="00726B1C">
        <w:rPr>
          <w:noProof/>
        </w:rPr>
        <w:t>35</w:t>
      </w:r>
      <w:r w:rsidR="00311478">
        <w:rPr>
          <w:noProof/>
        </w:rPr>
        <w:t>]</w:t>
      </w:r>
      <w:r w:rsidR="00D772DA" w:rsidRPr="00720BFE">
        <w:fldChar w:fldCharType="end"/>
      </w:r>
      <w:r w:rsidR="00D772DA" w:rsidRPr="00720BFE">
        <w:t>.</w:t>
      </w:r>
    </w:p>
    <w:p w14:paraId="5BFB339A" w14:textId="7A3EE964" w:rsidR="00D772DA" w:rsidRDefault="00D772DA" w:rsidP="00E76560">
      <w:pPr>
        <w:ind w:firstLine="720"/>
        <w:jc w:val="both"/>
      </w:pPr>
      <w:r>
        <w:t xml:space="preserve">In the last decade, significant advances have been made in understanding influenza A virus genetics, vRNA and vRNP structure, and the catalytic activity of the influenza A virus RNA polymerase </w:t>
      </w:r>
      <w:r>
        <w:fldChar w:fldCharType="begin"/>
      </w:r>
      <w:r w:rsidR="00311478">
        <w:instrText xml:space="preserve"> ADDIN EN.CITE &lt;EndNote&gt;&lt;Cite&gt;&lt;Author&gt;Te Velthuis&lt;/Author&gt;&lt;Year&gt;2021&lt;/Year&gt;&lt;RecNum&gt;1137&lt;/RecNum&gt;&lt;DisplayText&gt;[21]&lt;/DisplayText&gt;&lt;record&gt;&lt;rec-number&gt;1137&lt;/rec-number&gt;&lt;foreign-keys&gt;&lt;key app="EN" db-id="z9etrw9f75szsee90erxea9rr9ftftvvdzz9" timestamp="1620898615"&gt;1137&lt;/key&gt;&lt;/foreign-keys&gt;&lt;ref-type name="Journal Article"&gt;17&lt;/ref-type&gt;&lt;contributors&gt;&lt;authors&gt;&lt;author&gt;Te Velthuis, A. J. W.&lt;/author&gt;&lt;author&gt;Grimes, J. M.&lt;/author&gt;&lt;author&gt;Fodor, E.&lt;/author&gt;&lt;/authors&gt;&lt;/contributors&gt;&lt;auth-address&gt;Division of Virology, Department of Pathology, University of Cambridge, Cambridge, UK. ajwt6@cam.ac.uk.&amp;#xD;Lewis Thomas Laboratory, Department of Molecular Biology, Princeton University, Princeton, NJ, USA. ajwt6@cam.ac.uk.&amp;#xD;Division of Structural Biology, Wellcome Centre for Human Genetics, University of Oxford, Oxford, UK. jonathan@strubi.ox.ac.uk.&amp;#xD;Sir William Dunn School of Pathology, University of Oxford, Oxford, UK. ervin.fodor@path.ox.ac.uk.&lt;/auth-address&gt;&lt;titles&gt;&lt;title&gt;Structural insights into RNA polymerases of negative-sense RNA viruses&lt;/title&gt;&lt;secondary-title&gt;Nat Rev Microbiol&lt;/secondary-title&gt;&lt;/titles&gt;&lt;periodical&gt;&lt;full-title&gt;Nat Rev Microbiol&lt;/full-title&gt;&lt;/periodical&gt;&lt;pages&gt;303-318&lt;/pages&gt;&lt;volume&gt;19&lt;/volume&gt;&lt;number&gt;5&lt;/number&gt;&lt;edition&gt;2021/01/27&lt;/edition&gt;&lt;dates&gt;&lt;year&gt;2021&lt;/year&gt;&lt;pub-dates&gt;&lt;date&gt;May&lt;/date&gt;&lt;/pub-dates&gt;&lt;/dates&gt;&lt;isbn&gt;1740-1534 (Electronic)&amp;#xD;1740-1526 (Linking)&lt;/isbn&gt;&lt;accession-num&gt;33495561&lt;/accession-num&gt;&lt;urls&gt;&lt;related-urls&gt;&lt;url&gt;https://www.ncbi.nlm.nih.gov/pubmed/33495561&lt;/url&gt;&lt;url&gt;https://www.ncbi.nlm.nih.gov/pmc/articles/PMC7832423/pdf/41579_2020_Article_501.pdf&lt;/url&gt;&lt;/related-urls&gt;&lt;/urls&gt;&lt;custom2&gt;PMC7832423&lt;/custom2&gt;&lt;electronic-resource-num&gt;https://doi.org/10.1038/s41579-020-00501-8&lt;/electronic-resource-num&gt;&lt;/record&gt;&lt;/Cite&gt;&lt;/EndNote&gt;</w:instrText>
      </w:r>
      <w:r>
        <w:fldChar w:fldCharType="separate"/>
      </w:r>
      <w:r w:rsidR="00311478">
        <w:rPr>
          <w:noProof/>
        </w:rPr>
        <w:t>[</w:t>
      </w:r>
      <w:r w:rsidR="00726B1C">
        <w:rPr>
          <w:noProof/>
        </w:rPr>
        <w:t>21</w:t>
      </w:r>
      <w:r w:rsidR="00311478">
        <w:rPr>
          <w:noProof/>
        </w:rPr>
        <w:t>]</w:t>
      </w:r>
      <w:r>
        <w:fldChar w:fldCharType="end"/>
      </w:r>
      <w:r>
        <w:t>. However, the mechanisms underlying the immuno-stimulatory and -inhibitory effects of the viral polymerase are complex and diverse, and they have, to our best knowledge, not been comprehensively reviewed in light of these recent advances. Here,</w:t>
      </w:r>
      <w:r w:rsidRPr="00720BFE">
        <w:t xml:space="preserve"> we</w:t>
      </w:r>
      <w:r>
        <w:t xml:space="preserve"> aim to</w:t>
      </w:r>
      <w:r w:rsidRPr="00720BFE">
        <w:t xml:space="preserve"> bring together </w:t>
      </w:r>
      <w:r>
        <w:t>our</w:t>
      </w:r>
      <w:r w:rsidRPr="00720BFE">
        <w:t xml:space="preserve"> </w:t>
      </w:r>
      <w:r>
        <w:t>current understanding</w:t>
      </w:r>
      <w:r w:rsidRPr="00720BFE">
        <w:t xml:space="preserve"> </w:t>
      </w:r>
      <w:r>
        <w:t>of the RNA polymerase, the role of the RNA polymerase</w:t>
      </w:r>
      <w:r w:rsidRPr="00720BFE">
        <w:t xml:space="preserve"> in </w:t>
      </w:r>
      <w:r>
        <w:t>the</w:t>
      </w:r>
      <w:r w:rsidRPr="00720BFE">
        <w:t xml:space="preserve"> innate immune response</w:t>
      </w:r>
      <w:r>
        <w:t xml:space="preserve"> during influenza virus infection, and the polymerase mutations that affect innate immune signalling and host adaptation.</w:t>
      </w:r>
      <w:r w:rsidRPr="00C56AB7">
        <w:t xml:space="preserve"> </w:t>
      </w:r>
      <w:r>
        <w:t xml:space="preserve">By framing these concepts within our understanding of the RNA polymerase structure, we hope to extend our </w:t>
      </w:r>
      <w:r w:rsidR="007D4F35">
        <w:t>knowledge</w:t>
      </w:r>
      <w:r>
        <w:t xml:space="preserve"> of the innate immune activation during influenza virus infection and the outcome of influenza disease.</w:t>
      </w:r>
    </w:p>
    <w:p w14:paraId="10C23689" w14:textId="77777777" w:rsidR="00D772DA" w:rsidRDefault="00D772DA" w:rsidP="00E76560">
      <w:pPr>
        <w:pStyle w:val="Heading1"/>
        <w:jc w:val="both"/>
      </w:pPr>
      <w:r>
        <w:t>S</w:t>
      </w:r>
      <w:r w:rsidRPr="00720BFE">
        <w:t xml:space="preserve">tructure </w:t>
      </w:r>
      <w:r>
        <w:t>of the viral RNA polymerase</w:t>
      </w:r>
    </w:p>
    <w:p w14:paraId="05B2D042" w14:textId="77777777" w:rsidR="00D772DA" w:rsidRPr="003D017E" w:rsidRDefault="00D772DA" w:rsidP="00E76560">
      <w:pPr>
        <w:jc w:val="both"/>
      </w:pPr>
    </w:p>
    <w:p w14:paraId="739CF5F9" w14:textId="06330C4E" w:rsidR="003A2DD6" w:rsidRDefault="00D772DA" w:rsidP="007779C0">
      <w:pPr>
        <w:jc w:val="both"/>
      </w:pPr>
      <w:r w:rsidRPr="003D017E">
        <w:t xml:space="preserve">The viral RNA polymerase transcribes and replicates </w:t>
      </w:r>
      <w:r>
        <w:t>the vRNA segments</w:t>
      </w:r>
      <w:r w:rsidRPr="003D017E">
        <w:t xml:space="preserve"> in the context of </w:t>
      </w:r>
      <w:r>
        <w:t>v</w:t>
      </w:r>
      <w:r w:rsidRPr="003D017E">
        <w:t>RNP</w:t>
      </w:r>
      <w:r>
        <w:t>s</w:t>
      </w:r>
      <w:r w:rsidRPr="003D017E">
        <w:t xml:space="preserve"> </w:t>
      </w:r>
      <w:r>
        <w:t>(Fig. 1A)</w:t>
      </w:r>
      <w:r w:rsidRPr="003D017E">
        <w:t>.</w:t>
      </w:r>
      <w:r>
        <w:t xml:space="preserve"> </w:t>
      </w:r>
      <w:r w:rsidRPr="00720BFE">
        <w:t xml:space="preserve">Within </w:t>
      </w:r>
      <w:r w:rsidR="00D2053A">
        <w:t>an</w:t>
      </w:r>
      <w:r w:rsidR="00D2053A" w:rsidRPr="00720BFE">
        <w:t xml:space="preserve"> </w:t>
      </w:r>
      <w:r w:rsidRPr="00720BFE">
        <w:t xml:space="preserve">RNP, the RNA polymerase binds to the </w:t>
      </w:r>
      <w:r>
        <w:t>viral promoter</w:t>
      </w:r>
      <w:r w:rsidRPr="00720BFE">
        <w:t>,</w:t>
      </w:r>
      <w:r>
        <w:t xml:space="preserve"> which is </w:t>
      </w:r>
      <w:r w:rsidRPr="00720BFE">
        <w:t xml:space="preserve">formed by partially complementary </w:t>
      </w:r>
      <w:r w:rsidR="00253972">
        <w:t>5</w:t>
      </w:r>
      <w:r w:rsidR="00253972">
        <w:sym w:font="Symbol" w:char="F0A2"/>
      </w:r>
      <w:r>
        <w:rPr>
          <w:lang w:val="en-US"/>
        </w:rPr>
        <w:t xml:space="preserve"> </w:t>
      </w:r>
      <w:r>
        <w:t xml:space="preserve">and </w:t>
      </w:r>
      <w:r w:rsidR="00253972">
        <w:t>3</w:t>
      </w:r>
      <w:r w:rsidR="00253972">
        <w:sym w:font="Symbol" w:char="F0A2"/>
      </w:r>
      <w:r>
        <w:rPr>
          <w:lang w:val="en-US"/>
        </w:rPr>
        <w:t xml:space="preserve"> </w:t>
      </w:r>
      <w:r w:rsidRPr="00720BFE">
        <w:t xml:space="preserve">termini of the </w:t>
      </w:r>
      <w:r w:rsidR="003A2DD6">
        <w:t>bound v</w:t>
      </w:r>
      <w:r w:rsidRPr="00720BFE">
        <w:t>RNA</w:t>
      </w:r>
      <w:r w:rsidR="003A2DD6">
        <w:t xml:space="preserve"> segment</w:t>
      </w:r>
      <w:r w:rsidRPr="00720BFE">
        <w:t xml:space="preserve"> </w:t>
      </w:r>
      <w:r w:rsidRPr="00720BFE">
        <w:fldChar w:fldCharType="begin">
          <w:fldData xml:space="preserve">PEVuZE5vdGU+PENpdGU+PEF1dGhvcj5QZmx1ZzwvQXV0aG9yPjxZZWFyPjIwMTQ8L1llYXI+PFJl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=
</w:fldData>
        </w:fldChar>
      </w:r>
      <w:r w:rsidR="00311478">
        <w:instrText xml:space="preserve"> ADDIN EN.CITE </w:instrText>
      </w:r>
      <w:r w:rsidR="00311478">
        <w:fldChar w:fldCharType="begin">
          <w:fldData xml:space="preserve">PEVuZE5vdGU+PENpdGU+PEF1dGhvcj5QZmx1ZzwvQXV0aG9yPjxZZWFyPjIwMTQ8L1llYXI+PFJl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=
</w:fldData>
        </w:fldChar>
      </w:r>
      <w:r w:rsidR="00311478">
        <w:instrText xml:space="preserve"> ADDIN EN.CITE.DATA </w:instrText>
      </w:r>
      <w:r w:rsidR="00311478">
        <w:fldChar w:fldCharType="end"/>
      </w:r>
      <w:r w:rsidRPr="00720BFE">
        <w:fldChar w:fldCharType="separate"/>
      </w:r>
      <w:r w:rsidR="00311478">
        <w:rPr>
          <w:noProof/>
        </w:rPr>
        <w:t>[</w:t>
      </w:r>
      <w:r w:rsidR="00726B1C">
        <w:rPr>
          <w:noProof/>
        </w:rPr>
        <w:t>36-38</w:t>
      </w:r>
      <w:r w:rsidR="00311478">
        <w:rPr>
          <w:noProof/>
        </w:rPr>
        <w:t>]</w:t>
      </w:r>
      <w:r w:rsidRPr="00720BFE">
        <w:fldChar w:fldCharType="end"/>
      </w:r>
      <w:r w:rsidRPr="00720BFE">
        <w:t xml:space="preserve">. </w:t>
      </w:r>
      <w:r w:rsidR="003A2DD6">
        <w:t xml:space="preserve">This organisation ensures that the vRNA termini as well as the RNA polymerase reside at one end of the RNP. </w:t>
      </w:r>
    </w:p>
    <w:p w14:paraId="37EC2714" w14:textId="6A41AF8C" w:rsidR="00D772DA" w:rsidRDefault="00D772DA" w:rsidP="00FE073D">
      <w:pPr>
        <w:ind w:firstLine="720"/>
        <w:jc w:val="both"/>
      </w:pPr>
      <w:r w:rsidRPr="00720BFE">
        <w:t xml:space="preserve">The </w:t>
      </w:r>
      <w:r>
        <w:t>influenza virus RNA</w:t>
      </w:r>
      <w:r w:rsidRPr="00720BFE">
        <w:t xml:space="preserve"> polymerase</w:t>
      </w:r>
      <w:r>
        <w:t xml:space="preserve"> </w:t>
      </w:r>
      <w:r w:rsidRPr="00720BFE">
        <w:t>is comprised of three subunits: PB1, PB2 and PA</w:t>
      </w:r>
      <w:r>
        <w:t xml:space="preserve"> (Fig. 1B)</w:t>
      </w:r>
      <w:r w:rsidRPr="00720BFE">
        <w:t xml:space="preserve">. The PB1 subunit </w:t>
      </w:r>
      <w:r>
        <w:t>contributes most to the RNA polymerase core and contains</w:t>
      </w:r>
      <w:r w:rsidRPr="00720BFE">
        <w:t xml:space="preserve"> a typical R</w:t>
      </w:r>
      <w:r>
        <w:t>dRp domain fold,</w:t>
      </w:r>
      <w:r w:rsidRPr="00720BFE">
        <w:t xml:space="preserve"> with fingers, thumb and palm subdomains. The three subdomains give rise to the structure of the active site and provide the residues that coordinate</w:t>
      </w:r>
      <w:r w:rsidR="00764E00">
        <w:t xml:space="preserve"> nucleotide incorporation</w:t>
      </w:r>
      <w:r w:rsidRPr="00720BFE">
        <w:t xml:space="preserve"> </w:t>
      </w:r>
      <w:r w:rsidR="002E3F08">
        <w:fldChar w:fldCharType="begin">
          <w:fldData xml:space="preserve">PEVuZE5vdGU+PENpdGU+PEF1dGhvcj50ZSBWZWx0aHVpczwvQXV0aG9yPjxZZWFyPjIwMTQ8L1ll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</w:fldData>
        </w:fldChar>
      </w:r>
      <w:r w:rsidR="00311478">
        <w:instrText xml:space="preserve"> ADDIN EN.CITE </w:instrText>
      </w:r>
      <w:r w:rsidR="00311478">
        <w:fldChar w:fldCharType="begin">
          <w:fldData xml:space="preserve">PEVuZE5vdGU+PENpdGU+PEF1dGhvcj50ZSBWZWx0aHVpczwvQXV0aG9yPjxZZWFyPjIwMTQ8L1ll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</w:fldData>
        </w:fldChar>
      </w:r>
      <w:r w:rsidR="00311478">
        <w:instrText xml:space="preserve"> ADDIN EN.CITE.DATA </w:instrText>
      </w:r>
      <w:r w:rsidR="00311478">
        <w:fldChar w:fldCharType="end"/>
      </w:r>
      <w:r w:rsidR="002E3F08">
        <w:fldChar w:fldCharType="separate"/>
      </w:r>
      <w:r w:rsidR="00311478">
        <w:rPr>
          <w:noProof/>
        </w:rPr>
        <w:t>[</w:t>
      </w:r>
      <w:r w:rsidR="00726B1C">
        <w:rPr>
          <w:noProof/>
        </w:rPr>
        <w:t>39-41</w:t>
      </w:r>
      <w:r w:rsidR="00311478">
        <w:rPr>
          <w:noProof/>
        </w:rPr>
        <w:t>]</w:t>
      </w:r>
      <w:r w:rsidR="002E3F08">
        <w:fldChar w:fldCharType="end"/>
      </w:r>
      <w:r w:rsidRPr="00720BFE">
        <w:t>.</w:t>
      </w:r>
      <w:r w:rsidRPr="00D73158">
        <w:t xml:space="preserve"> </w:t>
      </w:r>
      <w:r w:rsidRPr="00720BFE">
        <w:t>The carboxy-terminal domain of PA and the amino-terminal third of PB2</w:t>
      </w:r>
      <w:r>
        <w:t xml:space="preserve"> also contribute to the RNA polymerase core, and in particular the thumb subdomain of the active site</w:t>
      </w:r>
      <w:r w:rsidRPr="00720BFE">
        <w:t xml:space="preserve">. </w:t>
      </w:r>
      <w:r>
        <w:t>The active site can be accessed by four channels that direct the movement of the RNA template in and out of the active site, the RNA product out of the active site, and nucleotides towards the active site (Fig. 1C).</w:t>
      </w:r>
      <w:r w:rsidRPr="00720BFE">
        <w:t xml:space="preserve"> The </w:t>
      </w:r>
      <w:r>
        <w:t xml:space="preserve">RNA polymerase core is surrounded by several additional domains </w:t>
      </w:r>
      <w:r w:rsidR="00DA3B12">
        <w:t xml:space="preserve">that are attached to </w:t>
      </w:r>
      <w:r>
        <w:t>linkers</w:t>
      </w:r>
      <w:r w:rsidRPr="00455C85">
        <w:t xml:space="preserve"> </w:t>
      </w:r>
      <w:r w:rsidR="00DA3B12">
        <w:t xml:space="preserve">and </w:t>
      </w:r>
      <w:r w:rsidRPr="00720BFE">
        <w:t xml:space="preserve">support the </w:t>
      </w:r>
      <w:r>
        <w:t>transcriptional</w:t>
      </w:r>
      <w:r w:rsidRPr="00720BFE">
        <w:t xml:space="preserve"> activity of the </w:t>
      </w:r>
      <w:r>
        <w:t xml:space="preserve">RNA </w:t>
      </w:r>
      <w:r w:rsidRPr="00720BFE">
        <w:t>polymerase</w:t>
      </w:r>
      <w:r>
        <w:t xml:space="preserve"> </w:t>
      </w:r>
      <w:r w:rsidR="001F66E9">
        <w:fldChar w:fldCharType="begin">
          <w:fldData xml:space="preserve">PEVuZE5vdGU+PENpdGU+PEF1dGhvcj5XYW5kemlrPC9BdXRob3I+PFllYXI+MjAyMDwvWWVhcj48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</w:fldData>
        </w:fldChar>
      </w:r>
      <w:r w:rsidR="00311478">
        <w:instrText xml:space="preserve"> ADDIN EN.CITE </w:instrText>
      </w:r>
      <w:r w:rsidR="00311478">
        <w:fldChar w:fldCharType="begin">
          <w:fldData xml:space="preserve">PEVuZE5vdGU+PENpdGU+PEF1dGhvcj5XYW5kemlrPC9BdXRob3I+PFllYXI+MjAyMDwvWWVhcj48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</w:fldData>
        </w:fldChar>
      </w:r>
      <w:r w:rsidR="00311478">
        <w:instrText xml:space="preserve"> ADDIN EN.CITE.DATA </w:instrText>
      </w:r>
      <w:r w:rsidR="00311478">
        <w:fldChar w:fldCharType="end"/>
      </w:r>
      <w:r w:rsidR="001F66E9">
        <w:fldChar w:fldCharType="separate"/>
      </w:r>
      <w:r w:rsidR="00311478">
        <w:rPr>
          <w:noProof/>
        </w:rPr>
        <w:t>[</w:t>
      </w:r>
      <w:r w:rsidR="00726B1C">
        <w:rPr>
          <w:noProof/>
        </w:rPr>
        <w:t>41</w:t>
      </w:r>
      <w:r w:rsidR="00311478">
        <w:rPr>
          <w:noProof/>
        </w:rPr>
        <w:t>,</w:t>
      </w:r>
      <w:r w:rsidR="00726B1C">
        <w:rPr>
          <w:noProof/>
        </w:rPr>
        <w:t>40</w:t>
      </w:r>
      <w:r w:rsidR="00311478">
        <w:rPr>
          <w:noProof/>
        </w:rPr>
        <w:t>,</w:t>
      </w:r>
      <w:r w:rsidR="00726B1C">
        <w:rPr>
          <w:noProof/>
        </w:rPr>
        <w:t>42</w:t>
      </w:r>
      <w:r w:rsidR="00311478">
        <w:rPr>
          <w:noProof/>
        </w:rPr>
        <w:t>]</w:t>
      </w:r>
      <w:r w:rsidR="001F66E9">
        <w:fldChar w:fldCharType="end"/>
      </w:r>
      <w:r w:rsidR="001F66E9">
        <w:t>.</w:t>
      </w:r>
      <w:r>
        <w:t xml:space="preserve"> These </w:t>
      </w:r>
      <w:r w:rsidR="00DA3B12">
        <w:t xml:space="preserve">additional domains </w:t>
      </w:r>
      <w:r>
        <w:t xml:space="preserve">include an </w:t>
      </w:r>
      <w:r w:rsidRPr="00720BFE">
        <w:t xml:space="preserve">endonuclease domain </w:t>
      </w:r>
      <w:r>
        <w:t xml:space="preserve">that resides in the </w:t>
      </w:r>
      <w:r w:rsidRPr="00720BFE">
        <w:t xml:space="preserve">amino-terminal </w:t>
      </w:r>
      <w:r>
        <w:t xml:space="preserve">third </w:t>
      </w:r>
      <w:r w:rsidRPr="00720BFE">
        <w:t xml:space="preserve">of PA and </w:t>
      </w:r>
      <w:r>
        <w:t>a</w:t>
      </w:r>
      <w:r w:rsidRPr="00720BFE">
        <w:t xml:space="preserve"> cap-binding domain </w:t>
      </w:r>
      <w:r>
        <w:t>that resides in the C-terminal third of</w:t>
      </w:r>
      <w:r w:rsidRPr="00720BFE">
        <w:t xml:space="preserve"> PB2. </w:t>
      </w:r>
      <w:r>
        <w:t xml:space="preserve">Other important </w:t>
      </w:r>
      <w:r w:rsidRPr="00720BFE">
        <w:t>PB2 domains</w:t>
      </w:r>
      <w:r>
        <w:t xml:space="preserve"> include</w:t>
      </w:r>
      <w:r w:rsidRPr="00720BFE">
        <w:t xml:space="preserve"> the N-terminal domain, </w:t>
      </w:r>
      <w:r>
        <w:t>M</w:t>
      </w:r>
      <w:r w:rsidRPr="00720BFE">
        <w:t>id-link, 627 domain</w:t>
      </w:r>
      <w:r>
        <w:t>,</w:t>
      </w:r>
      <w:r w:rsidRPr="00720BFE">
        <w:t xml:space="preserve"> and nuclear localisation signal</w:t>
      </w:r>
      <w:r>
        <w:t xml:space="preserve"> (NLS) domain</w:t>
      </w:r>
      <w:r w:rsidRPr="00720BFE">
        <w:t xml:space="preserve"> </w:t>
      </w:r>
      <w:r w:rsidR="0095689C" w:rsidRPr="00720BFE">
        <w:fldChar w:fldCharType="begin"/>
      </w:r>
      <w:r w:rsidR="00311478">
        <w:instrText xml:space="preserve"> ADDIN EN.CITE &lt;EndNote&gt;&lt;Cite&gt;&lt;Author&gt;Te Velthuis&lt;/Author&gt;&lt;Year&gt;2016&lt;/Year&gt;&lt;RecNum&gt;869&lt;/RecNum&gt;&lt;DisplayText&gt;[40]&lt;/DisplayText&gt;&lt;record&gt;&lt;rec-number&gt;869&lt;/rec-number&gt;&lt;foreign-keys&gt;&lt;key app="EN" db-id="z9etrw9f75szsee90erxea9rr9ftftvvdzz9" timestamp="1596814283"&gt;869&lt;/key&gt;&lt;/foreign-keys&gt;&lt;ref-type name="Journal Article"&gt;17&lt;/ref-type&gt;&lt;contributors&gt;&lt;authors&gt;&lt;author&gt;Te Velthuis, A. J.&lt;/author&gt;&lt;author&gt;Fodor, E.&lt;/author&gt;&lt;/authors&gt;&lt;/contributors&gt;&lt;auth-address&gt;Sir William Dunn School of Pathology, University of Oxford, South Parks Road, Oxford OX1 3RE, UK.&lt;/auth-address&gt;&lt;titles&gt;&lt;title&gt;Influenza virus RNA polymerase: insights into the mechanisms of viral RNA synthesis&lt;/title&gt;&lt;secondary-title&gt;Nat Rev Microbiol&lt;/secondary-title&gt;&lt;/titles&gt;&lt;periodical&gt;&lt;full-title&gt;Nat Rev Microbiol&lt;/full-title&gt;&lt;/periodical&gt;&lt;pages&gt;479-93&lt;/pages&gt;&lt;volume&gt;14&lt;/volume&gt;&lt;number&gt;8&lt;/number&gt;&lt;edition&gt;2016/07/12&lt;/edition&gt;&lt;keywords&gt;&lt;keyword&gt;Genome, Viral&lt;/keyword&gt;&lt;keyword&gt;Host-Pathogen Interactions&lt;/keyword&gt;&lt;keyword&gt;Humans&lt;/keyword&gt;&lt;keyword&gt;Influenza A virus/enzymology/genetics/physiology&lt;/keyword&gt;&lt;keyword&gt;Influenza B virus/enzymology/physiology&lt;/keyword&gt;&lt;keyword&gt;Models, Molecular&lt;/keyword&gt;&lt;keyword&gt;Orthomyxoviridae/*enzymology/genetics/*physiology&lt;/keyword&gt;&lt;keyword&gt;Protein Conformation&lt;/keyword&gt;&lt;keyword&gt;RNA Replicase/*chemistry/*metabolism&lt;/keyword&gt;&lt;keyword&gt;RNA, Viral/*biosynthesis&lt;/keyword&gt;&lt;keyword&gt;Ribonucleoproteins/chemistry/genetics&lt;/keyword&gt;&lt;keyword&gt;Viral Proteins/genetics/metabolism&lt;/keyword&gt;&lt;keyword&gt;Virion/metabolism&lt;/keyword&gt;&lt;keyword&gt;Virus Replication/*physiology&lt;/keyword&gt;&lt;/keywords&gt;&lt;dates&gt;&lt;year&gt;2016&lt;/year&gt;&lt;pub-dates&gt;&lt;date&gt;Aug&lt;/date&gt;&lt;/pub-dates&gt;&lt;/dates&gt;&lt;isbn&gt;1740-1534 (Electronic)&amp;#xD;1740-1526 (Linking)&lt;/isbn&gt;&lt;accession-num&gt;27396566&lt;/accession-num&gt;&lt;urls&gt;&lt;related-urls&gt;&lt;url&gt;https://www.ncbi.nlm.nih.gov/pubmed/27396566&lt;/url&gt;&lt;url&gt;https://www.nature.com/articles/nrmicro.2016.87.pdf&lt;/url&gt;&lt;/related-urls&gt;&lt;/urls&gt;&lt;custom2&gt;PMC4966622&lt;/custom2&gt;&lt;electronic-resource-num&gt;https://doi.org/10.1038/nrmicro.2016.87&lt;/electronic-resource-num&gt;&lt;/record&gt;&lt;/Cite&gt;&lt;/EndNote&gt;</w:instrText>
      </w:r>
      <w:r w:rsidR="0095689C" w:rsidRPr="00720BFE">
        <w:fldChar w:fldCharType="separate"/>
      </w:r>
      <w:r w:rsidR="00311478">
        <w:rPr>
          <w:noProof/>
        </w:rPr>
        <w:t>[</w:t>
      </w:r>
      <w:r w:rsidR="00726B1C">
        <w:rPr>
          <w:noProof/>
        </w:rPr>
        <w:t>40</w:t>
      </w:r>
      <w:r w:rsidR="00311478">
        <w:rPr>
          <w:noProof/>
        </w:rPr>
        <w:t>]</w:t>
      </w:r>
      <w:r w:rsidR="0095689C" w:rsidRPr="00720BFE">
        <w:fldChar w:fldCharType="end"/>
      </w:r>
      <w:r w:rsidRPr="00720BFE">
        <w:t>.</w:t>
      </w:r>
    </w:p>
    <w:p w14:paraId="79A3FF75" w14:textId="77777777" w:rsidR="00D772DA" w:rsidRDefault="00D772DA" w:rsidP="00E76560">
      <w:pPr>
        <w:jc w:val="both"/>
      </w:pPr>
    </w:p>
    <w:p w14:paraId="238C1980" w14:textId="77777777" w:rsidR="00D772DA" w:rsidRDefault="00D772DA" w:rsidP="00E76560">
      <w:pPr>
        <w:pStyle w:val="Heading1"/>
        <w:jc w:val="both"/>
      </w:pPr>
      <w:r>
        <w:lastRenderedPageBreak/>
        <w:t>Function</w:t>
      </w:r>
      <w:r w:rsidRPr="00720BFE">
        <w:t xml:space="preserve"> </w:t>
      </w:r>
      <w:r>
        <w:t>of the viral RNA polymerase</w:t>
      </w:r>
    </w:p>
    <w:p w14:paraId="50BB0FDA" w14:textId="77777777" w:rsidR="00D772DA" w:rsidRPr="00131689" w:rsidRDefault="00D772DA" w:rsidP="00E76560">
      <w:pPr>
        <w:jc w:val="both"/>
      </w:pPr>
    </w:p>
    <w:p w14:paraId="335BFB8F" w14:textId="777DA3A5" w:rsidR="00D772DA" w:rsidRPr="00720BFE" w:rsidRDefault="00D772DA" w:rsidP="00292EAC">
      <w:pPr>
        <w:jc w:val="both"/>
      </w:pPr>
      <w:r w:rsidRPr="00720BFE">
        <w:t>Upon viral entry and release of the</w:t>
      </w:r>
      <w:r>
        <w:t xml:space="preserve"> </w:t>
      </w:r>
      <w:r w:rsidRPr="00720BFE">
        <w:t xml:space="preserve">vRNPs </w:t>
      </w:r>
      <w:r>
        <w:t xml:space="preserve">from the virion </w:t>
      </w:r>
      <w:r w:rsidRPr="00720BFE">
        <w:t xml:space="preserve">into the cytoplasm, the vRNPs are transported </w:t>
      </w:r>
      <w:r w:rsidR="003A2DD6">
        <w:t xml:space="preserve">by host cell importins </w:t>
      </w:r>
      <w:r w:rsidRPr="00720BFE">
        <w:t xml:space="preserve">into the nucleus where primary transcription </w:t>
      </w:r>
      <w:r>
        <w:t>takes place (Fig. 1D)</w:t>
      </w:r>
      <w:r w:rsidR="00AC4461">
        <w:t xml:space="preserve"> </w:t>
      </w:r>
      <w:r w:rsidR="00311478">
        <w:fldChar w:fldCharType="begin"/>
      </w:r>
      <w:r w:rsidR="00964DA7">
        <w:instrText xml:space="preserve"> ADDIN EN.CITE &lt;EndNote&gt;&lt;Cite&gt;&lt;Author&gt;Resa-Infante&lt;/Author&gt;&lt;Year&gt;2013&lt;/Year&gt;&lt;RecNum&gt;1271&lt;/RecNum&gt;&lt;DisplayText&gt;[43]&lt;/DisplayText&gt;&lt;record&gt;&lt;rec-number&gt;1271&lt;/rec-number&gt;&lt;foreign-keys&gt;&lt;key app="EN" db-id="z9etrw9f75szsee90erxea9rr9ftftvvdzz9" timestamp="1628858717"&gt;1271&lt;/key&gt;&lt;/foreign-keys&gt;&lt;ref-type name="Journal Article"&gt;17&lt;/ref-type&gt;&lt;contributors&gt;&lt;authors&gt;&lt;author&gt;Resa-Infante, P.&lt;/author&gt;&lt;author&gt;Gabriel, G.&lt;/author&gt;&lt;/authors&gt;&lt;/contributors&gt;&lt;auth-address&gt;Heinrich-Pette-Institute, Leibniz Institute for Experimental Virology, Hamburg, Germany.&lt;/auth-address&gt;&lt;titles&gt;&lt;title&gt;The nuclear import machinery is a determinant of influenza virus host adaptation&lt;/title&gt;&lt;secondary-title&gt;Bioessays&lt;/secondary-title&gt;&lt;/titles&gt;&lt;periodical&gt;&lt;full-title&gt;Bioessays&lt;/full-title&gt;&lt;/periodical&gt;&lt;pages&gt;23-7&lt;/pages&gt;&lt;volume&gt;35&lt;/volume&gt;&lt;number&gt;1&lt;/number&gt;&lt;edition&gt;2012/12/15&lt;/edition&gt;&lt;keywords&gt;&lt;keyword&gt;Active Transport, Cell Nucleus&lt;/keyword&gt;&lt;keyword&gt;Animals&lt;/keyword&gt;&lt;keyword&gt;Birds&lt;/keyword&gt;&lt;keyword&gt;Cell Nucleus/*metabolism/*virology&lt;/keyword&gt;&lt;keyword&gt;DNA-Directed RNA Polymerases/*metabolism&lt;/keyword&gt;&lt;keyword&gt;Humans&lt;/keyword&gt;&lt;keyword&gt;Influenza A virus/*physiology&lt;/keyword&gt;&lt;keyword&gt;Influenza in Birds&lt;/keyword&gt;&lt;keyword&gt;Influenza, Human&lt;/keyword&gt;&lt;keyword&gt;Nuclear Envelope/*metabolism/virology&lt;/keyword&gt;&lt;keyword&gt;Protein Isoforms&lt;/keyword&gt;&lt;keyword&gt;RNA-Dependent RNA Polymerase/genetics/metabolism&lt;/keyword&gt;&lt;keyword&gt;Viral Proteins/genetics/metabolism&lt;/keyword&gt;&lt;keyword&gt;*Virus Replication&lt;/keyword&gt;&lt;keyword&gt;alpha Karyopherins/metabolism&lt;/keyword&gt;&lt;/keywords&gt;&lt;dates&gt;&lt;year&gt;2013&lt;/year&gt;&lt;pub-dates&gt;&lt;date&gt;Jan&lt;/date&gt;&lt;/pub-dates&gt;&lt;/dates&gt;&lt;isbn&gt;1521-1878 (Electronic)&amp;#xD;0265-9247 (Linking)&lt;/isbn&gt;&lt;accession-num&gt;23239226&lt;/accession-num&gt;&lt;urls&gt;&lt;related-urls&gt;&lt;url&gt;https://www.ncbi.nlm.nih.gov/pubmed/23239226&lt;/url&gt;&lt;url&gt;https://onlinelibrary.wiley.com/doi/pdfdirect/10.1002/bies.201200138?download=true&lt;/url&gt;&lt;/related-urls&gt;&lt;/urls&gt;&lt;electronic-resource-num&gt;https://doi:10.1002/bies.201200138&lt;/electronic-resource-num&gt;&lt;/record&gt;&lt;/Cite&gt;&lt;/EndNote&gt;</w:instrText>
      </w:r>
      <w:r w:rsidR="00311478">
        <w:fldChar w:fldCharType="separate"/>
      </w:r>
      <w:r w:rsidR="00311478">
        <w:rPr>
          <w:noProof/>
        </w:rPr>
        <w:t>[</w:t>
      </w:r>
      <w:r w:rsidR="00726B1C">
        <w:rPr>
          <w:noProof/>
        </w:rPr>
        <w:t>43</w:t>
      </w:r>
      <w:r w:rsidR="00311478">
        <w:rPr>
          <w:noProof/>
        </w:rPr>
        <w:t>]</w:t>
      </w:r>
      <w:r w:rsidR="00311478">
        <w:fldChar w:fldCharType="end"/>
      </w:r>
      <w:r w:rsidRPr="00720BFE">
        <w:t>.</w:t>
      </w:r>
      <w:r>
        <w:t xml:space="preserve"> The process of viral transcription is initiated when the PA C-terminus of the incoming vRNP </w:t>
      </w:r>
      <w:r w:rsidRPr="00720BFE">
        <w:t xml:space="preserve">associates with the C-terminal domain (CTD) of </w:t>
      </w:r>
      <w:r>
        <w:t>an</w:t>
      </w:r>
      <w:r w:rsidRPr="00720BFE">
        <w:t xml:space="preserve"> </w:t>
      </w:r>
      <w:r>
        <w:t>initiating, serine-5 phosphorylated</w:t>
      </w:r>
      <w:r w:rsidRPr="00720BFE">
        <w:t xml:space="preserve"> cellular RNA polymerase II (Pol II)</w:t>
      </w:r>
      <w:r>
        <w:t>. Following this</w:t>
      </w:r>
      <w:r w:rsidRPr="00720BFE">
        <w:t xml:space="preserve"> </w:t>
      </w:r>
      <w:r>
        <w:t>interaction, the</w:t>
      </w:r>
      <w:r w:rsidRPr="00720BFE">
        <w:t xml:space="preserve"> </w:t>
      </w:r>
      <w:r>
        <w:t>cap-binding domain of PB2 binds the cap-structures of nascent Pol II RNAs</w:t>
      </w:r>
      <w:r w:rsidR="005A0B7C">
        <w:t>,</w:t>
      </w:r>
      <w:r>
        <w:t xml:space="preserve"> </w:t>
      </w:r>
      <w:r w:rsidR="005A0B7C">
        <w:t xml:space="preserve">ensuring that </w:t>
      </w:r>
      <w:r>
        <w:t xml:space="preserve">they can be cleaved by the endonuclease domain of PA. The resulting capped primers are 10-14 nucleotides long and used by PB1 as primers for viral </w:t>
      </w:r>
      <w:r w:rsidRPr="00720BFE">
        <w:t xml:space="preserve">transcription </w:t>
      </w:r>
      <w:r w:rsidRPr="00720BFE">
        <w:fldChar w:fldCharType="begin">
          <w:fldData xml:space="preserve">PEVuZE5vdGU+PENpdGU+PEF1dGhvcj5XYW5kemlrPC9BdXRob3I+PFllYXI+MjAyMDwvWWVhcj48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</w:fldData>
        </w:fldChar>
      </w:r>
      <w:r w:rsidR="00311478">
        <w:instrText xml:space="preserve"> ADDIN EN.CITE </w:instrText>
      </w:r>
      <w:r w:rsidR="00311478">
        <w:fldChar w:fldCharType="begin">
          <w:fldData xml:space="preserve">PEVuZE5vdGU+PENpdGU+PEF1dGhvcj5XYW5kemlrPC9BdXRob3I+PFllYXI+MjAyMDwvWWVhcj48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</w:fldData>
        </w:fldChar>
      </w:r>
      <w:r w:rsidR="00311478">
        <w:instrText xml:space="preserve"> ADDIN EN.CITE.DATA </w:instrText>
      </w:r>
      <w:r w:rsidR="00311478">
        <w:fldChar w:fldCharType="end"/>
      </w:r>
      <w:r w:rsidRPr="00720BFE">
        <w:fldChar w:fldCharType="separate"/>
      </w:r>
      <w:r w:rsidR="00311478">
        <w:rPr>
          <w:noProof/>
        </w:rPr>
        <w:t>[</w:t>
      </w:r>
      <w:r w:rsidR="00726B1C">
        <w:rPr>
          <w:noProof/>
        </w:rPr>
        <w:t>41</w:t>
      </w:r>
      <w:r w:rsidR="00311478">
        <w:rPr>
          <w:noProof/>
        </w:rPr>
        <w:t>,</w:t>
      </w:r>
      <w:r w:rsidR="00726B1C">
        <w:rPr>
          <w:noProof/>
        </w:rPr>
        <w:t>44</w:t>
      </w:r>
      <w:r w:rsidR="00311478">
        <w:rPr>
          <w:noProof/>
        </w:rPr>
        <w:t>,</w:t>
      </w:r>
      <w:r w:rsidR="00726B1C">
        <w:rPr>
          <w:noProof/>
        </w:rPr>
        <w:t>45</w:t>
      </w:r>
      <w:r w:rsidR="00311478">
        <w:rPr>
          <w:noProof/>
        </w:rPr>
        <w:t>]</w:t>
      </w:r>
      <w:r w:rsidRPr="00720BFE">
        <w:fldChar w:fldCharType="end"/>
      </w:r>
      <w:r w:rsidRPr="00720BFE">
        <w:t xml:space="preserve">. </w:t>
      </w:r>
      <w:r>
        <w:t xml:space="preserve">Viral transcription terminates when the viral RNA polymerase stutters </w:t>
      </w:r>
      <w:r w:rsidRPr="00720BFE">
        <w:t xml:space="preserve">on </w:t>
      </w:r>
      <w:r>
        <w:t xml:space="preserve">a </w:t>
      </w:r>
      <w:r w:rsidRPr="00720BFE">
        <w:t>poly-uridine track at the 5</w:t>
      </w:r>
      <w:r w:rsidR="007779C0">
        <w:sym w:font="Symbol" w:char="F0A2"/>
      </w:r>
      <w:r w:rsidRPr="00720BFE">
        <w:t xml:space="preserve"> terminus of the vRNA template</w:t>
      </w:r>
      <w:r>
        <w:t>, producing a polyA tail</w:t>
      </w:r>
      <w:r w:rsidRPr="00720BFE">
        <w:t xml:space="preserve"> </w:t>
      </w:r>
      <w:r w:rsidRPr="00720BFE">
        <w:fldChar w:fldCharType="begin">
          <w:fldData xml:space="preserve">PEVuZE5vdGU+PENpdGU+PEF1dGhvcj5Qb29uPC9BdXRob3I+PFllYXI+MTk5OTwvWWVhcj48UmVj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</w:fldData>
        </w:fldChar>
      </w:r>
      <w:r w:rsidR="00311478">
        <w:instrText xml:space="preserve"> ADDIN EN.CITE </w:instrText>
      </w:r>
      <w:r w:rsidR="00311478">
        <w:fldChar w:fldCharType="begin">
          <w:fldData xml:space="preserve">PEVuZE5vdGU+PENpdGU+PEF1dGhvcj5Qb29uPC9BdXRob3I+PFllYXI+MTk5OTwvWWVhcj48UmVj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</w:fldData>
        </w:fldChar>
      </w:r>
      <w:r w:rsidR="00311478">
        <w:instrText xml:space="preserve"> ADDIN EN.CITE.DATA </w:instrText>
      </w:r>
      <w:r w:rsidR="00311478">
        <w:fldChar w:fldCharType="end"/>
      </w:r>
      <w:r w:rsidRPr="00720BFE">
        <w:fldChar w:fldCharType="separate"/>
      </w:r>
      <w:r w:rsidR="00311478">
        <w:rPr>
          <w:noProof/>
        </w:rPr>
        <w:t>[</w:t>
      </w:r>
      <w:r w:rsidR="00726B1C">
        <w:rPr>
          <w:noProof/>
        </w:rPr>
        <w:t>46</w:t>
      </w:r>
      <w:r w:rsidR="00311478">
        <w:rPr>
          <w:noProof/>
        </w:rPr>
        <w:t>,</w:t>
      </w:r>
      <w:r w:rsidR="00726B1C">
        <w:rPr>
          <w:noProof/>
        </w:rPr>
        <w:t>41</w:t>
      </w:r>
      <w:r w:rsidR="00311478">
        <w:rPr>
          <w:noProof/>
        </w:rPr>
        <w:t>]</w:t>
      </w:r>
      <w:r w:rsidRPr="00720BFE">
        <w:fldChar w:fldCharType="end"/>
      </w:r>
      <w:r w:rsidRPr="00720BFE">
        <w:t xml:space="preserve">. The </w:t>
      </w:r>
      <w:r>
        <w:t xml:space="preserve">resulting </w:t>
      </w:r>
      <w:r w:rsidRPr="00720BFE">
        <w:t>viral mRNAs are translated by host ribosome</w:t>
      </w:r>
      <w:r>
        <w:t>s</w:t>
      </w:r>
      <w:r w:rsidRPr="00720BFE">
        <w:t xml:space="preserve"> </w:t>
      </w:r>
      <w:r>
        <w:t>into new</w:t>
      </w:r>
      <w:r w:rsidRPr="00720BFE">
        <w:t xml:space="preserve"> viral proteins required for viral replication</w:t>
      </w:r>
      <w:r w:rsidR="001B3B27">
        <w:t xml:space="preserve"> (Fig. 1D)</w:t>
      </w:r>
      <w:r w:rsidRPr="00720BFE">
        <w:t>.</w:t>
      </w:r>
      <w:r w:rsidR="00831E01">
        <w:t xml:space="preserve"> These new viral proteins are transported from the cytoplasm to the nucleus by host cell importins</w:t>
      </w:r>
      <w:r w:rsidR="00D65BDE">
        <w:t xml:space="preserve"> </w:t>
      </w:r>
      <w:r w:rsidR="00D65BDE">
        <w:fldChar w:fldCharType="begin"/>
      </w:r>
      <w:r w:rsidR="00964DA7">
        <w:instrText xml:space="preserve"> ADDIN EN.CITE &lt;EndNote&gt;&lt;Cite&gt;&lt;Author&gt;Hutchinson&lt;/Author&gt;&lt;Year&gt;2012&lt;/Year&gt;&lt;RecNum&gt;1272&lt;/RecNum&gt;&lt;DisplayText&gt;[47]&lt;/DisplayText&gt;&lt;record&gt;&lt;rec-number&gt;1272&lt;/rec-number&gt;&lt;foreign-keys&gt;&lt;key app="EN" db-id="z9etrw9f75szsee90erxea9rr9ftftvvdzz9" timestamp="1628859331"&gt;1272&lt;/key&gt;&lt;/foreign-keys&gt;&lt;ref-type name="Journal Article"&gt;17&lt;/ref-type&gt;&lt;contributors&gt;&lt;authors&gt;&lt;author&gt;Hutchinson, E. C.&lt;/author&gt;&lt;author&gt;Fodor, E.&lt;/author&gt;&lt;/authors&gt;&lt;/contributors&gt;&lt;auth-address&gt;Sir William Dunn School of Pathology, University of Oxford, South Parks Road, Oxford OX1 3RE, United Kingdom.&lt;/auth-address&gt;&lt;titles&gt;&lt;title&gt;Nuclear import of the influenza A virus transcriptional machinery&lt;/title&gt;&lt;secondary-title&gt;Vaccine&lt;/secondary-title&gt;&lt;/titles&gt;&lt;periodical&gt;&lt;full-title&gt;Vaccine&lt;/full-title&gt;&lt;/periodical&gt;&lt;pages&gt;7353-8&lt;/pages&gt;&lt;volume&gt;30&lt;/volume&gt;&lt;number&gt;51&lt;/number&gt;&lt;edition&gt;2012/06/02&lt;/edition&gt;&lt;keywords&gt;&lt;keyword&gt;*Active Transport, Cell Nucleus&lt;/keyword&gt;&lt;keyword&gt;Cell Nucleus/virology&lt;/keyword&gt;&lt;keyword&gt;Influenza A virus/*physiology&lt;/keyword&gt;&lt;keyword&gt;Models, Biological&lt;/keyword&gt;&lt;keyword&gt;RNA, Viral/*metabolism&lt;/keyword&gt;&lt;keyword&gt;Viral Proteins/*metabolism&lt;/keyword&gt;&lt;keyword&gt;*Virus Replication&lt;/keyword&gt;&lt;/keywords&gt;&lt;dates&gt;&lt;year&gt;2012&lt;/year&gt;&lt;pub-dates&gt;&lt;date&gt;Dec 7&lt;/date&gt;&lt;/pub-dates&gt;&lt;/dates&gt;&lt;isbn&gt;1873-2518 (Electronic)&amp;#xD;0264-410X (Linking)&lt;/isbn&gt;&lt;accession-num&gt;22652398&lt;/accession-num&gt;&lt;urls&gt;&lt;related-urls&gt;&lt;url&gt;https://www.ncbi.nlm.nih.gov/pubmed/22652398&lt;/url&gt;&lt;/related-urls&gt;&lt;/urls&gt;&lt;electronic-resource-num&gt;https://doi.org/10.1016/j.vaccine.2012.04.085&lt;/electronic-resource-num&gt;&lt;/record&gt;&lt;/Cite&gt;&lt;/EndNote&gt;</w:instrText>
      </w:r>
      <w:r w:rsidR="00D65BDE">
        <w:fldChar w:fldCharType="separate"/>
      </w:r>
      <w:r w:rsidR="00D65BDE">
        <w:rPr>
          <w:noProof/>
        </w:rPr>
        <w:t>[</w:t>
      </w:r>
      <w:r w:rsidR="00726B1C">
        <w:rPr>
          <w:noProof/>
        </w:rPr>
        <w:t>47</w:t>
      </w:r>
      <w:r w:rsidR="00D65BDE">
        <w:rPr>
          <w:noProof/>
        </w:rPr>
        <w:t>]</w:t>
      </w:r>
      <w:r w:rsidR="00D65BDE">
        <w:fldChar w:fldCharType="end"/>
      </w:r>
      <w:r w:rsidR="00831E01">
        <w:t>.</w:t>
      </w:r>
    </w:p>
    <w:p w14:paraId="6ACE5CDC" w14:textId="7C5836AC" w:rsidR="00D772DA" w:rsidRDefault="00D772DA" w:rsidP="00E76560">
      <w:pPr>
        <w:ind w:firstLine="720"/>
        <w:jc w:val="both"/>
      </w:pPr>
      <w:r>
        <w:t>By contrast to viral transcription, v</w:t>
      </w:r>
      <w:r w:rsidRPr="00720BFE">
        <w:t xml:space="preserve">iral replication is a two-step process that starts with the generation of a complementary RNA (cRNA) intermediate using a </w:t>
      </w:r>
      <w:r>
        <w:t xml:space="preserve">primer-independent initiation </w:t>
      </w:r>
      <w:r w:rsidRPr="00720BFE">
        <w:t xml:space="preserve">mechanism </w:t>
      </w:r>
      <w:r>
        <w:t>(Fig. 1D)</w:t>
      </w:r>
      <w:r w:rsidRPr="00720BFE">
        <w:t xml:space="preserve">. As the nascent cRNA leaves the active site through the product exit channel, it </w:t>
      </w:r>
      <w:r>
        <w:t>must be</w:t>
      </w:r>
      <w:r w:rsidRPr="00720BFE">
        <w:t xml:space="preserve"> encapsidated by a </w:t>
      </w:r>
      <w:r>
        <w:t>newly synthesized RNA</w:t>
      </w:r>
      <w:r w:rsidRPr="00720BFE">
        <w:t xml:space="preserve"> polymerase</w:t>
      </w:r>
      <w:r>
        <w:t xml:space="preserve"> and nucleoproteins</w:t>
      </w:r>
      <w:r w:rsidR="00723E28">
        <w:t xml:space="preserve"> </w:t>
      </w:r>
      <w:r w:rsidR="00EA583E">
        <w:fldChar w:fldCharType="begin">
          <w:fldData xml:space="preserve">PEVuZE5vdGU+PENpdGU+PEF1dGhvcj5UZSBWZWx0aHVpczwvQXV0aG9yPjxZZWFyPjIwMjE8L1ll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</w:fldData>
        </w:fldChar>
      </w:r>
      <w:r w:rsidR="00311478">
        <w:instrText xml:space="preserve"> ADDIN EN.CITE </w:instrText>
      </w:r>
      <w:r w:rsidR="00311478">
        <w:fldChar w:fldCharType="begin">
          <w:fldData xml:space="preserve">PEVuZE5vdGU+PENpdGU+PEF1dGhvcj5UZSBWZWx0aHVpczwvQXV0aG9yPjxZZWFyPjIwMjE8L1ll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</w:fldData>
        </w:fldChar>
      </w:r>
      <w:r w:rsidR="00311478">
        <w:instrText xml:space="preserve"> ADDIN EN.CITE.DATA </w:instrText>
      </w:r>
      <w:r w:rsidR="00311478">
        <w:fldChar w:fldCharType="end"/>
      </w:r>
      <w:r w:rsidR="00EA583E">
        <w:fldChar w:fldCharType="separate"/>
      </w:r>
      <w:r w:rsidR="00311478">
        <w:rPr>
          <w:noProof/>
        </w:rPr>
        <w:t>[</w:t>
      </w:r>
      <w:r w:rsidR="00726B1C">
        <w:rPr>
          <w:noProof/>
        </w:rPr>
        <w:t>21</w:t>
      </w:r>
      <w:r w:rsidR="00311478">
        <w:rPr>
          <w:noProof/>
        </w:rPr>
        <w:t>,</w:t>
      </w:r>
      <w:r w:rsidR="00726B1C">
        <w:rPr>
          <w:noProof/>
        </w:rPr>
        <w:t>22</w:t>
      </w:r>
      <w:r w:rsidR="00311478">
        <w:rPr>
          <w:noProof/>
        </w:rPr>
        <w:t>]</w:t>
      </w:r>
      <w:r w:rsidR="00EA583E">
        <w:fldChar w:fldCharType="end"/>
      </w:r>
      <w:r>
        <w:t xml:space="preserve">. To start the encapsidation process, the replicating polymerase and new polymerase </w:t>
      </w:r>
      <w:r w:rsidR="00831E01">
        <w:t xml:space="preserve">must </w:t>
      </w:r>
      <w:r>
        <w:t>form</w:t>
      </w:r>
      <w:r w:rsidRPr="00720BFE">
        <w:t xml:space="preserve"> a </w:t>
      </w:r>
      <w:r>
        <w:t xml:space="preserve">dimer that is </w:t>
      </w:r>
      <w:r w:rsidRPr="00720BFE">
        <w:t xml:space="preserve">stabilised by host protein ANP32A </w:t>
      </w:r>
      <w:r w:rsidRPr="00720BFE">
        <w:fldChar w:fldCharType="begin">
          <w:fldData xml:space="preserve">PEVuZE5vdGU+PENpdGU+PEF1dGhvcj5DYXJyaXF1ZTwvQXV0aG9yPjxZZWFyPjIwMjA8L1llYXI+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</w:fldData>
        </w:fldChar>
      </w:r>
      <w:r w:rsidR="00964DA7">
        <w:instrText xml:space="preserve"> ADDIN EN.CITE </w:instrText>
      </w:r>
      <w:r w:rsidR="00964DA7">
        <w:fldChar w:fldCharType="begin">
          <w:fldData xml:space="preserve">PEVuZE5vdGU+PENpdGU+PEF1dGhvcj5DYXJyaXF1ZTwvQXV0aG9yPjxZZWFyPjIwMjA8L1llYXI+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</w:fldData>
        </w:fldChar>
      </w:r>
      <w:r w:rsidR="00964DA7">
        <w:instrText xml:space="preserve"> ADDIN EN.CITE.DATA </w:instrText>
      </w:r>
      <w:r w:rsidR="00964DA7">
        <w:fldChar w:fldCharType="end"/>
      </w:r>
      <w:r w:rsidRPr="00720BFE">
        <w:fldChar w:fldCharType="separate"/>
      </w:r>
      <w:r w:rsidR="00C15697">
        <w:rPr>
          <w:noProof/>
        </w:rPr>
        <w:t>[</w:t>
      </w:r>
      <w:r w:rsidR="00726B1C">
        <w:rPr>
          <w:noProof/>
        </w:rPr>
        <w:t>48-54</w:t>
      </w:r>
      <w:r w:rsidR="00C15697">
        <w:rPr>
          <w:noProof/>
        </w:rPr>
        <w:t>]</w:t>
      </w:r>
      <w:r w:rsidRPr="00720BFE">
        <w:fldChar w:fldCharType="end"/>
      </w:r>
      <w:r w:rsidRPr="00720BFE">
        <w:t xml:space="preserve">. </w:t>
      </w:r>
      <w:r w:rsidR="00D44BEA">
        <w:t>Next, t</w:t>
      </w:r>
      <w:r>
        <w:t xml:space="preserve">he </w:t>
      </w:r>
      <w:r w:rsidR="00D44BEA">
        <w:t xml:space="preserve">new </w:t>
      </w:r>
      <w:r>
        <w:t>RNA polymerase in the resulting</w:t>
      </w:r>
      <w:r w:rsidRPr="00720BFE">
        <w:t xml:space="preserve"> cRNP </w:t>
      </w:r>
      <w:r>
        <w:t>uses the cRNA</w:t>
      </w:r>
      <w:r w:rsidRPr="00720BFE">
        <w:t xml:space="preserve"> as template for vRNA synthesis </w:t>
      </w:r>
      <w:r w:rsidRPr="00720BFE">
        <w:fldChar w:fldCharType="begin"/>
      </w:r>
      <w:r w:rsidR="00C15697">
        <w:instrText xml:space="preserve"> ADDIN EN.CITE &lt;EndNote&gt;&lt;Cite&gt;&lt;Author&gt;York&lt;/Author&gt;&lt;Year&gt;2013&lt;/Year&gt;&lt;RecNum&gt;873&lt;/RecNum&gt;&lt;DisplayText&gt;[55]&lt;/DisplayText&gt;&lt;record&gt;&lt;rec-number&gt;873&lt;/rec-number&gt;&lt;foreign-keys&gt;&lt;key app="EN" db-id="z9etrw9f75szsee90erxea9rr9ftftvvdzz9" timestamp="1596815224"&gt;873&lt;/key&gt;&lt;/foreign-keys&gt;&lt;ref-type name="Journal Article"&gt;17&lt;/ref-type&gt;&lt;contributors&gt;&lt;authors&gt;&lt;author&gt;York, A.&lt;/author&gt;&lt;author&gt;Hengrung, N.&lt;/author&gt;&lt;author&gt;Vreede, F. T.&lt;/author&gt;&lt;author&gt;Huiskonen, J. T.&lt;/author&gt;&lt;author&gt;Fodor, E.&lt;/author&gt;&lt;/authors&gt;&lt;/contributors&gt;&lt;auth-address&gt;Sir William Dunn School of Pathology, University of Oxford, Oxford OX1 3RE, United Kingdom.&lt;/auth-address&gt;&lt;titles&gt;&lt;title&gt;Isolation and characterization of the positive-sense replicative intermediate of a negative-strand RNA virus&lt;/title&gt;&lt;secondary-title&gt;Proc Natl Acad Sci U S A&lt;/secondary-title&gt;&lt;/titles&gt;&lt;periodical&gt;&lt;full-title&gt;Proc Natl Acad Sci U S A&lt;/full-title&gt;&lt;/periodical&gt;&lt;pages&gt;E4238-45&lt;/pages&gt;&lt;volume&gt;110&lt;/volume&gt;&lt;number&gt;45&lt;/number&gt;&lt;edition&gt;2013/10/23&lt;/edition&gt;&lt;keywords&gt;&lt;keyword&gt;Animals&lt;/keyword&gt;&lt;keyword&gt;Blotting, Western&lt;/keyword&gt;&lt;keyword&gt;Cattle&lt;/keyword&gt;&lt;keyword&gt;Genome, Viral/*genetics&lt;/keyword&gt;&lt;keyword&gt;HEK293 Cells&lt;/keyword&gt;&lt;keyword&gt;Humans&lt;/keyword&gt;&lt;keyword&gt;Influenza A virus/*genetics/ultrastructure&lt;/keyword&gt;&lt;keyword&gt;Microscopy, Electron, Transmission&lt;/keyword&gt;&lt;keyword&gt;*Models, Genetic&lt;/keyword&gt;&lt;keyword&gt;Oligonucleotides/genetics&lt;/keyword&gt;&lt;keyword&gt;RNA, Complementary/*genetics&lt;/keyword&gt;&lt;keyword&gt;RNA, Viral/*biosynthesis&lt;/keyword&gt;&lt;keyword&gt;Virus Replication/*genetics&lt;/keyword&gt;&lt;/keywords&gt;&lt;dates&gt;&lt;year&gt;2013&lt;/year&gt;&lt;pub-dates&gt;&lt;date&gt;Nov 5&lt;/date&gt;&lt;/pub-dates&gt;&lt;/dates&gt;&lt;isbn&gt;1091-6490 (Electronic)&amp;#xD;0027-8424 (Linking)&lt;/isbn&gt;&lt;accession-num&gt;24145413&lt;/accession-num&gt;&lt;urls&gt;&lt;related-urls&gt;&lt;url&gt;https://www.ncbi.nlm.nih.gov/pubmed/24145413&lt;/url&gt;&lt;url&gt;https://www.ncbi.nlm.nih.gov/pmc/articles/PMC3831450/pdf/pnas.201315068.pdf&lt;/url&gt;&lt;/related-urls&gt;&lt;/urls&gt;&lt;custom2&gt;PMC3831450&lt;/custom2&gt;&lt;electronic-resource-num&gt;https://doi.org/10.1073/pnas.1315068110&lt;/electronic-resource-num&gt;&lt;/record&gt;&lt;/Cite&gt;&lt;/EndNote&gt;</w:instrText>
      </w:r>
      <w:r w:rsidRPr="00720BFE">
        <w:fldChar w:fldCharType="separate"/>
      </w:r>
      <w:r w:rsidR="00C15697">
        <w:rPr>
          <w:noProof/>
        </w:rPr>
        <w:t>[</w:t>
      </w:r>
      <w:r w:rsidR="00726B1C">
        <w:rPr>
          <w:noProof/>
        </w:rPr>
        <w:t>55</w:t>
      </w:r>
      <w:r w:rsidR="00C15697">
        <w:rPr>
          <w:noProof/>
        </w:rPr>
        <w:t>]</w:t>
      </w:r>
      <w:r w:rsidRPr="00720BFE">
        <w:fldChar w:fldCharType="end"/>
      </w:r>
      <w:r w:rsidRPr="00720BFE">
        <w:t xml:space="preserve">. </w:t>
      </w:r>
      <w:r w:rsidR="00D44BEA">
        <w:t>However, t</w:t>
      </w:r>
      <w:r w:rsidRPr="00720BFE">
        <w:t xml:space="preserve">he initiation of vRNA synthesis </w:t>
      </w:r>
      <w:r>
        <w:t>requires</w:t>
      </w:r>
      <w:r w:rsidRPr="00720BFE">
        <w:t xml:space="preserve"> a </w:t>
      </w:r>
      <w:r w:rsidRPr="00720BFE">
        <w:rPr>
          <w:i/>
          <w:iCs/>
        </w:rPr>
        <w:t>trans</w:t>
      </w:r>
      <w:r w:rsidRPr="00720BFE">
        <w:t xml:space="preserve">-activating </w:t>
      </w:r>
      <w:r>
        <w:t xml:space="preserve">or regulatory </w:t>
      </w:r>
      <w:r w:rsidRPr="00720BFE">
        <w:t>polymerase</w:t>
      </w:r>
      <w:r>
        <w:t>, as well as an encapsidating RNA polymerase</w:t>
      </w:r>
      <w:r w:rsidR="00D44BEA">
        <w:t xml:space="preserve"> and ANP32A</w:t>
      </w:r>
      <w:r>
        <w:t xml:space="preserve">. The </w:t>
      </w:r>
      <w:r w:rsidRPr="00720BFE">
        <w:rPr>
          <w:i/>
          <w:iCs/>
        </w:rPr>
        <w:t>trans</w:t>
      </w:r>
      <w:r w:rsidRPr="00720BFE">
        <w:t xml:space="preserve">-activating polymerase </w:t>
      </w:r>
      <w:r>
        <w:t>and the replicating polymerase form a dimer that is distinct from the encapsiting-replicating polymerase dimer</w:t>
      </w:r>
      <w:r w:rsidR="001B3B27">
        <w:t xml:space="preserve"> (Fig. 1D)</w:t>
      </w:r>
      <w:r>
        <w:t>. This dimer is likely formed to</w:t>
      </w:r>
      <w:r w:rsidRPr="00720BFE">
        <w:t xml:space="preserve"> ensure that enough newly made </w:t>
      </w:r>
      <w:r>
        <w:t xml:space="preserve">viral proteins are available </w:t>
      </w:r>
      <w:r w:rsidRPr="00720BFE">
        <w:t>to assemble the nascent vRNA into a vRNP</w:t>
      </w:r>
      <w:r>
        <w:t>, and to trigger an essential realignment step during the initiation of vRNA synthesis when this condition is met</w:t>
      </w:r>
      <w:r w:rsidRPr="00720BFE">
        <w:t xml:space="preserve"> </w:t>
      </w:r>
      <w:r w:rsidRPr="00720BFE">
        <w:fldChar w:fldCharType="begin">
          <w:fldData xml:space="preserve">PEVuZE5vdGU+PENpdGU+PEF1dGhvcj5GYW48L0F1dGhvcj48WWVhcj4yMDE5PC9ZZWFyPjxSZWNO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</w:fldData>
        </w:fldChar>
      </w:r>
      <w:r w:rsidR="00C15697">
        <w:instrText xml:space="preserve"> ADDIN EN.CITE </w:instrText>
      </w:r>
      <w:r w:rsidR="00C15697">
        <w:fldChar w:fldCharType="begin">
          <w:fldData xml:space="preserve">PEVuZE5vdGU+PENpdGU+PEF1dGhvcj5GYW48L0F1dGhvcj48WWVhcj4yMDE5PC9ZZWFyPjxSZWNO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</w:fldData>
        </w:fldChar>
      </w:r>
      <w:r w:rsidR="00C15697">
        <w:instrText xml:space="preserve"> ADDIN EN.CITE.DATA </w:instrText>
      </w:r>
      <w:r w:rsidR="00C15697">
        <w:fldChar w:fldCharType="end"/>
      </w:r>
      <w:r w:rsidRPr="00720BFE">
        <w:fldChar w:fldCharType="separate"/>
      </w:r>
      <w:r w:rsidR="00C15697">
        <w:rPr>
          <w:noProof/>
        </w:rPr>
        <w:t>[</w:t>
      </w:r>
      <w:r w:rsidR="00726B1C">
        <w:rPr>
          <w:noProof/>
        </w:rPr>
        <w:t>56</w:t>
      </w:r>
      <w:r w:rsidR="00C15697">
        <w:rPr>
          <w:noProof/>
        </w:rPr>
        <w:t>,</w:t>
      </w:r>
      <w:r w:rsidR="00726B1C">
        <w:rPr>
          <w:noProof/>
        </w:rPr>
        <w:t>57</w:t>
      </w:r>
      <w:r w:rsidR="00C15697">
        <w:rPr>
          <w:noProof/>
        </w:rPr>
        <w:t>,</w:t>
      </w:r>
      <w:r w:rsidR="00726B1C">
        <w:rPr>
          <w:noProof/>
        </w:rPr>
        <w:t>48</w:t>
      </w:r>
      <w:r w:rsidR="00C15697">
        <w:rPr>
          <w:noProof/>
        </w:rPr>
        <w:t>]</w:t>
      </w:r>
      <w:r w:rsidRPr="00720BFE">
        <w:fldChar w:fldCharType="end"/>
      </w:r>
      <w:r w:rsidRPr="00720BFE">
        <w:t>.</w:t>
      </w:r>
    </w:p>
    <w:p w14:paraId="0F114502" w14:textId="7A2DE771" w:rsidR="002D1E91" w:rsidRDefault="002D1E91" w:rsidP="00E76560">
      <w:pPr>
        <w:ind w:firstLine="720"/>
        <w:jc w:val="both"/>
      </w:pPr>
      <w:r>
        <w:t xml:space="preserve">Besides Pol II and ANP32A, viral transcription and replication </w:t>
      </w:r>
      <w:r w:rsidR="005F00D1">
        <w:t>are</w:t>
      </w:r>
      <w:r>
        <w:t xml:space="preserve"> assisted by </w:t>
      </w:r>
      <w:r w:rsidR="004F499D">
        <w:t>a number of</w:t>
      </w:r>
      <w:r>
        <w:t xml:space="preserve"> other cellular proteins</w:t>
      </w:r>
      <w:r w:rsidR="00AF1D91">
        <w:t>, many of which also directly interact with the viral polymerase</w:t>
      </w:r>
      <w:r w:rsidR="001C01AE">
        <w:t xml:space="preserve"> </w:t>
      </w:r>
      <w:r>
        <w:fldChar w:fldCharType="begin">
          <w:fldData xml:space="preserve">PEVuZE5vdGU+PENpdGU+PEF1dGhvcj5QZWFjb2NrPC9BdXRob3I+PFllYXI+MjAxOTwvWWVhcj48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</w:fldData>
        </w:fldChar>
      </w:r>
      <w:r w:rsidR="00C15697">
        <w:instrText xml:space="preserve"> ADDIN EN.CITE </w:instrText>
      </w:r>
      <w:r w:rsidR="00C15697">
        <w:fldChar w:fldCharType="begin">
          <w:fldData xml:space="preserve">PEVuZE5vdGU+PENpdGU+PEF1dGhvcj5QZWFjb2NrPC9BdXRob3I+PFllYXI+MjAxOTwvWWVhcj48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</w:fldData>
        </w:fldChar>
      </w:r>
      <w:r w:rsidR="00C15697">
        <w:instrText xml:space="preserve"> ADDIN EN.CITE.DATA </w:instrText>
      </w:r>
      <w:r w:rsidR="00C15697">
        <w:fldChar w:fldCharType="end"/>
      </w:r>
      <w:r>
        <w:fldChar w:fldCharType="separate"/>
      </w:r>
      <w:r w:rsidR="00C15697">
        <w:rPr>
          <w:noProof/>
        </w:rPr>
        <w:t>[</w:t>
      </w:r>
      <w:r w:rsidR="00726B1C">
        <w:rPr>
          <w:noProof/>
        </w:rPr>
        <w:t>58</w:t>
      </w:r>
      <w:r w:rsidR="00C15697">
        <w:rPr>
          <w:noProof/>
        </w:rPr>
        <w:t>]</w:t>
      </w:r>
      <w:r>
        <w:fldChar w:fldCharType="end"/>
      </w:r>
      <w:r>
        <w:t xml:space="preserve">. </w:t>
      </w:r>
      <w:r w:rsidR="00AF1D91">
        <w:t>These host factors participate</w:t>
      </w:r>
      <w:r w:rsidR="001C01AE">
        <w:t xml:space="preserve"> in </w:t>
      </w:r>
      <w:r w:rsidR="003B278E">
        <w:t>different</w:t>
      </w:r>
      <w:r w:rsidR="004F499D">
        <w:t xml:space="preserve"> stages of RNA synthesis, </w:t>
      </w:r>
      <w:r w:rsidR="00B94A44">
        <w:t>such as</w:t>
      </w:r>
      <w:r w:rsidR="003B278E">
        <w:t xml:space="preserve"> </w:t>
      </w:r>
      <w:r w:rsidR="004F499D">
        <w:t>cap snatching (rRNA processing 1 homolog B</w:t>
      </w:r>
      <w:r w:rsidR="004B071B">
        <w:t xml:space="preserve"> or RRP1B</w:t>
      </w:r>
      <w:r w:rsidR="00B94A44">
        <w:t>,</w:t>
      </w:r>
      <w:r w:rsidR="004F499D">
        <w:t xml:space="preserve"> RNA exosome),</w:t>
      </w:r>
      <w:r w:rsidR="004B071B">
        <w:t xml:space="preserve"> general transcription (</w:t>
      </w:r>
      <w:r w:rsidR="004B071B" w:rsidRPr="004B071B">
        <w:t>chromodomain helicase DNA-binding</w:t>
      </w:r>
      <w:r w:rsidR="004B071B">
        <w:t xml:space="preserve"> 1 or CHD1, </w:t>
      </w:r>
      <w:r w:rsidR="004B071B" w:rsidRPr="004B071B">
        <w:t>hCLE</w:t>
      </w:r>
      <w:r w:rsidR="004B071B">
        <w:t xml:space="preserve"> and </w:t>
      </w:r>
      <w:r w:rsidR="004B071B" w:rsidRPr="004B071B">
        <w:t>NXP2</w:t>
      </w:r>
      <w:r w:rsidR="004B071B">
        <w:t>)</w:t>
      </w:r>
      <w:r w:rsidR="004F499D">
        <w:t xml:space="preserve"> polyadenylation (splicing factor proline-glutamine rich</w:t>
      </w:r>
      <w:r w:rsidR="004B071B">
        <w:t xml:space="preserve"> or SFPQ</w:t>
      </w:r>
      <w:r w:rsidR="004F499D">
        <w:t xml:space="preserve">), </w:t>
      </w:r>
      <w:r w:rsidR="00AF1D91">
        <w:t>cRNA</w:t>
      </w:r>
      <w:r w:rsidR="00CA0AE4">
        <w:t xml:space="preserve"> sy</w:t>
      </w:r>
      <w:r w:rsidR="00B94A44">
        <w:t>nthesis (minichromosome maintenance</w:t>
      </w:r>
      <w:r w:rsidR="004B071B">
        <w:t xml:space="preserve"> or MCM</w:t>
      </w:r>
      <w:r w:rsidR="00B94A44">
        <w:t xml:space="preserve">) </w:t>
      </w:r>
      <w:r w:rsidR="00AF1D91">
        <w:t xml:space="preserve">nuclear import and </w:t>
      </w:r>
      <w:r w:rsidR="003B278E">
        <w:t xml:space="preserve">assembly </w:t>
      </w:r>
      <w:r w:rsidR="00AF1D91">
        <w:t xml:space="preserve">of the polymerase </w:t>
      </w:r>
      <w:r w:rsidR="003B278E">
        <w:t>(</w:t>
      </w:r>
      <w:r w:rsidR="005A2CB2">
        <w:t xml:space="preserve">importins, </w:t>
      </w:r>
      <w:r w:rsidR="00B94A44">
        <w:t>long non-coding RNA-PAAN</w:t>
      </w:r>
      <w:r w:rsidR="004B071B">
        <w:t xml:space="preserve"> or lncRNA-PAAN</w:t>
      </w:r>
      <w:r w:rsidR="003B278E">
        <w:t xml:space="preserve">, </w:t>
      </w:r>
      <w:r w:rsidR="00B94A44">
        <w:t>heat shock protein 90</w:t>
      </w:r>
      <w:r w:rsidR="004B071B">
        <w:t xml:space="preserve"> or Hsp90</w:t>
      </w:r>
      <w:r w:rsidR="003B278E">
        <w:t xml:space="preserve">), </w:t>
      </w:r>
      <w:r w:rsidR="005F00D1">
        <w:t xml:space="preserve">and </w:t>
      </w:r>
      <w:r w:rsidR="003B278E">
        <w:t xml:space="preserve">vRNP </w:t>
      </w:r>
      <w:r w:rsidR="00B94A44">
        <w:t>assembly</w:t>
      </w:r>
      <w:r w:rsidR="006F3100">
        <w:t xml:space="preserve"> and transport</w:t>
      </w:r>
      <w:r w:rsidR="00B94A44">
        <w:t xml:space="preserve"> </w:t>
      </w:r>
      <w:r w:rsidR="003B278E">
        <w:t>(</w:t>
      </w:r>
      <w:r w:rsidR="00B94A44">
        <w:t>LYAR, FMRP</w:t>
      </w:r>
      <w:r w:rsidR="006F3100">
        <w:t xml:space="preserve"> and CLUH</w:t>
      </w:r>
      <w:r w:rsidR="003B278E">
        <w:t>)</w:t>
      </w:r>
      <w:r w:rsidR="001C01AE">
        <w:t xml:space="preserve"> (Fig 1D)</w:t>
      </w:r>
      <w:r w:rsidR="00BF4C3E">
        <w:t xml:space="preserve"> </w:t>
      </w:r>
      <w:r w:rsidR="00BF4C3E">
        <w:fldChar w:fldCharType="begin">
          <w:fldData xml:space="preserve">PEVuZE5vdGU+PENpdGU+PEF1dGhvcj5QZWFjb2NrPC9BdXRob3I+PFllYXI+MjAxOTwvWWVhcj48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</w:fldData>
        </w:fldChar>
      </w:r>
      <w:r w:rsidR="00C15697">
        <w:instrText xml:space="preserve"> ADDIN EN.CITE </w:instrText>
      </w:r>
      <w:r w:rsidR="00C15697">
        <w:fldChar w:fldCharType="begin">
          <w:fldData xml:space="preserve">PEVuZE5vdGU+PENpdGU+PEF1dGhvcj5QZWFjb2NrPC9BdXRob3I+PFllYXI+MjAxOTwvWWVhcj48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</w:fldData>
        </w:fldChar>
      </w:r>
      <w:r w:rsidR="00C15697">
        <w:instrText xml:space="preserve"> ADDIN EN.CITE.DATA </w:instrText>
      </w:r>
      <w:r w:rsidR="00C15697">
        <w:fldChar w:fldCharType="end"/>
      </w:r>
      <w:r w:rsidR="00BF4C3E">
        <w:fldChar w:fldCharType="separate"/>
      </w:r>
      <w:r w:rsidR="00C15697">
        <w:rPr>
          <w:noProof/>
        </w:rPr>
        <w:t>[</w:t>
      </w:r>
      <w:r w:rsidR="00726B1C">
        <w:rPr>
          <w:noProof/>
        </w:rPr>
        <w:t>58</w:t>
      </w:r>
      <w:r w:rsidR="00C15697">
        <w:rPr>
          <w:noProof/>
        </w:rPr>
        <w:t>]</w:t>
      </w:r>
      <w:r w:rsidR="00BF4C3E">
        <w:fldChar w:fldCharType="end"/>
      </w:r>
      <w:r w:rsidR="00BF4C3E">
        <w:t>.</w:t>
      </w:r>
    </w:p>
    <w:p w14:paraId="38F060F7" w14:textId="77777777" w:rsidR="008B0AD1" w:rsidRPr="00720BFE" w:rsidRDefault="008B0AD1" w:rsidP="00E76560">
      <w:pPr>
        <w:ind w:firstLine="720"/>
        <w:jc w:val="both"/>
      </w:pPr>
    </w:p>
    <w:p w14:paraId="6C0ABE83" w14:textId="5950D2AB" w:rsidR="008B0AD1" w:rsidRDefault="008B0AD1" w:rsidP="00E76560">
      <w:pPr>
        <w:pStyle w:val="Heading1"/>
        <w:jc w:val="both"/>
      </w:pPr>
      <w:r w:rsidRPr="00720BFE">
        <w:t>RIG-I signalling pathway</w:t>
      </w:r>
      <w:r w:rsidR="00723E28">
        <w:t xml:space="preserve"> activation by IAV</w:t>
      </w:r>
    </w:p>
    <w:p w14:paraId="56AC934D" w14:textId="77777777" w:rsidR="00723E28" w:rsidRPr="00723E28" w:rsidRDefault="00723E28" w:rsidP="00E76560">
      <w:pPr>
        <w:jc w:val="both"/>
      </w:pPr>
    </w:p>
    <w:p w14:paraId="733BA0F9" w14:textId="34BCA000" w:rsidR="008B0AD1" w:rsidRDefault="008B0AD1" w:rsidP="00292EAC">
      <w:pPr>
        <w:jc w:val="both"/>
      </w:pPr>
      <w:r>
        <w:t xml:space="preserve">Pathogen receptors, or </w:t>
      </w:r>
      <w:r w:rsidRPr="009144C2">
        <w:t>pattern</w:t>
      </w:r>
      <w:r w:rsidR="00B453D9">
        <w:t xml:space="preserve"> </w:t>
      </w:r>
      <w:r w:rsidRPr="009144C2">
        <w:t>recognition receptors (PRRs)</w:t>
      </w:r>
      <w:r>
        <w:t xml:space="preserve">, </w:t>
      </w:r>
      <w:r w:rsidR="0049665D">
        <w:t>start</w:t>
      </w:r>
      <w:r w:rsidR="001A1D28">
        <w:t xml:space="preserve"> the</w:t>
      </w:r>
      <w:r w:rsidR="00640C97">
        <w:t xml:space="preserve"> </w:t>
      </w:r>
      <w:r w:rsidR="001B3B27">
        <w:t xml:space="preserve">innate immune </w:t>
      </w:r>
      <w:r w:rsidR="001A1D28">
        <w:t xml:space="preserve">response </w:t>
      </w:r>
      <w:r w:rsidR="00640C97">
        <w:t xml:space="preserve">during an infection. </w:t>
      </w:r>
      <w:r w:rsidR="0049665D">
        <w:t>PRRs</w:t>
      </w:r>
      <w:r>
        <w:t xml:space="preserve"> function by binding to </w:t>
      </w:r>
      <w:r w:rsidRPr="009144C2">
        <w:t>conserved structures</w:t>
      </w:r>
      <w:r>
        <w:t xml:space="preserve">, or </w:t>
      </w:r>
      <w:r w:rsidRPr="009144C2">
        <w:t>pathogen-associated molecular patterns (PAMPs)</w:t>
      </w:r>
      <w:r>
        <w:t>, and activating signalling cascades that trigger</w:t>
      </w:r>
      <w:r w:rsidR="00DB5D58">
        <w:t xml:space="preserve"> expression of</w:t>
      </w:r>
      <w:r>
        <w:t xml:space="preserve"> innate immune genes, such as type I and type III interferons. </w:t>
      </w:r>
      <w:r w:rsidR="00176316">
        <w:t>There are at least</w:t>
      </w:r>
      <w:r w:rsidRPr="009144C2">
        <w:t xml:space="preserve"> three PRR</w:t>
      </w:r>
      <w:r>
        <w:t xml:space="preserve"> protein families</w:t>
      </w:r>
      <w:r w:rsidR="00176316">
        <w:t xml:space="preserve"> involved in </w:t>
      </w:r>
      <w:r w:rsidR="001A1D28">
        <w:t xml:space="preserve">the </w:t>
      </w:r>
      <w:r w:rsidR="00176316">
        <w:t xml:space="preserve">recognition of </w:t>
      </w:r>
      <w:r w:rsidR="001A1D28">
        <w:t xml:space="preserve">an </w:t>
      </w:r>
      <w:r w:rsidR="00176316">
        <w:t>influenza virus infection</w:t>
      </w:r>
      <w:r w:rsidRPr="009144C2">
        <w:t xml:space="preserve">, including </w:t>
      </w:r>
      <w:r w:rsidRPr="009144C2">
        <w:lastRenderedPageBreak/>
        <w:t>toll-like receptors (TLRs), the nucleotide oligomerization domain (NOD)-like receptors (NLRs) and RIG-I-like receptors (RLRs)</w:t>
      </w:r>
      <w:r w:rsidR="00F84D80">
        <w:t xml:space="preserve"> </w:t>
      </w:r>
      <w:r w:rsidR="00F84D80">
        <w:fldChar w:fldCharType="begin"/>
      </w:r>
      <w:r w:rsidR="00C15697">
        <w:instrText xml:space="preserve"> ADDIN EN.CITE &lt;EndNote&gt;&lt;Cite&gt;&lt;Author&gt;Iwasaki&lt;/Author&gt;&lt;Year&gt;2014&lt;/Year&gt;&lt;RecNum&gt;777&lt;/RecNum&gt;&lt;DisplayText&gt;[59]&lt;/DisplayText&gt;&lt;record&gt;&lt;rec-number&gt;777&lt;/rec-number&gt;&lt;foreign-keys&gt;&lt;key app="EN" db-id="z9etrw9f75szsee90erxea9rr9ftftvvdzz9" timestamp="1591464212"&gt;777&lt;/key&gt;&lt;/foreign-keys&gt;&lt;ref-type name="Journal Article"&gt;17&lt;/ref-type&gt;&lt;contributors&gt;&lt;authors&gt;&lt;author&gt;Iwasaki, A.&lt;/author&gt;&lt;author&gt;Pillai, P. S.&lt;/author&gt;&lt;/authors&gt;&lt;/contributors&gt;&lt;auth-address&gt;Department of Immunobiology, Yale University School of Medicine, 300 Cedar Street, New Haven, Connecticut 06520, USA.&lt;/auth-address&gt;&lt;titles&gt;&lt;title&gt;Innate immunity to influenza virus infection&lt;/title&gt;&lt;secondary-title&gt;Nat Rev Immunol&lt;/secondary-title&gt;&lt;/titles&gt;&lt;periodical&gt;&lt;full-title&gt;Nat Rev Immunol&lt;/full-title&gt;&lt;/periodical&gt;&lt;pages&gt;315-28&lt;/pages&gt;&lt;volume&gt;14&lt;/volume&gt;&lt;number&gt;5&lt;/number&gt;&lt;edition&gt;2014/04/26&lt;/edition&gt;&lt;keywords&gt;&lt;keyword&gt;Animals&lt;/keyword&gt;&lt;keyword&gt;Humans&lt;/keyword&gt;&lt;keyword&gt;Immunity, Innate/immunology&lt;/keyword&gt;&lt;keyword&gt;Orthomyxoviridae/*immunology&lt;/keyword&gt;&lt;keyword&gt;Orthomyxoviridae Infections/*immunology&lt;/keyword&gt;&lt;keyword&gt;Receptors, Pattern Recognition/immunology&lt;/keyword&gt;&lt;/keywords&gt;&lt;dates&gt;&lt;year&gt;2014&lt;/year&gt;&lt;pub-dates&gt;&lt;date&gt;May&lt;/date&gt;&lt;/pub-dates&gt;&lt;/dates&gt;&lt;isbn&gt;1474-1741 (Electronic)&amp;#xD;1474-1733 (Linking)&lt;/isbn&gt;&lt;accession-num&gt;24762827&lt;/accession-num&gt;&lt;urls&gt;&lt;related-urls&gt;&lt;url&gt;https://www.ncbi.nlm.nih.gov/pubmed/24762827&lt;/url&gt;&lt;url&gt;https://www.nature.com/articles/nri3665.pdf&lt;/url&gt;&lt;/related-urls&gt;&lt;/urls&gt;&lt;custom2&gt;PMC4104278&lt;/custom2&gt;&lt;electronic-resource-num&gt;https://doi.org/10.1038/nri3665&lt;/electronic-resource-num&gt;&lt;/record&gt;&lt;/Cite&gt;&lt;/EndNote&gt;</w:instrText>
      </w:r>
      <w:r w:rsidR="00F84D80">
        <w:fldChar w:fldCharType="separate"/>
      </w:r>
      <w:r w:rsidR="00C15697">
        <w:rPr>
          <w:noProof/>
        </w:rPr>
        <w:t>[</w:t>
      </w:r>
      <w:r w:rsidR="00726B1C">
        <w:rPr>
          <w:noProof/>
        </w:rPr>
        <w:t>59</w:t>
      </w:r>
      <w:r w:rsidR="00C15697">
        <w:rPr>
          <w:noProof/>
        </w:rPr>
        <w:t>]</w:t>
      </w:r>
      <w:r w:rsidR="00F84D80">
        <w:fldChar w:fldCharType="end"/>
      </w:r>
      <w:r>
        <w:t>. In addition, influenza A virus RNA is bound by Z-DNA binding protein</w:t>
      </w:r>
      <w:r w:rsidR="00DC2622">
        <w:t xml:space="preserve"> 1</w:t>
      </w:r>
      <w:r>
        <w:t>, an activator of necro</w:t>
      </w:r>
      <w:r w:rsidR="00F84D80">
        <w:t xml:space="preserve">ptosis </w:t>
      </w:r>
      <w:r w:rsidR="00F84D80">
        <w:fldChar w:fldCharType="begin">
          <w:fldData xml:space="preserve">PEVuZE5vdGU+PENpdGU+PEF1dGhvcj5aaGFuZzwvQXV0aG9yPjxZZWFyPjIwMjA8L1llYXI+PFJl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</w:fldData>
        </w:fldChar>
      </w:r>
      <w:r w:rsidR="00C15697">
        <w:instrText xml:space="preserve"> ADDIN EN.CITE </w:instrText>
      </w:r>
      <w:r w:rsidR="00C15697">
        <w:fldChar w:fldCharType="begin">
          <w:fldData xml:space="preserve">PEVuZE5vdGU+PENpdGU+PEF1dGhvcj5aaGFuZzwvQXV0aG9yPjxZZWFyPjIwMjA8L1llYXI+PFJl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</w:fldData>
        </w:fldChar>
      </w:r>
      <w:r w:rsidR="00C15697">
        <w:instrText xml:space="preserve"> ADDIN EN.CITE.DATA </w:instrText>
      </w:r>
      <w:r w:rsidR="00C15697">
        <w:fldChar w:fldCharType="end"/>
      </w:r>
      <w:r w:rsidR="00F84D80">
        <w:fldChar w:fldCharType="separate"/>
      </w:r>
      <w:r w:rsidR="00C15697">
        <w:rPr>
          <w:noProof/>
        </w:rPr>
        <w:t>[</w:t>
      </w:r>
      <w:r w:rsidR="00726B1C">
        <w:rPr>
          <w:noProof/>
        </w:rPr>
        <w:t>60</w:t>
      </w:r>
      <w:r w:rsidR="00C15697">
        <w:rPr>
          <w:noProof/>
        </w:rPr>
        <w:t>]</w:t>
      </w:r>
      <w:r w:rsidR="00F84D80">
        <w:fldChar w:fldCharType="end"/>
      </w:r>
      <w:r>
        <w:t>.</w:t>
      </w:r>
    </w:p>
    <w:p w14:paraId="4761A12F" w14:textId="53662F2B" w:rsidR="008B0AD1" w:rsidRDefault="008B0AD1" w:rsidP="00E76560">
      <w:pPr>
        <w:ind w:firstLine="720"/>
        <w:jc w:val="both"/>
      </w:pPr>
      <w:r>
        <w:t xml:space="preserve">In most cell types, the RIG-I signalling pathway (Fig. </w:t>
      </w:r>
      <w:r w:rsidR="00282504">
        <w:t>2</w:t>
      </w:r>
      <w:r>
        <w:t>) plays a key role in detecting influenza A virus RNA</w:t>
      </w:r>
      <w:r w:rsidR="00C60D71">
        <w:t xml:space="preserve"> </w:t>
      </w:r>
      <w:r w:rsidR="00C60D71" w:rsidRPr="00720BFE">
        <w:fldChar w:fldCharType="begin">
          <w:fldData xml:space="preserve">PEVuZE5vdGU+PENpdGU+PEF1dGhvcj5LYXRvPC9BdXRob3I+PFllYXI+MjAwNjwvWWVhcj48UmVj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==
</w:fldData>
        </w:fldChar>
      </w:r>
      <w:r w:rsidR="00C15697">
        <w:instrText xml:space="preserve"> ADDIN EN.CITE </w:instrText>
      </w:r>
      <w:r w:rsidR="00C15697">
        <w:fldChar w:fldCharType="begin">
          <w:fldData xml:space="preserve">PEVuZE5vdGU+PENpdGU+PEF1dGhvcj5LYXRvPC9BdXRob3I+PFllYXI+MjAwNjwvWWVhcj48UmVj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==
</w:fldData>
        </w:fldChar>
      </w:r>
      <w:r w:rsidR="00C15697">
        <w:instrText xml:space="preserve"> ADDIN EN.CITE.DATA </w:instrText>
      </w:r>
      <w:r w:rsidR="00C15697">
        <w:fldChar w:fldCharType="end"/>
      </w:r>
      <w:r w:rsidR="00C60D71" w:rsidRPr="00720BFE">
        <w:fldChar w:fldCharType="separate"/>
      </w:r>
      <w:r w:rsidR="00C15697">
        <w:rPr>
          <w:noProof/>
        </w:rPr>
        <w:t>[</w:t>
      </w:r>
      <w:r w:rsidR="00726B1C">
        <w:rPr>
          <w:noProof/>
        </w:rPr>
        <w:t>8</w:t>
      </w:r>
      <w:r w:rsidR="00C15697">
        <w:rPr>
          <w:noProof/>
        </w:rPr>
        <w:t>,</w:t>
      </w:r>
      <w:r w:rsidR="00726B1C">
        <w:rPr>
          <w:noProof/>
        </w:rPr>
        <w:t>9</w:t>
      </w:r>
      <w:r w:rsidR="00C15697">
        <w:rPr>
          <w:noProof/>
        </w:rPr>
        <w:t>,</w:t>
      </w:r>
      <w:r w:rsidR="00726B1C">
        <w:rPr>
          <w:noProof/>
        </w:rPr>
        <w:t>61</w:t>
      </w:r>
      <w:r w:rsidR="00C15697">
        <w:rPr>
          <w:noProof/>
        </w:rPr>
        <w:t>]</w:t>
      </w:r>
      <w:r w:rsidR="00C60D71" w:rsidRPr="00720BFE">
        <w:fldChar w:fldCharType="end"/>
      </w:r>
      <w:r w:rsidR="00C60D71" w:rsidRPr="00720BFE">
        <w:t>.</w:t>
      </w:r>
      <w:r>
        <w:t xml:space="preserve"> Only in</w:t>
      </w:r>
      <w:r w:rsidRPr="00720BFE">
        <w:t xml:space="preserve"> plasmocytoid dendritic cells</w:t>
      </w:r>
      <w:r>
        <w:t xml:space="preserve"> </w:t>
      </w:r>
      <w:r w:rsidR="00CD1A4C">
        <w:t xml:space="preserve">are </w:t>
      </w:r>
      <w:r>
        <w:t xml:space="preserve">the </w:t>
      </w:r>
      <w:r w:rsidR="00CD1A4C">
        <w:t>influenza virus</w:t>
      </w:r>
      <w:r w:rsidR="00CD1A4C" w:rsidRPr="00720BFE">
        <w:t xml:space="preserve"> </w:t>
      </w:r>
      <w:r w:rsidRPr="00720BFE">
        <w:t>RNA</w:t>
      </w:r>
      <w:r w:rsidR="00CD1A4C">
        <w:t xml:space="preserve"> molecules</w:t>
      </w:r>
      <w:r w:rsidRPr="00720BFE">
        <w:t xml:space="preserve"> mainly detected by </w:t>
      </w:r>
      <w:r>
        <w:t xml:space="preserve">the </w:t>
      </w:r>
      <w:r w:rsidRPr="00720BFE">
        <w:t>endosomal TLR7</w:t>
      </w:r>
      <w:r w:rsidR="00F84D80">
        <w:t xml:space="preserve"> </w:t>
      </w:r>
      <w:r w:rsidR="00F84D80">
        <w:fldChar w:fldCharType="begin">
          <w:fldData xml:space="preserve">PEVuZE5vdGU+PENpdGU+PEF1dGhvcj5MdW5kPC9BdXRob3I+PFllYXI+MjAwNDwvWWVhcj48UmVj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</w:fldData>
        </w:fldChar>
      </w:r>
      <w:r w:rsidR="00C15697">
        <w:instrText xml:space="preserve"> ADDIN EN.CITE </w:instrText>
      </w:r>
      <w:r w:rsidR="00C15697">
        <w:fldChar w:fldCharType="begin">
          <w:fldData xml:space="preserve">PEVuZE5vdGU+PENpdGU+PEF1dGhvcj5MdW5kPC9BdXRob3I+PFllYXI+MjAwNDwvWWVhcj48UmVj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</w:fldData>
        </w:fldChar>
      </w:r>
      <w:r w:rsidR="00C15697">
        <w:instrText xml:space="preserve"> ADDIN EN.CITE.DATA </w:instrText>
      </w:r>
      <w:r w:rsidR="00C15697">
        <w:fldChar w:fldCharType="end"/>
      </w:r>
      <w:r w:rsidR="00F84D80">
        <w:fldChar w:fldCharType="separate"/>
      </w:r>
      <w:r w:rsidR="00C15697">
        <w:rPr>
          <w:noProof/>
        </w:rPr>
        <w:t>[</w:t>
      </w:r>
      <w:r w:rsidR="00726B1C">
        <w:rPr>
          <w:noProof/>
        </w:rPr>
        <w:t>62</w:t>
      </w:r>
      <w:r w:rsidR="00C15697">
        <w:rPr>
          <w:noProof/>
        </w:rPr>
        <w:t>,</w:t>
      </w:r>
      <w:r w:rsidR="00726B1C">
        <w:rPr>
          <w:noProof/>
        </w:rPr>
        <w:t>63</w:t>
      </w:r>
      <w:r w:rsidR="00C15697">
        <w:rPr>
          <w:noProof/>
        </w:rPr>
        <w:t>]</w:t>
      </w:r>
      <w:r w:rsidR="00F84D80">
        <w:fldChar w:fldCharType="end"/>
      </w:r>
      <w:r w:rsidR="00F84D80">
        <w:t>.</w:t>
      </w:r>
      <w:r w:rsidRPr="00720BFE">
        <w:t xml:space="preserve"> </w:t>
      </w:r>
      <w:r>
        <w:t xml:space="preserve">RIG-I is activated when its C-terminal domain (CTD) binds the partially double-stranded </w:t>
      </w:r>
      <w:r w:rsidRPr="00720BFE">
        <w:t>3</w:t>
      </w:r>
      <w:r w:rsidR="00DC2622">
        <w:sym w:font="Symbol" w:char="F0A2"/>
      </w:r>
      <w:r w:rsidRPr="00720BFE">
        <w:t xml:space="preserve"> and 5</w:t>
      </w:r>
      <w:r w:rsidR="00DC2622">
        <w:sym w:font="Symbol" w:char="F0A2"/>
      </w:r>
      <w:r w:rsidRPr="00720BFE">
        <w:t xml:space="preserve"> termini</w:t>
      </w:r>
      <w:r>
        <w:t xml:space="preserve"> of the vRNA or cRNA promoter</w:t>
      </w:r>
      <w:r w:rsidR="00A457FB">
        <w:t>, so called ‘panhandle’</w:t>
      </w:r>
      <w:r>
        <w:t xml:space="preserve"> </w:t>
      </w:r>
      <w:r w:rsidRPr="00720BFE">
        <w:fldChar w:fldCharType="begin">
          <w:fldData xml:space="preserve">PEVuZE5vdGU+PENpdGU+PEF1dGhvcj5MaXU8L0F1dGhvcj48WWVhcj4yMDE1PC9ZZWFyPjxSZWNO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</w:fldData>
        </w:fldChar>
      </w:r>
      <w:r w:rsidR="00C15697">
        <w:instrText xml:space="preserve"> ADDIN EN.CITE </w:instrText>
      </w:r>
      <w:r w:rsidR="00C15697">
        <w:fldChar w:fldCharType="begin">
          <w:fldData xml:space="preserve">PEVuZE5vdGU+PENpdGU+PEF1dGhvcj5MaXU8L0F1dGhvcj48WWVhcj4yMDE1PC9ZZWFyPjxSZWNO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</w:fldData>
        </w:fldChar>
      </w:r>
      <w:r w:rsidR="00C15697">
        <w:instrText xml:space="preserve"> ADDIN EN.CITE.DATA </w:instrText>
      </w:r>
      <w:r w:rsidR="00C15697">
        <w:fldChar w:fldCharType="end"/>
      </w:r>
      <w:r w:rsidRPr="00720BFE">
        <w:fldChar w:fldCharType="separate"/>
      </w:r>
      <w:r w:rsidR="00C15697">
        <w:rPr>
          <w:noProof/>
        </w:rPr>
        <w:t>[</w:t>
      </w:r>
      <w:r w:rsidR="00726B1C">
        <w:rPr>
          <w:noProof/>
        </w:rPr>
        <w:t>7</w:t>
      </w:r>
      <w:r w:rsidR="00C15697">
        <w:rPr>
          <w:noProof/>
        </w:rPr>
        <w:t>,</w:t>
      </w:r>
      <w:r w:rsidR="00726B1C">
        <w:rPr>
          <w:noProof/>
        </w:rPr>
        <w:t>64</w:t>
      </w:r>
      <w:r w:rsidR="00C15697">
        <w:rPr>
          <w:noProof/>
        </w:rPr>
        <w:t>,</w:t>
      </w:r>
      <w:r w:rsidR="00726B1C">
        <w:rPr>
          <w:noProof/>
        </w:rPr>
        <w:t>65</w:t>
      </w:r>
      <w:r w:rsidR="00C15697">
        <w:rPr>
          <w:noProof/>
        </w:rPr>
        <w:t>]</w:t>
      </w:r>
      <w:r w:rsidRPr="00720BFE">
        <w:fldChar w:fldCharType="end"/>
      </w:r>
      <w:r w:rsidR="001B3B27">
        <w:t xml:space="preserve"> (Fig. 2)</w:t>
      </w:r>
      <w:r w:rsidRPr="00720BFE">
        <w:t>.</w:t>
      </w:r>
      <w:r>
        <w:t xml:space="preserve"> This binding </w:t>
      </w:r>
      <w:r w:rsidRPr="00720BFE">
        <w:t xml:space="preserve">leads to </w:t>
      </w:r>
      <w:r>
        <w:t>an</w:t>
      </w:r>
      <w:r w:rsidRPr="00720BFE">
        <w:t xml:space="preserve"> ATP-dependent conformational change in RIG-I</w:t>
      </w:r>
      <w:r>
        <w:t xml:space="preserve"> that</w:t>
      </w:r>
      <w:r w:rsidRPr="00720BFE">
        <w:t xml:space="preserve"> expos</w:t>
      </w:r>
      <w:r>
        <w:t>es the</w:t>
      </w:r>
      <w:r w:rsidRPr="00720BFE">
        <w:t xml:space="preserve"> N-terminal caspase activation and recruitment domains (CARDs) </w:t>
      </w:r>
      <w:r w:rsidRPr="00720BFE">
        <w:fldChar w:fldCharType="begin"/>
      </w:r>
      <w:r w:rsidR="00C15697">
        <w:instrText xml:space="preserve"> ADDIN EN.CITE &lt;EndNote&gt;&lt;Cite&gt;&lt;Author&gt;Kowalinski&lt;/Author&gt;&lt;Year&gt;2011&lt;/Year&gt;&lt;RecNum&gt;935&lt;/RecNum&gt;&lt;DisplayText&gt;[66]&lt;/DisplayText&gt;&lt;record&gt;&lt;rec-number&gt;935&lt;/rec-number&gt;&lt;foreign-keys&gt;&lt;key app="EN" db-id="z9etrw9f75szsee90erxea9rr9ftftvvdzz9" timestamp="1611225034"&gt;935&lt;/key&gt;&lt;/foreign-keys&gt;&lt;ref-type name="Journal Article"&gt;17&lt;/ref-type&gt;&lt;contributors&gt;&lt;authors&gt;&lt;author&gt;Kowalinski, E.&lt;/author&gt;&lt;author&gt;Lunardi, T.&lt;/author&gt;&lt;author&gt;McCarthy, A. A.&lt;/author&gt;&lt;author&gt;Louber, J.&lt;/author&gt;&lt;author&gt;Brunel, J.&lt;/author&gt;&lt;author&gt;Grigorov, B.&lt;/author&gt;&lt;author&gt;Gerlier, D.&lt;/author&gt;&lt;author&gt;Cusack, S.&lt;/author&gt;&lt;/authors&gt;&lt;/contributors&gt;&lt;auth-address&gt;European Molecular Biology Laboratory, Grenoble Outstation, France.&lt;/auth-address&gt;&lt;titles&gt;&lt;title&gt;Structural basis for the activation of innate immune pattern-recognition receptor RIG-I by viral RNA&lt;/title&gt;&lt;secondary-title&gt;Cell&lt;/secondary-title&gt;&lt;/titles&gt;&lt;periodical&gt;&lt;full-title&gt;Cell&lt;/full-title&gt;&lt;/periodical&gt;&lt;pages&gt;423-35&lt;/pages&gt;&lt;volume&gt;147&lt;/volume&gt;&lt;number&gt;2&lt;/number&gt;&lt;edition&gt;2011/10/18&lt;/edition&gt;&lt;keywords&gt;&lt;keyword&gt;Adenosine Triphosphate/metabolism&lt;/keyword&gt;&lt;keyword&gt;Animals&lt;/keyword&gt;&lt;keyword&gt;Cell Line&lt;/keyword&gt;&lt;keyword&gt;Chickens/immunology&lt;/keyword&gt;&lt;keyword&gt;Ducks/immunology/*metabolism&lt;/keyword&gt;&lt;keyword&gt;Humans&lt;/keyword&gt;&lt;keyword&gt;Models, Molecular&lt;/keyword&gt;&lt;keyword&gt;Protein Structure, Tertiary&lt;/keyword&gt;&lt;keyword&gt;RNA, Double-Stranded/immunology/*metabolism&lt;/keyword&gt;&lt;keyword&gt;RNA, Viral/immunology/*metabolism&lt;/keyword&gt;&lt;keyword&gt;Receptors, Pattern Recognition/*chemistry/metabolism&lt;/keyword&gt;&lt;keyword&gt;Receptors, Retinoic Acid/chemistry/immunology/*metabolism&lt;/keyword&gt;&lt;/keywords&gt;&lt;dates&gt;&lt;year&gt;2011&lt;/year&gt;&lt;pub-dates&gt;&lt;date&gt;Oct 14&lt;/date&gt;&lt;/pub-dates&gt;&lt;/dates&gt;&lt;isbn&gt;1097-4172 (Electronic)&amp;#xD;0092-8674 (Linking)&lt;/isbn&gt;&lt;accession-num&gt;22000019&lt;/accession-num&gt;&lt;urls&gt;&lt;related-urls&gt;&lt;url&gt;https://www.ncbi.nlm.nih.gov/pubmed/22000019&lt;/url&gt;&lt;/related-urls&gt;&lt;/urls&gt;&lt;electronic-resource-num&gt;https://doi.org/10.1016/j.cell.2011.09.039&lt;/electronic-resource-num&gt;&lt;/record&gt;&lt;/Cite&gt;&lt;/EndNote&gt;</w:instrText>
      </w:r>
      <w:r w:rsidRPr="00720BFE">
        <w:fldChar w:fldCharType="separate"/>
      </w:r>
      <w:r w:rsidR="00C15697">
        <w:rPr>
          <w:noProof/>
        </w:rPr>
        <w:t>[</w:t>
      </w:r>
      <w:r w:rsidR="00726B1C">
        <w:rPr>
          <w:noProof/>
        </w:rPr>
        <w:t>66</w:t>
      </w:r>
      <w:r w:rsidR="00C15697">
        <w:rPr>
          <w:noProof/>
        </w:rPr>
        <w:t>]</w:t>
      </w:r>
      <w:r w:rsidRPr="00720BFE">
        <w:fldChar w:fldCharType="end"/>
      </w:r>
      <w:r w:rsidRPr="00720BFE">
        <w:t xml:space="preserve">. At the same time, </w:t>
      </w:r>
      <w:r>
        <w:t xml:space="preserve">the </w:t>
      </w:r>
      <w:r w:rsidRPr="00720BFE">
        <w:t xml:space="preserve">RNA-binding domains of RIG-I (CTD and helicase) translocate along the RNA ligand, </w:t>
      </w:r>
      <w:r w:rsidR="00C14ADB">
        <w:t>bringing</w:t>
      </w:r>
      <w:r w:rsidRPr="00720BFE">
        <w:t xml:space="preserve"> several RIG-I molecules and </w:t>
      </w:r>
      <w:r w:rsidR="00C14ADB">
        <w:t xml:space="preserve">their </w:t>
      </w:r>
      <w:r w:rsidRPr="00720BFE">
        <w:t xml:space="preserve">CARDs into proximity </w:t>
      </w:r>
      <w:r w:rsidRPr="00720BFE">
        <w:fldChar w:fldCharType="begin">
          <w:fldData xml:space="preserve">PEVuZE5vdGU+PENpdGU+PEF1dGhvcj5QYXRlbDwvQXV0aG9yPjxZZWFyPjIwMTM8L1llYXI+PFJl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==
</w:fldData>
        </w:fldChar>
      </w:r>
      <w:r w:rsidR="00C15697">
        <w:instrText xml:space="preserve"> ADDIN EN.CITE </w:instrText>
      </w:r>
      <w:r w:rsidR="00C15697">
        <w:fldChar w:fldCharType="begin">
          <w:fldData xml:space="preserve">PEVuZE5vdGU+PENpdGU+PEF1dGhvcj5QYXRlbDwvQXV0aG9yPjxZZWFyPjIwMTM8L1llYXI+PFJl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==
</w:fldData>
        </w:fldChar>
      </w:r>
      <w:r w:rsidR="00C15697">
        <w:instrText xml:space="preserve"> ADDIN EN.CITE.DATA </w:instrText>
      </w:r>
      <w:r w:rsidR="00C15697">
        <w:fldChar w:fldCharType="end"/>
      </w:r>
      <w:r w:rsidRPr="00720BFE">
        <w:fldChar w:fldCharType="separate"/>
      </w:r>
      <w:r w:rsidR="00C15697">
        <w:rPr>
          <w:noProof/>
        </w:rPr>
        <w:t>[</w:t>
      </w:r>
      <w:r w:rsidR="00726B1C">
        <w:rPr>
          <w:noProof/>
        </w:rPr>
        <w:t>67-69</w:t>
      </w:r>
      <w:r w:rsidR="00C15697">
        <w:rPr>
          <w:noProof/>
        </w:rPr>
        <w:t>]</w:t>
      </w:r>
      <w:r w:rsidRPr="00720BFE">
        <w:fldChar w:fldCharType="end"/>
      </w:r>
      <w:r w:rsidRPr="00720BFE">
        <w:t xml:space="preserve">. </w:t>
      </w:r>
      <w:r>
        <w:t>The e</w:t>
      </w:r>
      <w:r w:rsidRPr="00720BFE">
        <w:t xml:space="preserve">xposed CARDs of RIG-I are </w:t>
      </w:r>
      <w:r>
        <w:t xml:space="preserve">next </w:t>
      </w:r>
      <w:r w:rsidRPr="00720BFE">
        <w:t xml:space="preserve">polyubiquitinated by the tripartite motif-containing protein 25 (TRIM25), which promotes formation of CARD tetramers </w:t>
      </w:r>
      <w:r w:rsidRPr="00720BFE">
        <w:fldChar w:fldCharType="begin">
          <w:fldData xml:space="preserve">PEVuZE5vdGU+PENpdGU+PEF1dGhvcj5QZWlzbGV5PC9BdXRob3I+PFllYXI+MjAxNDwvWWVhcj48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</w:fldData>
        </w:fldChar>
      </w:r>
      <w:r w:rsidR="00C15697">
        <w:instrText xml:space="preserve"> ADDIN EN.CITE </w:instrText>
      </w:r>
      <w:r w:rsidR="00C15697">
        <w:fldChar w:fldCharType="begin">
          <w:fldData xml:space="preserve">PEVuZE5vdGU+PENpdGU+PEF1dGhvcj5QZWlzbGV5PC9BdXRob3I+PFllYXI+MjAxNDwvWWVhcj48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</w:fldData>
        </w:fldChar>
      </w:r>
      <w:r w:rsidR="00C15697">
        <w:instrText xml:space="preserve"> ADDIN EN.CITE.DATA </w:instrText>
      </w:r>
      <w:r w:rsidR="00C15697">
        <w:fldChar w:fldCharType="end"/>
      </w:r>
      <w:r w:rsidRPr="00720BFE">
        <w:fldChar w:fldCharType="separate"/>
      </w:r>
      <w:r w:rsidR="00C15697">
        <w:rPr>
          <w:noProof/>
        </w:rPr>
        <w:t>[</w:t>
      </w:r>
      <w:r w:rsidR="00726B1C">
        <w:rPr>
          <w:noProof/>
        </w:rPr>
        <w:t>70</w:t>
      </w:r>
      <w:r w:rsidR="00C15697">
        <w:rPr>
          <w:noProof/>
        </w:rPr>
        <w:t>,</w:t>
      </w:r>
      <w:r w:rsidR="00726B1C">
        <w:rPr>
          <w:noProof/>
        </w:rPr>
        <w:t>71</w:t>
      </w:r>
      <w:r w:rsidR="00C15697">
        <w:rPr>
          <w:noProof/>
        </w:rPr>
        <w:t>]</w:t>
      </w:r>
      <w:r w:rsidRPr="00720BFE">
        <w:fldChar w:fldCharType="end"/>
      </w:r>
      <w:r w:rsidRPr="00720BFE">
        <w:t>.</w:t>
      </w:r>
      <w:r>
        <w:t xml:space="preserve"> CARD tetramers of RIG-I subsequently bind to the CARDs </w:t>
      </w:r>
      <w:r w:rsidRPr="00720BFE">
        <w:t xml:space="preserve">of </w:t>
      </w:r>
      <w:r>
        <w:t>m</w:t>
      </w:r>
      <w:r w:rsidRPr="00917978">
        <w:t>itochondrial antiviral-signa</w:t>
      </w:r>
      <w:r>
        <w:t>l</w:t>
      </w:r>
      <w:r w:rsidRPr="00917978">
        <w:t>ling protein</w:t>
      </w:r>
      <w:r>
        <w:t xml:space="preserve"> (</w:t>
      </w:r>
      <w:r w:rsidRPr="00720BFE">
        <w:t>MAVS</w:t>
      </w:r>
      <w:r>
        <w:t>),</w:t>
      </w:r>
      <w:r w:rsidRPr="00720BFE">
        <w:t xml:space="preserve"> nucleat</w:t>
      </w:r>
      <w:r>
        <w:t>ing</w:t>
      </w:r>
      <w:r w:rsidRPr="00720BFE">
        <w:t xml:space="preserve"> MAVS filament formation</w:t>
      </w:r>
      <w:r>
        <w:t xml:space="preserve"> -</w:t>
      </w:r>
      <w:r w:rsidRPr="00720BFE">
        <w:t xml:space="preserve"> </w:t>
      </w:r>
      <w:r>
        <w:t>a step</w:t>
      </w:r>
      <w:r w:rsidRPr="00720BFE">
        <w:t xml:space="preserve"> necessary for subsequent signal transduction </w:t>
      </w:r>
      <w:r w:rsidRPr="00720BFE">
        <w:fldChar w:fldCharType="begin">
          <w:fldData xml:space="preserve">PEVuZE5vdGU+PENpdGU+PEF1dGhvcj5XdTwvQXV0aG9yPjxZZWFyPjIwMTQ8L1llYXI+PFJlY051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</w:fldData>
        </w:fldChar>
      </w:r>
      <w:r w:rsidR="00C15697">
        <w:instrText xml:space="preserve"> ADDIN EN.CITE </w:instrText>
      </w:r>
      <w:r w:rsidR="00C15697">
        <w:fldChar w:fldCharType="begin">
          <w:fldData xml:space="preserve">PEVuZE5vdGU+PENpdGU+PEF1dGhvcj5XdTwvQXV0aG9yPjxZZWFyPjIwMTQ8L1llYXI+PFJlY051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</w:fldData>
        </w:fldChar>
      </w:r>
      <w:r w:rsidR="00C15697">
        <w:instrText xml:space="preserve"> ADDIN EN.CITE.DATA </w:instrText>
      </w:r>
      <w:r w:rsidR="00C15697">
        <w:fldChar w:fldCharType="end"/>
      </w:r>
      <w:r w:rsidRPr="00720BFE">
        <w:fldChar w:fldCharType="separate"/>
      </w:r>
      <w:r w:rsidR="00C15697">
        <w:rPr>
          <w:noProof/>
        </w:rPr>
        <w:t>[</w:t>
      </w:r>
      <w:r w:rsidR="00726B1C">
        <w:rPr>
          <w:noProof/>
        </w:rPr>
        <w:t>72</w:t>
      </w:r>
      <w:r w:rsidR="00C15697">
        <w:rPr>
          <w:noProof/>
        </w:rPr>
        <w:t>]</w:t>
      </w:r>
      <w:r w:rsidRPr="00720BFE">
        <w:fldChar w:fldCharType="end"/>
      </w:r>
      <w:r w:rsidRPr="00720BFE">
        <w:t>. MAVS oligomerisation leads to recruitment of downstream signalling molecules, such as TNF receptor-associated factor (TRAF) family E3 ubiquitin ligases and inhibitor of NF-κB kinase (IKK) family members. IKKs subsequently activate interferon-regulatory factors 3 and 7 (IRF3, IRF7) and NF-</w:t>
      </w:r>
      <w:r w:rsidRPr="00720BFE">
        <w:sym w:font="Symbol" w:char="F06B"/>
      </w:r>
      <w:r w:rsidRPr="00720BFE">
        <w:t xml:space="preserve">B, which translocate into the nucleus to promote the transcription of interferon and proinflammatory cytokine genes </w:t>
      </w:r>
      <w:r w:rsidRPr="00720BFE">
        <w:fldChar w:fldCharType="begin"/>
      </w:r>
      <w:r w:rsidR="00C15697">
        <w:instrText xml:space="preserve"> ADDIN EN.CITE &lt;EndNote&gt;&lt;Cite&gt;&lt;Author&gt;Murphy&lt;/Author&gt;&lt;Year&gt;2017&lt;/Year&gt;&lt;RecNum&gt;1128&lt;/RecNum&gt;&lt;DisplayText&gt;[73]&lt;/DisplayText&gt;&lt;record&gt;&lt;rec-number&gt;1128&lt;/rec-number&gt;&lt;foreign-keys&gt;&lt;key app="EN" db-id="z9etrw9f75szsee90erxea9rr9ftftvvdzz9" timestamp="1614862640"&gt;1128&lt;/key&gt;&lt;/foreign-keys&gt;&lt;ref-type name="Journal Article"&gt;17&lt;/ref-type&gt;&lt;contributors&gt;&lt;authors&gt;&lt;author&gt;Murphy, K.&lt;/author&gt;&lt;author&gt;Weaver, C.&lt;/author&gt;&lt;/authors&gt;&lt;/contributors&gt;&lt;titles&gt;&lt;title&gt;Janeway&amp;apos;s Immunobiology, 9th Edition&lt;/title&gt;&lt;secondary-title&gt;Janeway&amp;apos;s Immunobiology, 9th Edition&lt;/secondary-title&gt;&lt;/titles&gt;&lt;periodical&gt;&lt;full-title&gt;Janeway&amp;apos;s Immunobiology, 9th Edition&lt;/full-title&gt;&lt;/periodical&gt;&lt;pages&gt;1-904&lt;/pages&gt;&lt;dates&gt;&lt;year&gt;2017&lt;/year&gt;&lt;/dates&gt;&lt;accession-num&gt;WOS:000374072600017&lt;/accession-num&gt;&lt;urls&gt;&lt;related-urls&gt;&lt;url&gt;&amp;lt;Go to ISI&amp;gt;://WOS:000374072600017&lt;/url&gt;&lt;/related-urls&gt;&lt;/urls&gt;&lt;language&gt;English&lt;/language&gt;&lt;/record&gt;&lt;/Cite&gt;&lt;/EndNote&gt;</w:instrText>
      </w:r>
      <w:r w:rsidRPr="00720BFE">
        <w:fldChar w:fldCharType="separate"/>
      </w:r>
      <w:r w:rsidR="00C15697">
        <w:rPr>
          <w:noProof/>
        </w:rPr>
        <w:t>[</w:t>
      </w:r>
      <w:r w:rsidR="00726B1C">
        <w:rPr>
          <w:noProof/>
        </w:rPr>
        <w:t>73</w:t>
      </w:r>
      <w:r w:rsidR="00C15697">
        <w:rPr>
          <w:noProof/>
        </w:rPr>
        <w:t>]</w:t>
      </w:r>
      <w:r w:rsidRPr="00720BFE">
        <w:fldChar w:fldCharType="end"/>
      </w:r>
      <w:r w:rsidRPr="00720BFE">
        <w:t>.</w:t>
      </w:r>
    </w:p>
    <w:p w14:paraId="683BACB3" w14:textId="152B246C" w:rsidR="00E52148" w:rsidRDefault="006618B8" w:rsidP="00C50627">
      <w:pPr>
        <w:ind w:firstLine="720"/>
        <w:jc w:val="both"/>
      </w:pPr>
      <w:r>
        <w:t xml:space="preserve">Our understanding of the mechanisms behind </w:t>
      </w:r>
      <w:r w:rsidR="00CD1A4C">
        <w:t xml:space="preserve">the </w:t>
      </w:r>
      <w:r>
        <w:t xml:space="preserve">interactions between RIG-I and </w:t>
      </w:r>
      <w:r w:rsidR="00CD1A4C">
        <w:t xml:space="preserve">the </w:t>
      </w:r>
      <w:r>
        <w:t xml:space="preserve">viral promoter are complicated by the fact that </w:t>
      </w:r>
      <w:r w:rsidR="00DD5F3E">
        <w:t xml:space="preserve">the viral RNA polymerase shields the partially double-stranded </w:t>
      </w:r>
      <w:r w:rsidR="00CD1A4C">
        <w:t>promoter</w:t>
      </w:r>
      <w:r w:rsidR="00DD5F3E">
        <w:t xml:space="preserve"> from RIG-I recognition</w:t>
      </w:r>
      <w:r w:rsidR="00CD1A4C">
        <w:t xml:space="preserve"> in the context of an RNP</w:t>
      </w:r>
      <w:r w:rsidR="00DD5F3E">
        <w:t>.</w:t>
      </w:r>
      <w:r w:rsidR="00640C97">
        <w:t xml:space="preserve"> T</w:t>
      </w:r>
      <w:r w:rsidR="00E52148">
        <w:t>he RNA polymerase binds</w:t>
      </w:r>
      <w:r w:rsidR="00E52148" w:rsidRPr="00720BFE">
        <w:t xml:space="preserve"> the</w:t>
      </w:r>
      <w:r w:rsidR="00E52148">
        <w:t xml:space="preserve"> first</w:t>
      </w:r>
      <w:r w:rsidR="00E52148" w:rsidRPr="00720BFE">
        <w:t xml:space="preserve"> </w:t>
      </w:r>
      <w:r w:rsidR="00E52148">
        <w:t xml:space="preserve">10 residues of the </w:t>
      </w:r>
      <w:r w:rsidR="00E52148" w:rsidRPr="00720BFE">
        <w:t>5</w:t>
      </w:r>
      <w:r w:rsidR="00DC2622">
        <w:sym w:font="Symbol" w:char="F0A2"/>
      </w:r>
      <w:r w:rsidR="00E52148" w:rsidRPr="00720BFE">
        <w:t xml:space="preserve"> terminus in a hook structure within </w:t>
      </w:r>
      <w:r w:rsidR="00E52148">
        <w:t>a</w:t>
      </w:r>
      <w:r w:rsidR="00E52148" w:rsidRPr="00720BFE">
        <w:t xml:space="preserve"> binding pocket consisting of PA and PB1 residues</w:t>
      </w:r>
      <w:r w:rsidR="00DD5F3E">
        <w:t>. The</w:t>
      </w:r>
      <w:r w:rsidR="00E52148" w:rsidRPr="00720BFE">
        <w:t xml:space="preserve"> 3</w:t>
      </w:r>
      <w:r w:rsidR="00DC2622">
        <w:sym w:font="Symbol" w:char="F0A2"/>
      </w:r>
      <w:r w:rsidR="00E52148" w:rsidRPr="00720BFE">
        <w:t xml:space="preserve"> termi</w:t>
      </w:r>
      <w:r w:rsidR="00DC2622">
        <w:t>n</w:t>
      </w:r>
      <w:r w:rsidR="00E52148" w:rsidRPr="00720BFE">
        <w:t>us</w:t>
      </w:r>
      <w:r w:rsidR="00DD5F3E">
        <w:t>, on the other hand, exists in at least three positions: either bound</w:t>
      </w:r>
      <w:r w:rsidR="00E52148" w:rsidRPr="00720BFE">
        <w:t xml:space="preserve"> above the active site</w:t>
      </w:r>
      <w:r w:rsidR="00640C97">
        <w:t xml:space="preserve"> (A-site)</w:t>
      </w:r>
      <w:r w:rsidR="00E52148" w:rsidRPr="00720BFE">
        <w:t xml:space="preserve">, on the outside of the </w:t>
      </w:r>
      <w:r w:rsidR="00E52148">
        <w:t xml:space="preserve">PB2-N1 and PB1 </w:t>
      </w:r>
      <w:r w:rsidR="00E52148" w:rsidRPr="00720BFE">
        <w:t>thumb</w:t>
      </w:r>
      <w:r w:rsidR="00E52148">
        <w:t xml:space="preserve"> </w:t>
      </w:r>
      <w:r w:rsidR="00E52148" w:rsidRPr="00720BFE">
        <w:t>subdomain</w:t>
      </w:r>
      <w:r w:rsidR="00640C97">
        <w:t xml:space="preserve"> (B-site)</w:t>
      </w:r>
      <w:r w:rsidR="00E52148" w:rsidRPr="00720BFE">
        <w:t>, or in the active site</w:t>
      </w:r>
      <w:r w:rsidR="00E52148">
        <w:t xml:space="preserve"> (Fig. </w:t>
      </w:r>
      <w:r w:rsidR="00282504">
        <w:t>3</w:t>
      </w:r>
      <w:r w:rsidR="00E52148">
        <w:t>)</w:t>
      </w:r>
      <w:r w:rsidR="00E52148" w:rsidRPr="00720BFE">
        <w:t xml:space="preserve"> </w:t>
      </w:r>
      <w:r w:rsidR="00E52148" w:rsidRPr="00720BFE">
        <w:fldChar w:fldCharType="begin">
          <w:fldData xml:space="preserve">PEVuZE5vdGU+PENpdGU+PEF1dGhvcj5QZmx1ZzwvQXV0aG9yPjxZZWFyPjIwMTQ8L1llYXI+PFJl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</w:fldData>
        </w:fldChar>
      </w:r>
      <w:r w:rsidR="00C15697">
        <w:instrText xml:space="preserve"> ADDIN EN.CITE </w:instrText>
      </w:r>
      <w:r w:rsidR="00C15697">
        <w:fldChar w:fldCharType="begin">
          <w:fldData xml:space="preserve">PEVuZE5vdGU+PENpdGU+PEF1dGhvcj5QZmx1ZzwvQXV0aG9yPjxZZWFyPjIwMTQ8L1llYXI+PFJl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</w:fldData>
        </w:fldChar>
      </w:r>
      <w:r w:rsidR="00C15697">
        <w:instrText xml:space="preserve"> ADDIN EN.CITE.DATA </w:instrText>
      </w:r>
      <w:r w:rsidR="00C15697">
        <w:fldChar w:fldCharType="end"/>
      </w:r>
      <w:r w:rsidR="00E52148" w:rsidRPr="00720BFE">
        <w:fldChar w:fldCharType="separate"/>
      </w:r>
      <w:r w:rsidR="00C15697">
        <w:rPr>
          <w:noProof/>
        </w:rPr>
        <w:t>[</w:t>
      </w:r>
      <w:r w:rsidR="00726B1C">
        <w:rPr>
          <w:noProof/>
        </w:rPr>
        <w:t>36</w:t>
      </w:r>
      <w:r w:rsidR="00C15697">
        <w:rPr>
          <w:noProof/>
        </w:rPr>
        <w:t>,</w:t>
      </w:r>
      <w:r w:rsidR="00726B1C">
        <w:rPr>
          <w:noProof/>
        </w:rPr>
        <w:t>74</w:t>
      </w:r>
      <w:r w:rsidR="00C15697">
        <w:rPr>
          <w:noProof/>
        </w:rPr>
        <w:t>,</w:t>
      </w:r>
      <w:r w:rsidR="00726B1C">
        <w:rPr>
          <w:noProof/>
        </w:rPr>
        <w:t>41</w:t>
      </w:r>
      <w:r w:rsidR="00C15697">
        <w:rPr>
          <w:noProof/>
        </w:rPr>
        <w:t>,</w:t>
      </w:r>
      <w:r w:rsidR="00726B1C">
        <w:rPr>
          <w:noProof/>
        </w:rPr>
        <w:t>56</w:t>
      </w:r>
      <w:r w:rsidR="00C15697">
        <w:rPr>
          <w:noProof/>
        </w:rPr>
        <w:t>]</w:t>
      </w:r>
      <w:r w:rsidR="00E52148" w:rsidRPr="00720BFE">
        <w:fldChar w:fldCharType="end"/>
      </w:r>
      <w:r w:rsidR="00E52148">
        <w:t xml:space="preserve">. </w:t>
      </w:r>
      <w:r w:rsidR="00E52148" w:rsidRPr="00720BFE">
        <w:t xml:space="preserve">Even during viral genome replication, nascent RNA </w:t>
      </w:r>
      <w:r w:rsidR="00E52148">
        <w:t>is</w:t>
      </w:r>
      <w:r w:rsidR="00E52148" w:rsidRPr="00720BFE">
        <w:t xml:space="preserve"> </w:t>
      </w:r>
      <w:r w:rsidR="00E52148">
        <w:t xml:space="preserve">likely </w:t>
      </w:r>
      <w:r w:rsidR="00E52148" w:rsidRPr="00720BFE">
        <w:t xml:space="preserve">directly encapsidated by </w:t>
      </w:r>
      <w:r w:rsidR="00E52148">
        <w:t>a</w:t>
      </w:r>
      <w:r w:rsidR="00E52148" w:rsidRPr="00720BFE">
        <w:t xml:space="preserve"> new polymerase </w:t>
      </w:r>
      <w:r w:rsidR="00E52148" w:rsidRPr="00720BFE">
        <w:fldChar w:fldCharType="begin">
          <w:fldData xml:space="preserve">PEVuZE5vdGU+PENpdGU+PEF1dGhvcj5Zb3JrPC9BdXRob3I+PFllYXI+MjAxMzwvWWVhcj48UmVj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</w:fldData>
        </w:fldChar>
      </w:r>
      <w:r w:rsidR="00C15697">
        <w:instrText xml:space="preserve"> ADDIN EN.CITE </w:instrText>
      </w:r>
      <w:r w:rsidR="00C15697">
        <w:fldChar w:fldCharType="begin">
          <w:fldData xml:space="preserve">PEVuZE5vdGU+PENpdGU+PEF1dGhvcj5Zb3JrPC9BdXRob3I+PFllYXI+MjAxMzwvWWVhcj48UmVj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</w:fldData>
        </w:fldChar>
      </w:r>
      <w:r w:rsidR="00C15697">
        <w:instrText xml:space="preserve"> ADDIN EN.CITE.DATA </w:instrText>
      </w:r>
      <w:r w:rsidR="00C15697">
        <w:fldChar w:fldCharType="end"/>
      </w:r>
      <w:r w:rsidR="00E52148" w:rsidRPr="00720BFE">
        <w:fldChar w:fldCharType="separate"/>
      </w:r>
      <w:r w:rsidR="00C15697">
        <w:rPr>
          <w:noProof/>
        </w:rPr>
        <w:t>[</w:t>
      </w:r>
      <w:r w:rsidR="00726B1C">
        <w:rPr>
          <w:noProof/>
        </w:rPr>
        <w:t>55</w:t>
      </w:r>
      <w:r w:rsidR="00C15697">
        <w:rPr>
          <w:noProof/>
        </w:rPr>
        <w:t>,</w:t>
      </w:r>
      <w:r w:rsidR="00726B1C">
        <w:rPr>
          <w:noProof/>
        </w:rPr>
        <w:t>48</w:t>
      </w:r>
      <w:r w:rsidR="00C15697">
        <w:rPr>
          <w:noProof/>
        </w:rPr>
        <w:t>]</w:t>
      </w:r>
      <w:r w:rsidR="00E52148" w:rsidRPr="00720BFE">
        <w:fldChar w:fldCharType="end"/>
      </w:r>
      <w:r w:rsidR="00E52148" w:rsidRPr="00720BFE">
        <w:t>.</w:t>
      </w:r>
      <w:r w:rsidR="00C50627">
        <w:t xml:space="preserve"> Nevertheless, base-pairing of the terminal promoter region, which occurs in the absence of polymerase, is important for RIG-I activation </w:t>
      </w:r>
      <w:r w:rsidR="00C50627">
        <w:fldChar w:fldCharType="begin">
          <w:fldData xml:space="preserve">PEVuZE5vdGU+PENpdGU+PEF1dGhvcj5MaXU8L0F1dGhvcj48WWVhcj4yMDE1PC9ZZWFyPjxSZWNO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</w:fldData>
        </w:fldChar>
      </w:r>
      <w:r w:rsidR="00311478">
        <w:instrText xml:space="preserve"> ADDIN EN.CITE </w:instrText>
      </w:r>
      <w:r w:rsidR="00311478">
        <w:fldChar w:fldCharType="begin">
          <w:fldData xml:space="preserve">PEVuZE5vdGU+PENpdGU+PEF1dGhvcj5MaXU8L0F1dGhvcj48WWVhcj4yMDE1PC9ZZWFyPjxSZWNO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</w:fldData>
        </w:fldChar>
      </w:r>
      <w:r w:rsidR="00311478">
        <w:instrText xml:space="preserve"> ADDIN EN.CITE.DATA </w:instrText>
      </w:r>
      <w:r w:rsidR="00311478">
        <w:fldChar w:fldCharType="end"/>
      </w:r>
      <w:r w:rsidR="00C50627">
        <w:fldChar w:fldCharType="separate"/>
      </w:r>
      <w:r w:rsidR="00311478">
        <w:rPr>
          <w:noProof/>
        </w:rPr>
        <w:t>[</w:t>
      </w:r>
      <w:r w:rsidR="00726B1C">
        <w:rPr>
          <w:noProof/>
        </w:rPr>
        <w:t>7</w:t>
      </w:r>
      <w:r w:rsidR="00311478">
        <w:rPr>
          <w:noProof/>
        </w:rPr>
        <w:t>]</w:t>
      </w:r>
      <w:r w:rsidR="00C50627">
        <w:fldChar w:fldCharType="end"/>
      </w:r>
      <w:r w:rsidR="00C50627">
        <w:t xml:space="preserve">. </w:t>
      </w:r>
      <w:r w:rsidR="001A1D28">
        <w:t xml:space="preserve">It has been proposed that influenza viruses evolved </w:t>
      </w:r>
      <w:r w:rsidR="000D5F5A">
        <w:t>a promoter that is not completely double-stranded</w:t>
      </w:r>
      <w:r w:rsidR="00C50627">
        <w:t>,</w:t>
      </w:r>
      <w:r w:rsidR="000D5F5A">
        <w:t xml:space="preserve"> such as observed in other negative-strand RNA viruses,</w:t>
      </w:r>
      <w:r w:rsidR="00C50627">
        <w:t xml:space="preserve"> </w:t>
      </w:r>
      <w:r w:rsidR="000D5F5A">
        <w:t xml:space="preserve">and that interruptions in the duplex </w:t>
      </w:r>
      <w:r w:rsidR="00C50627">
        <w:t xml:space="preserve">reduce RIG-I activation </w:t>
      </w:r>
      <w:r w:rsidR="000D5F5A">
        <w:t>relative</w:t>
      </w:r>
      <w:r w:rsidR="00C50627">
        <w:t xml:space="preserve"> to </w:t>
      </w:r>
      <w:r w:rsidR="000D5F5A">
        <w:t>a</w:t>
      </w:r>
      <w:r w:rsidR="00C50627">
        <w:t xml:space="preserve"> fully base-paired promoter </w:t>
      </w:r>
      <w:r w:rsidR="00C50627">
        <w:fldChar w:fldCharType="begin">
          <w:fldData xml:space="preserve">PEVuZE5vdGU+PENpdGU+PEF1dGhvcj5MaXU8L0F1dGhvcj48WWVhcj4yMDE1PC9ZZWFyPjxSZWNO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</w:fldData>
        </w:fldChar>
      </w:r>
      <w:r w:rsidR="00C15697">
        <w:instrText xml:space="preserve"> ADDIN EN.CITE </w:instrText>
      </w:r>
      <w:r w:rsidR="00C15697">
        <w:fldChar w:fldCharType="begin">
          <w:fldData xml:space="preserve">PEVuZE5vdGU+PENpdGU+PEF1dGhvcj5MaXU8L0F1dGhvcj48WWVhcj4yMDE1PC9ZZWFyPjxSZWNO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</w:fldData>
        </w:fldChar>
      </w:r>
      <w:r w:rsidR="00C15697">
        <w:instrText xml:space="preserve"> ADDIN EN.CITE.DATA </w:instrText>
      </w:r>
      <w:r w:rsidR="00C15697">
        <w:fldChar w:fldCharType="end"/>
      </w:r>
      <w:r w:rsidR="00C50627">
        <w:fldChar w:fldCharType="separate"/>
      </w:r>
      <w:r w:rsidR="00C15697">
        <w:rPr>
          <w:noProof/>
        </w:rPr>
        <w:t>[</w:t>
      </w:r>
      <w:r w:rsidR="00726B1C">
        <w:rPr>
          <w:noProof/>
        </w:rPr>
        <w:t>7</w:t>
      </w:r>
      <w:r w:rsidR="00C15697">
        <w:rPr>
          <w:noProof/>
        </w:rPr>
        <w:t>,</w:t>
      </w:r>
      <w:r w:rsidR="00726B1C">
        <w:rPr>
          <w:noProof/>
        </w:rPr>
        <w:t>75</w:t>
      </w:r>
      <w:r w:rsidR="00C15697">
        <w:rPr>
          <w:noProof/>
        </w:rPr>
        <w:t>]</w:t>
      </w:r>
      <w:r w:rsidR="00C50627">
        <w:fldChar w:fldCharType="end"/>
      </w:r>
      <w:r w:rsidR="00C50627">
        <w:t xml:space="preserve">. </w:t>
      </w:r>
      <w:r w:rsidR="00DD5F3E">
        <w:t xml:space="preserve">It </w:t>
      </w:r>
      <w:r w:rsidR="00764E00">
        <w:t>therefore</w:t>
      </w:r>
      <w:r w:rsidR="000D5F5A">
        <w:t xml:space="preserve"> </w:t>
      </w:r>
      <w:r w:rsidR="00DD5F3E">
        <w:t>remains unknown at which stage of the viral life cycle RIG-I is able to gain access to the viral promoter and initiate signalling.</w:t>
      </w:r>
    </w:p>
    <w:p w14:paraId="27B6E890" w14:textId="2F04B39B" w:rsidR="008B0AD1" w:rsidRDefault="008B0AD1" w:rsidP="00E76560">
      <w:pPr>
        <w:ind w:firstLine="720"/>
        <w:jc w:val="both"/>
      </w:pPr>
    </w:p>
    <w:p w14:paraId="626B0C3C" w14:textId="7B3B4D44" w:rsidR="008B0AD1" w:rsidRDefault="008B0AD1" w:rsidP="00E76560">
      <w:pPr>
        <w:pStyle w:val="Heading1"/>
        <w:jc w:val="both"/>
      </w:pPr>
      <w:r>
        <w:t xml:space="preserve">Interference of the viral RNA polymerase </w:t>
      </w:r>
      <w:r w:rsidR="006618B8">
        <w:t xml:space="preserve">with the </w:t>
      </w:r>
      <w:r>
        <w:t xml:space="preserve">components </w:t>
      </w:r>
      <w:r w:rsidR="006618B8">
        <w:t xml:space="preserve">of </w:t>
      </w:r>
      <w:r>
        <w:t>RIG-I signalling</w:t>
      </w:r>
      <w:r w:rsidR="006618B8">
        <w:t xml:space="preserve"> pathway</w:t>
      </w:r>
    </w:p>
    <w:p w14:paraId="58E5DB98" w14:textId="77777777" w:rsidR="00282504" w:rsidRPr="00282504" w:rsidRDefault="00282504" w:rsidP="00E76560">
      <w:pPr>
        <w:jc w:val="both"/>
      </w:pPr>
    </w:p>
    <w:p w14:paraId="0F5A2821" w14:textId="7A86C6D9" w:rsidR="00D772DA" w:rsidRDefault="00282504" w:rsidP="00292EAC">
      <w:pPr>
        <w:jc w:val="both"/>
      </w:pPr>
      <w:r>
        <w:t>Besides its major role in genome replication and transcription,</w:t>
      </w:r>
      <w:r w:rsidR="001B3B27">
        <w:t xml:space="preserve"> the</w:t>
      </w:r>
      <w:r>
        <w:t xml:space="preserve"> influenza A virus polymerase and its </w:t>
      </w:r>
      <w:r w:rsidR="001B3B27">
        <w:t xml:space="preserve">individual </w:t>
      </w:r>
      <w:r>
        <w:t xml:space="preserve">subunits specifically interact with and inhibit several components of the RIG-I signalling pathway (Fig. 2). </w:t>
      </w:r>
    </w:p>
    <w:p w14:paraId="3E2A4D4E" w14:textId="77777777" w:rsidR="00282504" w:rsidRDefault="00282504" w:rsidP="00E76560">
      <w:pPr>
        <w:ind w:firstLine="720"/>
        <w:jc w:val="both"/>
      </w:pPr>
    </w:p>
    <w:p w14:paraId="3F8B1C0B" w14:textId="72CEDF5C" w:rsidR="008B0AD1" w:rsidRDefault="00BD5FC1" w:rsidP="00E76560">
      <w:pPr>
        <w:pStyle w:val="Heading2"/>
        <w:jc w:val="both"/>
      </w:pPr>
      <w:r>
        <w:t xml:space="preserve">Viral polymerase binds RIG-I and its adaptor protein PACT </w:t>
      </w:r>
    </w:p>
    <w:p w14:paraId="56BFAF95" w14:textId="5D4D96D6" w:rsidR="008B0AD1" w:rsidRDefault="008B0AD1" w:rsidP="00E76560">
      <w:pPr>
        <w:jc w:val="both"/>
      </w:pPr>
      <w:r>
        <w:tab/>
      </w:r>
    </w:p>
    <w:p w14:paraId="48C39684" w14:textId="21982C19" w:rsidR="00B2403A" w:rsidRDefault="008B0AD1" w:rsidP="00E76560">
      <w:pPr>
        <w:jc w:val="both"/>
      </w:pPr>
      <w:r>
        <w:lastRenderedPageBreak/>
        <w:t xml:space="preserve">Several studies have demonstrated a direct interaction between the RNA polymerase or the vRNPs and </w:t>
      </w:r>
      <w:r w:rsidRPr="00916CF3">
        <w:rPr>
          <w:color w:val="000000" w:themeColor="text1"/>
        </w:rPr>
        <w:t>RIG-I</w:t>
      </w:r>
      <w:r w:rsidR="00D72C70">
        <w:rPr>
          <w:color w:val="000000" w:themeColor="text1"/>
        </w:rPr>
        <w:t xml:space="preserve"> </w:t>
      </w:r>
      <w:r>
        <w:rPr>
          <w:color w:val="000000" w:themeColor="text1"/>
        </w:rPr>
        <w:fldChar w:fldCharType="begin">
          <w:fldData xml:space="preserve">PEVuZE5vdGU+PENpdGU+PEF1dGhvcj5XZWJlcjwvQXV0aG9yPjxZZWFyPjIwMTU8L1llYXI+PFJl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=
</w:fldData>
        </w:fldChar>
      </w:r>
      <w:r w:rsidR="00C15697">
        <w:rPr>
          <w:color w:val="000000" w:themeColor="text1"/>
        </w:rPr>
        <w:instrText xml:space="preserve"> ADDIN EN.CITE </w:instrText>
      </w:r>
      <w:r w:rsidR="00C15697">
        <w:rPr>
          <w:color w:val="000000" w:themeColor="text1"/>
        </w:rPr>
        <w:fldChar w:fldCharType="begin">
          <w:fldData xml:space="preserve">PEVuZE5vdGU+PENpdGU+PEF1dGhvcj5XZWJlcjwvQXV0aG9yPjxZZWFyPjIwMTU8L1llYXI+PFJl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=
</w:fldData>
        </w:fldChar>
      </w:r>
      <w:r w:rsidR="00C15697">
        <w:rPr>
          <w:color w:val="000000" w:themeColor="text1"/>
        </w:rPr>
        <w:instrText xml:space="preserve"> ADDIN EN.CITE.DATA </w:instrText>
      </w:r>
      <w:r w:rsidR="00C15697">
        <w:rPr>
          <w:color w:val="000000" w:themeColor="text1"/>
        </w:rPr>
      </w:r>
      <w:r w:rsidR="00C15697">
        <w:rPr>
          <w:color w:val="000000" w:themeColor="text1"/>
        </w:rPr>
        <w:fldChar w:fldCharType="end"/>
      </w:r>
      <w:r>
        <w:rPr>
          <w:color w:val="000000" w:themeColor="text1"/>
        </w:rPr>
      </w:r>
      <w:r>
        <w:rPr>
          <w:color w:val="000000" w:themeColor="text1"/>
        </w:rPr>
        <w:fldChar w:fldCharType="separate"/>
      </w:r>
      <w:r w:rsidR="00C15697">
        <w:rPr>
          <w:noProof/>
          <w:color w:val="000000" w:themeColor="text1"/>
        </w:rPr>
        <w:t>[</w:t>
      </w:r>
      <w:r w:rsidR="00726B1C">
        <w:rPr>
          <w:noProof/>
          <w:color w:val="000000" w:themeColor="text1"/>
        </w:rPr>
        <w:t>76</w:t>
      </w:r>
      <w:r w:rsidR="00C15697">
        <w:rPr>
          <w:noProof/>
          <w:color w:val="000000" w:themeColor="text1"/>
        </w:rPr>
        <w:t>,</w:t>
      </w:r>
      <w:r w:rsidR="00726B1C">
        <w:rPr>
          <w:noProof/>
          <w:color w:val="000000" w:themeColor="text1"/>
        </w:rPr>
        <w:t>77</w:t>
      </w:r>
      <w:r w:rsidR="00C15697">
        <w:rPr>
          <w:noProof/>
          <w:color w:val="000000" w:themeColor="text1"/>
        </w:rPr>
        <w:t>,</w:t>
      </w:r>
      <w:r w:rsidR="00726B1C">
        <w:rPr>
          <w:noProof/>
          <w:color w:val="000000" w:themeColor="text1"/>
        </w:rPr>
        <w:t>32</w:t>
      </w:r>
      <w:r w:rsidR="00C15697">
        <w:rPr>
          <w:noProof/>
          <w:color w:val="000000" w:themeColor="text1"/>
        </w:rPr>
        <w:t>]</w:t>
      </w:r>
      <w:r>
        <w:rPr>
          <w:color w:val="000000" w:themeColor="text1"/>
        </w:rPr>
        <w:fldChar w:fldCharType="end"/>
      </w:r>
      <w:r>
        <w:rPr>
          <w:color w:val="000000" w:themeColor="text1"/>
        </w:rPr>
        <w:t xml:space="preserve">. </w:t>
      </w:r>
      <w:r w:rsidR="00726B1C">
        <w:rPr>
          <w:color w:val="000000" w:themeColor="text1"/>
        </w:rPr>
        <w:fldChar w:fldCharType="begin">
          <w:fldData xml:space="preserve">PEVuZE5vdGU+PENpdGUgQXV0aG9yWWVhcj0iMSI+PEF1dGhvcj5XZWJlcjwvQXV0aG9yPjxZZWFy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=
</w:fldData>
        </w:fldChar>
      </w:r>
      <w:r w:rsidR="00726B1C">
        <w:rPr>
          <w:color w:val="000000" w:themeColor="text1"/>
        </w:rPr>
        <w:instrText xml:space="preserve"> ADDIN EN.CITE </w:instrText>
      </w:r>
      <w:r w:rsidR="00726B1C">
        <w:rPr>
          <w:color w:val="000000" w:themeColor="text1"/>
        </w:rPr>
        <w:fldChar w:fldCharType="begin">
          <w:fldData xml:space="preserve">PEVuZE5vdGU+PENpdGUgQXV0aG9yWWVhcj0iMSI+PEF1dGhvcj5XZWJlcjwvQXV0aG9yPjxZZWFy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=
</w:fldData>
        </w:fldChar>
      </w:r>
      <w:r w:rsidR="00726B1C">
        <w:rPr>
          <w:color w:val="000000" w:themeColor="text1"/>
        </w:rPr>
        <w:instrText xml:space="preserve"> ADDIN EN.CITE.DATA </w:instrText>
      </w:r>
      <w:r w:rsidR="00726B1C">
        <w:rPr>
          <w:color w:val="000000" w:themeColor="text1"/>
        </w:rPr>
      </w:r>
      <w:r w:rsidR="00726B1C">
        <w:rPr>
          <w:color w:val="000000" w:themeColor="text1"/>
        </w:rPr>
        <w:fldChar w:fldCharType="end"/>
      </w:r>
      <w:r w:rsidR="00726B1C">
        <w:rPr>
          <w:color w:val="000000" w:themeColor="text1"/>
        </w:rPr>
      </w:r>
      <w:r w:rsidR="00726B1C">
        <w:rPr>
          <w:color w:val="000000" w:themeColor="text1"/>
        </w:rPr>
        <w:fldChar w:fldCharType="separate"/>
      </w:r>
      <w:r w:rsidR="00726B1C">
        <w:rPr>
          <w:noProof/>
          <w:color w:val="000000" w:themeColor="text1"/>
        </w:rPr>
        <w:t>Weber et al. [76]</w:t>
      </w:r>
      <w:r w:rsidR="00726B1C">
        <w:rPr>
          <w:color w:val="000000" w:themeColor="text1"/>
        </w:rPr>
        <w:fldChar w:fldCharType="end"/>
      </w:r>
      <w:r w:rsidRPr="00C85E7F">
        <w:rPr>
          <w:color w:val="FF0000"/>
        </w:rPr>
        <w:t xml:space="preserve"> </w:t>
      </w:r>
      <w:r>
        <w:t xml:space="preserve">showed that incoming </w:t>
      </w:r>
      <w:r w:rsidR="001B3B27">
        <w:t>v</w:t>
      </w:r>
      <w:r>
        <w:t>RNPs with an avian</w:t>
      </w:r>
      <w:r w:rsidR="006618B8">
        <w:t>-adapted</w:t>
      </w:r>
      <w:r>
        <w:t xml:space="preserve"> 627E </w:t>
      </w:r>
      <w:r w:rsidR="006618B8">
        <w:t>residue</w:t>
      </w:r>
      <w:r>
        <w:t xml:space="preserve"> in PB2 were more efficiently bound by RIG-I than those with the mammalian</w:t>
      </w:r>
      <w:r w:rsidR="00D72C70">
        <w:t>-adapted</w:t>
      </w:r>
      <w:r>
        <w:t xml:space="preserve"> 627K signature. However, this difference in binding did not affect innate immune signalling. Instead, the authors proposed that the interaction allows RIG-I to block replication of 627E</w:t>
      </w:r>
      <w:r w:rsidR="000D5F5A">
        <w:t>-</w:t>
      </w:r>
      <w:r>
        <w:t xml:space="preserve">containing viruses in mammalian cells </w:t>
      </w:r>
      <w:r w:rsidRPr="00720BFE">
        <w:fldChar w:fldCharType="begin">
          <w:fldData xml:space="preserve">PEVuZE5vdGU+PENpdGU+PEF1dGhvcj5XZWJlcjwvQXV0aG9yPjxZZWFyPjIwMTU8L1llYXI+PFJl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</w:fldData>
        </w:fldChar>
      </w:r>
      <w:r w:rsidR="00C15697">
        <w:instrText xml:space="preserve"> ADDIN EN.CITE </w:instrText>
      </w:r>
      <w:r w:rsidR="00C15697">
        <w:fldChar w:fldCharType="begin">
          <w:fldData xml:space="preserve">PEVuZE5vdGU+PENpdGU+PEF1dGhvcj5XZWJlcjwvQXV0aG9yPjxZZWFyPjIwMTU8L1llYXI+PFJl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</w:fldData>
        </w:fldChar>
      </w:r>
      <w:r w:rsidR="00C15697">
        <w:instrText xml:space="preserve"> ADDIN EN.CITE.DATA </w:instrText>
      </w:r>
      <w:r w:rsidR="00C15697">
        <w:fldChar w:fldCharType="end"/>
      </w:r>
      <w:r w:rsidRPr="00720BFE">
        <w:fldChar w:fldCharType="separate"/>
      </w:r>
      <w:r w:rsidR="00C15697">
        <w:rPr>
          <w:noProof/>
        </w:rPr>
        <w:t>[</w:t>
      </w:r>
      <w:r w:rsidR="00726B1C">
        <w:rPr>
          <w:noProof/>
        </w:rPr>
        <w:t>76</w:t>
      </w:r>
      <w:r w:rsidR="00C15697">
        <w:rPr>
          <w:noProof/>
        </w:rPr>
        <w:t>]</w:t>
      </w:r>
      <w:r w:rsidRPr="00720BFE">
        <w:fldChar w:fldCharType="end"/>
      </w:r>
      <w:r w:rsidRPr="00720BFE">
        <w:t xml:space="preserve">. </w:t>
      </w:r>
      <w:r>
        <w:t xml:space="preserve">Similarly, </w:t>
      </w:r>
      <w:r w:rsidR="00726B1C">
        <w:fldChar w:fldCharType="begin">
          <w:fldData xml:space="preserve">PEVuZE5vdGU+PENpdGUgQXV0aG9yWWVhcj0iMSI+PEF1dGhvcj5MaTwvQXV0aG9yPjxZZWFyPjIw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==
</w:fldData>
        </w:fldChar>
      </w:r>
      <w:r w:rsidR="00726B1C">
        <w:instrText xml:space="preserve"> ADDIN EN.CITE </w:instrText>
      </w:r>
      <w:r w:rsidR="00726B1C">
        <w:fldChar w:fldCharType="begin">
          <w:fldData xml:space="preserve">PEVuZE5vdGU+PENpdGUgQXV0aG9yWWVhcj0iMSI+PEF1dGhvcj5MaTwvQXV0aG9yPjxZZWFyPjIw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==
</w:fldData>
        </w:fldChar>
      </w:r>
      <w:r w:rsidR="00726B1C">
        <w:instrText xml:space="preserve"> ADDIN EN.CITE.DATA </w:instrText>
      </w:r>
      <w:r w:rsidR="00726B1C">
        <w:fldChar w:fldCharType="end"/>
      </w:r>
      <w:r w:rsidR="00726B1C">
        <w:fldChar w:fldCharType="separate"/>
      </w:r>
      <w:r w:rsidR="00726B1C">
        <w:rPr>
          <w:noProof/>
        </w:rPr>
        <w:t>Li et al. [77]</w:t>
      </w:r>
      <w:r w:rsidR="00726B1C">
        <w:fldChar w:fldCharType="end"/>
      </w:r>
      <w:r>
        <w:t xml:space="preserve"> showed that </w:t>
      </w:r>
      <w:r w:rsidRPr="00720BFE">
        <w:t>all three polymerase subunits of a H9N2 virus strain</w:t>
      </w:r>
      <w:r>
        <w:t xml:space="preserve"> bind RIG-I, and that this interaction does not result in innate immune activation. By contrast,</w:t>
      </w:r>
      <w:r w:rsidR="00C15697">
        <w:t xml:space="preserve"> Liedmann et al. </w:t>
      </w:r>
      <w:r w:rsidR="00C15697">
        <w:fldChar w:fldCharType="begin">
          <w:fldData xml:space="preserve">PEVuZE5vdGU+PENpdGU+PEF1dGhvcj5MaWVkbWFubjwvQXV0aG9yPjxZZWFyPjIwMTQ8L1llYXI+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</w:fldData>
        </w:fldChar>
      </w:r>
      <w:r w:rsidR="00C15697">
        <w:instrText xml:space="preserve"> ADDIN EN.CITE </w:instrText>
      </w:r>
      <w:r w:rsidR="00C15697">
        <w:fldChar w:fldCharType="begin">
          <w:fldData xml:space="preserve">PEVuZE5vdGU+PENpdGU+PEF1dGhvcj5MaWVkbWFubjwvQXV0aG9yPjxZZWFyPjIwMTQ8L1llYXI+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</w:fldData>
        </w:fldChar>
      </w:r>
      <w:r w:rsidR="00C15697">
        <w:instrText xml:space="preserve"> ADDIN EN.CITE.DATA </w:instrText>
      </w:r>
      <w:r w:rsidR="00C15697">
        <w:fldChar w:fldCharType="end"/>
      </w:r>
      <w:r w:rsidR="00C15697">
        <w:fldChar w:fldCharType="separate"/>
      </w:r>
      <w:r w:rsidR="00C15697">
        <w:rPr>
          <w:noProof/>
        </w:rPr>
        <w:t>[</w:t>
      </w:r>
      <w:r w:rsidR="00726B1C">
        <w:rPr>
          <w:noProof/>
        </w:rPr>
        <w:t>78</w:t>
      </w:r>
      <w:r w:rsidR="00C15697">
        <w:rPr>
          <w:noProof/>
        </w:rPr>
        <w:t>,</w:t>
      </w:r>
      <w:r w:rsidR="00726B1C">
        <w:rPr>
          <w:noProof/>
        </w:rPr>
        <w:t>32</w:t>
      </w:r>
      <w:r w:rsidR="00C15697">
        <w:rPr>
          <w:noProof/>
        </w:rPr>
        <w:t>]</w:t>
      </w:r>
      <w:r w:rsidR="00C15697">
        <w:fldChar w:fldCharType="end"/>
      </w:r>
      <w:r w:rsidR="00726B1C">
        <w:t xml:space="preserve"> i</w:t>
      </w:r>
      <w:r w:rsidR="00B2403A">
        <w:t xml:space="preserve">dentified a motif consisting of </w:t>
      </w:r>
      <w:r w:rsidR="00A605C5" w:rsidRPr="00720BFE">
        <w:t>PB1 (398E/524S/563I) and PA (351E)</w:t>
      </w:r>
      <w:r w:rsidR="00B2403A">
        <w:t xml:space="preserve"> residues, which</w:t>
      </w:r>
      <w:r w:rsidR="00B2403A" w:rsidRPr="00B2403A">
        <w:t xml:space="preserve"> </w:t>
      </w:r>
      <w:r w:rsidR="00B2403A">
        <w:t xml:space="preserve">not only </w:t>
      </w:r>
      <w:r w:rsidR="00B2403A" w:rsidRPr="00720BFE">
        <w:t xml:space="preserve">enhances </w:t>
      </w:r>
      <w:r w:rsidR="00B2403A">
        <w:t xml:space="preserve">the </w:t>
      </w:r>
      <w:r w:rsidR="00B2403A" w:rsidRPr="00720BFE">
        <w:t xml:space="preserve">binding </w:t>
      </w:r>
      <w:r w:rsidR="00B2403A">
        <w:t>of</w:t>
      </w:r>
      <w:r w:rsidR="00B2403A" w:rsidRPr="00720BFE">
        <w:t xml:space="preserve"> the viral RNA polymerase </w:t>
      </w:r>
      <w:r w:rsidR="00B2403A">
        <w:t>to</w:t>
      </w:r>
      <w:r w:rsidR="00B2403A" w:rsidRPr="00720BFE">
        <w:t xml:space="preserve"> RIG-I, </w:t>
      </w:r>
      <w:r w:rsidR="00B2403A">
        <w:t>but also inhibits innate immune activation</w:t>
      </w:r>
      <w:r w:rsidR="00A605C5">
        <w:t xml:space="preserve"> when compared to the ‘GGRK’ variant of the same motif</w:t>
      </w:r>
      <w:r w:rsidR="00A80BD7">
        <w:t xml:space="preserve"> (Fig. 2)</w:t>
      </w:r>
      <w:r w:rsidR="00B2403A">
        <w:t xml:space="preserve">. </w:t>
      </w:r>
      <w:r w:rsidR="00203442">
        <w:t>E</w:t>
      </w:r>
      <w:r w:rsidR="00203442" w:rsidRPr="00720BFE">
        <w:t>xcept PB1 398</w:t>
      </w:r>
      <w:r w:rsidR="00203442">
        <w:t>E,</w:t>
      </w:r>
      <w:r w:rsidR="00203442" w:rsidDel="00203442">
        <w:t xml:space="preserve"> </w:t>
      </w:r>
      <w:r w:rsidR="00203442">
        <w:t>the</w:t>
      </w:r>
      <w:r w:rsidR="00A605C5">
        <w:t xml:space="preserve"> motif</w:t>
      </w:r>
      <w:r w:rsidR="00203442">
        <w:t>’s</w:t>
      </w:r>
      <w:r w:rsidR="00A605C5">
        <w:t xml:space="preserve"> residues are conserved and located on the thumb subdomain side of the RNA polymerase</w:t>
      </w:r>
      <w:r w:rsidR="00203442">
        <w:t>.</w:t>
      </w:r>
      <w:r w:rsidR="00A605C5">
        <w:t xml:space="preserve"> </w:t>
      </w:r>
      <w:r w:rsidR="00203442">
        <w:t xml:space="preserve">By contrast, </w:t>
      </w:r>
      <w:r w:rsidR="00A605C5">
        <w:t xml:space="preserve">PB1 398E is localised at the opposite side of the </w:t>
      </w:r>
      <w:r w:rsidR="00203442">
        <w:t xml:space="preserve">RNA </w:t>
      </w:r>
      <w:r w:rsidR="00A605C5">
        <w:t>polymerase</w:t>
      </w:r>
      <w:r w:rsidR="000D5F5A">
        <w:t>,</w:t>
      </w:r>
      <w:r w:rsidR="00203442">
        <w:t xml:space="preserve"> and i</w:t>
      </w:r>
      <w:r w:rsidR="00A605C5">
        <w:t xml:space="preserve">t is therefore </w:t>
      </w:r>
      <w:r w:rsidR="00A35F4D">
        <w:t>unknown</w:t>
      </w:r>
      <w:r w:rsidR="004B1545">
        <w:t xml:space="preserve"> </w:t>
      </w:r>
      <w:r w:rsidR="00A605C5">
        <w:t xml:space="preserve">how these residues collectively contribute to RIG-I binding and whether separate residues might exhibit </w:t>
      </w:r>
      <w:r w:rsidR="00D72C70">
        <w:t>different</w:t>
      </w:r>
      <w:r w:rsidR="00A605C5">
        <w:t xml:space="preserve"> immunomodulatory </w:t>
      </w:r>
      <w:r w:rsidR="00D72C70">
        <w:t>effects</w:t>
      </w:r>
      <w:r w:rsidR="00A605C5">
        <w:t xml:space="preserve">. </w:t>
      </w:r>
    </w:p>
    <w:p w14:paraId="147470EC" w14:textId="3ACC88BD" w:rsidR="008B0AD1" w:rsidRDefault="008B0AD1" w:rsidP="00E76560">
      <w:pPr>
        <w:ind w:firstLine="720"/>
        <w:jc w:val="both"/>
      </w:pPr>
      <w:r>
        <w:t xml:space="preserve">All three subunits of the viral RNA polymerase also interact with </w:t>
      </w:r>
      <w:r w:rsidRPr="00720BFE">
        <w:t>the PKR activating protein (PACT)</w:t>
      </w:r>
      <w:r w:rsidR="004B1545">
        <w:t>, which</w:t>
      </w:r>
      <w:r>
        <w:t xml:space="preserve"> stimulates the activation of PKR and RIG-I</w:t>
      </w:r>
      <w:r w:rsidR="002244A4">
        <w:t xml:space="preserve"> </w:t>
      </w:r>
      <w:r w:rsidR="002244A4">
        <w:fldChar w:fldCharType="begin">
          <w:fldData xml:space="preserve">PEVuZE5vdGU+PENpdGU+PEF1dGhvcj5QYXRlbDwvQXV0aG9yPjxZZWFyPjE5OTg8L1llYXI+PFJl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</w:fldData>
        </w:fldChar>
      </w:r>
      <w:r w:rsidR="00C15697">
        <w:instrText xml:space="preserve"> ADDIN EN.CITE </w:instrText>
      </w:r>
      <w:r w:rsidR="00C15697">
        <w:fldChar w:fldCharType="begin">
          <w:fldData xml:space="preserve">PEVuZE5vdGU+PENpdGU+PEF1dGhvcj5QYXRlbDwvQXV0aG9yPjxZZWFyPjE5OTg8L1llYXI+PFJl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</w:fldData>
        </w:fldChar>
      </w:r>
      <w:r w:rsidR="00C15697">
        <w:instrText xml:space="preserve"> ADDIN EN.CITE.DATA </w:instrText>
      </w:r>
      <w:r w:rsidR="00C15697">
        <w:fldChar w:fldCharType="end"/>
      </w:r>
      <w:r w:rsidR="002244A4">
        <w:fldChar w:fldCharType="separate"/>
      </w:r>
      <w:r w:rsidR="00C15697">
        <w:rPr>
          <w:noProof/>
        </w:rPr>
        <w:t>[</w:t>
      </w:r>
      <w:r w:rsidR="00726B1C">
        <w:rPr>
          <w:noProof/>
        </w:rPr>
        <w:t>79</w:t>
      </w:r>
      <w:r w:rsidR="00C15697">
        <w:rPr>
          <w:noProof/>
        </w:rPr>
        <w:t>,</w:t>
      </w:r>
      <w:r w:rsidR="00726B1C">
        <w:rPr>
          <w:noProof/>
        </w:rPr>
        <w:t>80</w:t>
      </w:r>
      <w:r w:rsidR="00C15697">
        <w:rPr>
          <w:noProof/>
        </w:rPr>
        <w:t>]</w:t>
      </w:r>
      <w:r w:rsidR="002244A4">
        <w:fldChar w:fldCharType="end"/>
      </w:r>
      <w:r>
        <w:t xml:space="preserve">. In the case of RIG-I, PACT binds </w:t>
      </w:r>
      <w:r w:rsidRPr="00720BFE">
        <w:t>to</w:t>
      </w:r>
      <w:r>
        <w:t xml:space="preserve"> the RIG-I </w:t>
      </w:r>
      <w:r w:rsidRPr="00720BFE">
        <w:t xml:space="preserve">CTD </w:t>
      </w:r>
      <w:r>
        <w:t xml:space="preserve">and triggers </w:t>
      </w:r>
      <w:r w:rsidRPr="00720BFE">
        <w:t xml:space="preserve">ATPase activity </w:t>
      </w:r>
      <w:r w:rsidRPr="00720BFE">
        <w:fldChar w:fldCharType="begin">
          <w:fldData xml:space="preserve">PEVuZE5vdGU+PENpdGU+PEF1dGhvcj5Lb2s8L0F1dGhvcj48WWVhcj4yMDExPC9ZZWFyPjxSZWNO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</w:fldData>
        </w:fldChar>
      </w:r>
      <w:r w:rsidR="00C15697">
        <w:instrText xml:space="preserve"> ADDIN EN.CITE </w:instrText>
      </w:r>
      <w:r w:rsidR="00C15697">
        <w:fldChar w:fldCharType="begin">
          <w:fldData xml:space="preserve">PEVuZE5vdGU+PENpdGU+PEF1dGhvcj5Lb2s8L0F1dGhvcj48WWVhcj4yMDExPC9ZZWFyPjxSZWNO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</w:fldData>
        </w:fldChar>
      </w:r>
      <w:r w:rsidR="00C15697">
        <w:instrText xml:space="preserve"> ADDIN EN.CITE.DATA </w:instrText>
      </w:r>
      <w:r w:rsidR="00C15697">
        <w:fldChar w:fldCharType="end"/>
      </w:r>
      <w:r w:rsidRPr="00720BFE">
        <w:fldChar w:fldCharType="separate"/>
      </w:r>
      <w:r w:rsidR="00C15697">
        <w:rPr>
          <w:noProof/>
        </w:rPr>
        <w:t>[</w:t>
      </w:r>
      <w:r w:rsidR="00726B1C">
        <w:rPr>
          <w:noProof/>
        </w:rPr>
        <w:t>80</w:t>
      </w:r>
      <w:r w:rsidR="00C15697">
        <w:rPr>
          <w:noProof/>
        </w:rPr>
        <w:t>]</w:t>
      </w:r>
      <w:r w:rsidRPr="00720BFE">
        <w:fldChar w:fldCharType="end"/>
      </w:r>
      <w:r w:rsidRPr="00720BFE">
        <w:t xml:space="preserve">. </w:t>
      </w:r>
      <w:r w:rsidR="00726B1C">
        <w:fldChar w:fldCharType="begin">
          <w:fldData xml:space="preserve">PEVuZE5vdGU+PENpdGUgQXV0aG9yWWVhcj0iMSI+PEF1dGhvcj5DaGFuPC9BdXRob3I+PFllYXI+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=
</w:fldData>
        </w:fldChar>
      </w:r>
      <w:r w:rsidR="00726B1C">
        <w:instrText xml:space="preserve"> ADDIN EN.CITE </w:instrText>
      </w:r>
      <w:r w:rsidR="00726B1C">
        <w:fldChar w:fldCharType="begin">
          <w:fldData xml:space="preserve">PEVuZE5vdGU+PENpdGUgQXV0aG9yWWVhcj0iMSI+PEF1dGhvcj5DaGFuPC9BdXRob3I+PFllYXI+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=
</w:fldData>
        </w:fldChar>
      </w:r>
      <w:r w:rsidR="00726B1C">
        <w:instrText xml:space="preserve"> ADDIN EN.CITE.DATA </w:instrText>
      </w:r>
      <w:r w:rsidR="00726B1C">
        <w:fldChar w:fldCharType="end"/>
      </w:r>
      <w:r w:rsidR="00726B1C">
        <w:fldChar w:fldCharType="separate"/>
      </w:r>
      <w:r w:rsidR="00726B1C">
        <w:rPr>
          <w:noProof/>
        </w:rPr>
        <w:t>Chan et al. [81]</w:t>
      </w:r>
      <w:r w:rsidR="00726B1C">
        <w:fldChar w:fldCharType="end"/>
      </w:r>
      <w:r>
        <w:t xml:space="preserve"> showed that overexpression of the polymerase subunits diminishes </w:t>
      </w:r>
      <w:r w:rsidRPr="00720BFE">
        <w:t>IFN-</w:t>
      </w:r>
      <w:r w:rsidRPr="00720BFE">
        <w:sym w:font="Symbol" w:char="F062"/>
      </w:r>
      <w:r w:rsidRPr="00720BFE">
        <w:t xml:space="preserve"> promoter activation</w:t>
      </w:r>
      <w:r>
        <w:t xml:space="preserve"> during overexpression of RIG-I and PACT in the absence of vRNA. Additional experiments showed that the overexpressed polymerase subunits can co-precipitate with PACT, in the absence of </w:t>
      </w:r>
      <w:r w:rsidR="00D8582C">
        <w:t>v</w:t>
      </w:r>
      <w:r>
        <w:t xml:space="preserve">RNA, and that knockdown of endogenous PACT stimulates influenza A virus polymerase activity. The interaction between the RNA polymerase and PACT can be interpreted as </w:t>
      </w:r>
      <w:r w:rsidR="00D8582C">
        <w:t xml:space="preserve">a </w:t>
      </w:r>
      <w:r>
        <w:t xml:space="preserve">viral strategy to interfere with host innate immune signalling as well as an antiviral strategy of the host cell </w:t>
      </w:r>
      <w:r>
        <w:fldChar w:fldCharType="begin">
          <w:fldData xml:space="preserve">PEVuZE5vdGU+PENpdGU+PEF1dGhvcj5DaGFuPC9BdXRob3I+PFllYXI+MjAxODwvWWVhcj48UmVj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</w:fldData>
        </w:fldChar>
      </w:r>
      <w:r w:rsidR="00C15697">
        <w:instrText xml:space="preserve"> ADDIN EN.CITE </w:instrText>
      </w:r>
      <w:r w:rsidR="00C15697">
        <w:fldChar w:fldCharType="begin">
          <w:fldData xml:space="preserve">PEVuZE5vdGU+PENpdGU+PEF1dGhvcj5DaGFuPC9BdXRob3I+PFllYXI+MjAxODwvWWVhcj48UmVj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</w:fldData>
        </w:fldChar>
      </w:r>
      <w:r w:rsidR="00C15697">
        <w:instrText xml:space="preserve"> ADDIN EN.CITE.DATA </w:instrText>
      </w:r>
      <w:r w:rsidR="00C15697">
        <w:fldChar w:fldCharType="end"/>
      </w:r>
      <w:r>
        <w:fldChar w:fldCharType="separate"/>
      </w:r>
      <w:r w:rsidR="00C15697">
        <w:rPr>
          <w:noProof/>
        </w:rPr>
        <w:t>[</w:t>
      </w:r>
      <w:r w:rsidR="00726B1C">
        <w:rPr>
          <w:noProof/>
        </w:rPr>
        <w:t>81</w:t>
      </w:r>
      <w:r w:rsidR="00C15697">
        <w:rPr>
          <w:noProof/>
        </w:rPr>
        <w:t>]</w:t>
      </w:r>
      <w:r>
        <w:fldChar w:fldCharType="end"/>
      </w:r>
      <w:r>
        <w:t xml:space="preserve">. At present, it is unclear whether the observed </w:t>
      </w:r>
      <w:r w:rsidR="00E30E58">
        <w:t xml:space="preserve">immunomodulatory </w:t>
      </w:r>
      <w:r>
        <w:t xml:space="preserve">effects are directly linked to the interaction of the viral polymerase with PACT or that they derive from a reduced activation of RIG-I, or both. </w:t>
      </w:r>
    </w:p>
    <w:p w14:paraId="521CC2DC" w14:textId="77777777" w:rsidR="008B0AD1" w:rsidRPr="00720BFE" w:rsidRDefault="008B0AD1" w:rsidP="00E76560">
      <w:pPr>
        <w:jc w:val="both"/>
      </w:pPr>
    </w:p>
    <w:p w14:paraId="346C4372" w14:textId="0E135AFC" w:rsidR="008B0AD1" w:rsidRDefault="00BD5FC1" w:rsidP="00E76560">
      <w:pPr>
        <w:pStyle w:val="Heading2"/>
        <w:jc w:val="both"/>
      </w:pPr>
      <w:r>
        <w:t>Polymerase subunits target</w:t>
      </w:r>
      <w:r w:rsidR="00E52148">
        <w:t xml:space="preserve"> MAVS</w:t>
      </w:r>
      <w:r>
        <w:t xml:space="preserve">, </w:t>
      </w:r>
      <w:r w:rsidR="00E52148">
        <w:t>TRAF3</w:t>
      </w:r>
      <w:r>
        <w:t xml:space="preserve"> and IRF3</w:t>
      </w:r>
    </w:p>
    <w:p w14:paraId="17963158" w14:textId="77777777" w:rsidR="008A1764" w:rsidRPr="008A1764" w:rsidRDefault="008A1764" w:rsidP="00E76560">
      <w:pPr>
        <w:jc w:val="both"/>
      </w:pPr>
    </w:p>
    <w:p w14:paraId="386437DE" w14:textId="5AD291A2" w:rsidR="008B0AD1" w:rsidRPr="00720BFE" w:rsidRDefault="008B0AD1" w:rsidP="00292EAC">
      <w:pPr>
        <w:jc w:val="both"/>
      </w:pPr>
      <w:r>
        <w:t xml:space="preserve">The PB1 subunit of the RNA polymerase was recently found to inhibit RIG-I signalling by inducing autophagic degradation of MAVS </w:t>
      </w:r>
      <w:r w:rsidRPr="00720BFE">
        <w:fldChar w:fldCharType="begin">
          <w:fldData xml:space="preserve">PEVuZE5vdGU+PENpdGU+PEF1dGhvcj5aZW5nPC9BdXRob3I+PFllYXI+MjAyMTwvWWVhcj48UmVj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</w:fldData>
        </w:fldChar>
      </w:r>
      <w:r w:rsidR="00C15697">
        <w:instrText xml:space="preserve"> ADDIN EN.CITE </w:instrText>
      </w:r>
      <w:r w:rsidR="00C15697">
        <w:fldChar w:fldCharType="begin">
          <w:fldData xml:space="preserve">PEVuZE5vdGU+PENpdGU+PEF1dGhvcj5aZW5nPC9BdXRob3I+PFllYXI+MjAyMTwvWWVhcj48UmVj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</w:fldData>
        </w:fldChar>
      </w:r>
      <w:r w:rsidR="00C15697">
        <w:instrText xml:space="preserve"> ADDIN EN.CITE.DATA </w:instrText>
      </w:r>
      <w:r w:rsidR="00C15697">
        <w:fldChar w:fldCharType="end"/>
      </w:r>
      <w:r w:rsidRPr="00720BFE">
        <w:fldChar w:fldCharType="separate"/>
      </w:r>
      <w:r w:rsidR="00C15697">
        <w:rPr>
          <w:noProof/>
        </w:rPr>
        <w:t>[</w:t>
      </w:r>
      <w:r w:rsidR="00726B1C">
        <w:rPr>
          <w:noProof/>
        </w:rPr>
        <w:t>82</w:t>
      </w:r>
      <w:r w:rsidR="00C15697">
        <w:rPr>
          <w:noProof/>
        </w:rPr>
        <w:t>]</w:t>
      </w:r>
      <w:r w:rsidRPr="00720BFE">
        <w:fldChar w:fldCharType="end"/>
      </w:r>
      <w:r>
        <w:t xml:space="preserve">. Specifically, PB1 </w:t>
      </w:r>
      <w:r w:rsidR="00E52148">
        <w:t>forms</w:t>
      </w:r>
      <w:r>
        <w:t xml:space="preserve"> a complex with MAVS, </w:t>
      </w:r>
      <w:r w:rsidRPr="00720BFE">
        <w:t>E3 ligase RNF5</w:t>
      </w:r>
      <w:r w:rsidR="00D8582C">
        <w:t>,</w:t>
      </w:r>
      <w:r>
        <w:t xml:space="preserve"> and</w:t>
      </w:r>
      <w:r w:rsidRPr="00270FBF">
        <w:t xml:space="preserve"> </w:t>
      </w:r>
      <w:r>
        <w:t xml:space="preserve">an </w:t>
      </w:r>
      <w:r w:rsidRPr="00720BFE">
        <w:t>autophagic receptor neighbour of BRCA1 (NBR1)</w:t>
      </w:r>
      <w:r>
        <w:t>. This complex allows RNF</w:t>
      </w:r>
      <w:r w:rsidR="008C2FFD">
        <w:t>5</w:t>
      </w:r>
      <w:r>
        <w:t xml:space="preserve"> to add</w:t>
      </w:r>
      <w:r w:rsidRPr="00270FBF">
        <w:t xml:space="preserve"> </w:t>
      </w:r>
      <w:r w:rsidRPr="00720BFE">
        <w:t>Lys27-linked</w:t>
      </w:r>
      <w:r>
        <w:t xml:space="preserve"> ubiquitin to MAVS</w:t>
      </w:r>
      <w:r w:rsidR="00A80BD7">
        <w:t xml:space="preserve"> (Fig. 2)</w:t>
      </w:r>
      <w:r>
        <w:t>, which is recognised by NBR1. NBR1 recognition subsequently targets MAVS for autophagic degradation, inhibiting MAVS-mediated signalling</w:t>
      </w:r>
      <w:r w:rsidR="002B4A02">
        <w:t xml:space="preserve"> </w:t>
      </w:r>
      <w:r w:rsidR="002B4A02" w:rsidRPr="00720BFE">
        <w:fldChar w:fldCharType="begin">
          <w:fldData xml:space="preserve">PEVuZE5vdGU+PENpdGU+PEF1dGhvcj5aZW5nPC9BdXRob3I+PFllYXI+MjAyMTwvWWVhcj48UmVj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</w:fldData>
        </w:fldChar>
      </w:r>
      <w:r w:rsidR="00C15697">
        <w:instrText xml:space="preserve"> ADDIN EN.CITE </w:instrText>
      </w:r>
      <w:r w:rsidR="00C15697">
        <w:fldChar w:fldCharType="begin">
          <w:fldData xml:space="preserve">PEVuZE5vdGU+PENpdGU+PEF1dGhvcj5aZW5nPC9BdXRob3I+PFllYXI+MjAyMTwvWWVhcj48UmVj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</w:fldData>
        </w:fldChar>
      </w:r>
      <w:r w:rsidR="00C15697">
        <w:instrText xml:space="preserve"> ADDIN EN.CITE.DATA </w:instrText>
      </w:r>
      <w:r w:rsidR="00C15697">
        <w:fldChar w:fldCharType="end"/>
      </w:r>
      <w:r w:rsidR="002B4A02" w:rsidRPr="00720BFE">
        <w:fldChar w:fldCharType="separate"/>
      </w:r>
      <w:r w:rsidR="00C15697">
        <w:rPr>
          <w:noProof/>
        </w:rPr>
        <w:t>[</w:t>
      </w:r>
      <w:r w:rsidR="00726B1C">
        <w:rPr>
          <w:noProof/>
        </w:rPr>
        <w:t>82</w:t>
      </w:r>
      <w:r w:rsidR="00C15697">
        <w:rPr>
          <w:noProof/>
        </w:rPr>
        <w:t>]</w:t>
      </w:r>
      <w:r w:rsidR="002B4A02" w:rsidRPr="00720BFE">
        <w:fldChar w:fldCharType="end"/>
      </w:r>
      <w:r>
        <w:t xml:space="preserve">. </w:t>
      </w:r>
    </w:p>
    <w:p w14:paraId="77C0161D" w14:textId="1706EA63" w:rsidR="008B0AD1" w:rsidRDefault="008B0AD1" w:rsidP="00E76560">
      <w:pPr>
        <w:ind w:firstLine="720"/>
        <w:jc w:val="both"/>
      </w:pPr>
      <w:r>
        <w:t xml:space="preserve">The </w:t>
      </w:r>
      <w:r w:rsidRPr="00720BFE">
        <w:t xml:space="preserve">PB2 </w:t>
      </w:r>
      <w:r>
        <w:t xml:space="preserve">subunit of the RNA polymerase also inhibits innate immune signalling by targeting </w:t>
      </w:r>
      <w:r w:rsidRPr="00720BFE">
        <w:t xml:space="preserve">MAVS </w:t>
      </w:r>
      <w:r w:rsidRPr="00720BFE">
        <w:fldChar w:fldCharType="begin">
          <w:fldData xml:space="preserve">PEVuZE5vdGU+PENpdGU+PEF1dGhvcj5Jd2FpPC9BdXRob3I+PFllYXI+MjAxMDwvWWVhcj48UmVj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</w:fldData>
        </w:fldChar>
      </w:r>
      <w:r w:rsidR="00C15697">
        <w:instrText xml:space="preserve"> ADDIN EN.CITE </w:instrText>
      </w:r>
      <w:r w:rsidR="00C15697">
        <w:fldChar w:fldCharType="begin">
          <w:fldData xml:space="preserve">PEVuZE5vdGU+PENpdGU+PEF1dGhvcj5Jd2FpPC9BdXRob3I+PFllYXI+MjAxMDwvWWVhcj48UmVj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</w:fldData>
        </w:fldChar>
      </w:r>
      <w:r w:rsidR="00C15697">
        <w:instrText xml:space="preserve"> ADDIN EN.CITE.DATA </w:instrText>
      </w:r>
      <w:r w:rsidR="00C15697">
        <w:fldChar w:fldCharType="end"/>
      </w:r>
      <w:r w:rsidRPr="00720BFE">
        <w:fldChar w:fldCharType="separate"/>
      </w:r>
      <w:r w:rsidR="00C15697">
        <w:rPr>
          <w:noProof/>
        </w:rPr>
        <w:t>[</w:t>
      </w:r>
      <w:r w:rsidR="00726B1C">
        <w:rPr>
          <w:noProof/>
        </w:rPr>
        <w:t>83</w:t>
      </w:r>
      <w:r w:rsidR="00C15697">
        <w:rPr>
          <w:noProof/>
        </w:rPr>
        <w:t>,</w:t>
      </w:r>
      <w:r w:rsidR="00726B1C">
        <w:rPr>
          <w:noProof/>
        </w:rPr>
        <w:t>84</w:t>
      </w:r>
      <w:r w:rsidR="00C15697">
        <w:rPr>
          <w:noProof/>
        </w:rPr>
        <w:t>]</w:t>
      </w:r>
      <w:r w:rsidRPr="00720BFE">
        <w:fldChar w:fldCharType="end"/>
      </w:r>
      <w:r w:rsidRPr="00720BFE">
        <w:t xml:space="preserve">. </w:t>
      </w:r>
      <w:r>
        <w:t xml:space="preserve">The MAVS-interacting region of PB2 was mapped to </w:t>
      </w:r>
      <w:r w:rsidR="008068DE">
        <w:t xml:space="preserve">the last </w:t>
      </w:r>
      <w:r w:rsidRPr="00720BFE">
        <w:t xml:space="preserve">37 </w:t>
      </w:r>
      <w:r w:rsidR="008068DE">
        <w:t xml:space="preserve">residues of its </w:t>
      </w:r>
      <w:r w:rsidRPr="00720BFE">
        <w:t>N-termin</w:t>
      </w:r>
      <w:r w:rsidR="008068DE">
        <w:t>us</w:t>
      </w:r>
      <w:r>
        <w:t xml:space="preserve">, </w:t>
      </w:r>
      <w:r w:rsidR="008068DE">
        <w:t xml:space="preserve">but </w:t>
      </w:r>
      <w:r>
        <w:t xml:space="preserve">mutations outside of the N-terminal region also affect PB2-MAVS binding </w:t>
      </w:r>
      <w:r w:rsidRPr="00720BFE">
        <w:fldChar w:fldCharType="begin">
          <w:fldData xml:space="preserve">PEVuZE5vdGU+PENpdGU+PEF1dGhvcj5aaGFvPC9BdXRob3I+PFllYXI+MjAxNDwvWWVhcj48UmVj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</w:fldData>
        </w:fldChar>
      </w:r>
      <w:r w:rsidR="00C15697">
        <w:instrText xml:space="preserve"> ADDIN EN.CITE </w:instrText>
      </w:r>
      <w:r w:rsidR="00C15697">
        <w:fldChar w:fldCharType="begin">
          <w:fldData xml:space="preserve">PEVuZE5vdGU+PENpdGU+PEF1dGhvcj5aaGFvPC9BdXRob3I+PFllYXI+MjAxNDwvWWVhcj48UmVj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</w:fldData>
        </w:fldChar>
      </w:r>
      <w:r w:rsidR="00C15697">
        <w:instrText xml:space="preserve"> ADDIN EN.CITE.DATA </w:instrText>
      </w:r>
      <w:r w:rsidR="00C15697">
        <w:fldChar w:fldCharType="end"/>
      </w:r>
      <w:r w:rsidRPr="00720BFE">
        <w:fldChar w:fldCharType="separate"/>
      </w:r>
      <w:r w:rsidR="00C15697">
        <w:rPr>
          <w:noProof/>
        </w:rPr>
        <w:t>[</w:t>
      </w:r>
      <w:r w:rsidR="00726B1C">
        <w:rPr>
          <w:noProof/>
        </w:rPr>
        <w:t>85-87</w:t>
      </w:r>
      <w:r w:rsidR="00C15697">
        <w:rPr>
          <w:noProof/>
        </w:rPr>
        <w:t>]</w:t>
      </w:r>
      <w:r w:rsidRPr="00720BFE">
        <w:fldChar w:fldCharType="end"/>
      </w:r>
      <w:r w:rsidRPr="00720BFE">
        <w:t xml:space="preserve">. </w:t>
      </w:r>
      <w:r>
        <w:t>One of those mutations is</w:t>
      </w:r>
      <w:r w:rsidRPr="00720BFE">
        <w:t xml:space="preserve"> </w:t>
      </w:r>
      <w:r>
        <w:t xml:space="preserve">PB2 </w:t>
      </w:r>
      <w:r w:rsidRPr="00720BFE">
        <w:t>T588I</w:t>
      </w:r>
      <w:r>
        <w:t xml:space="preserve">, which was identified in a swine isolate of </w:t>
      </w:r>
      <w:r w:rsidR="00FE71A0">
        <w:t>the 2009 pandemic H1N1 virus strain (</w:t>
      </w:r>
      <w:r>
        <w:t>pdm09</w:t>
      </w:r>
      <w:r w:rsidR="00FE71A0">
        <w:t>)</w:t>
      </w:r>
      <w:r>
        <w:t xml:space="preserve"> that was highly pathogenic in mice </w:t>
      </w:r>
      <w:r w:rsidRPr="00720BFE">
        <w:fldChar w:fldCharType="begin">
          <w:fldData xml:space="preserve">PEVuZE5vdGU+PENpdGU+PEF1dGhvcj5aaGFvPC9BdXRob3I+PFllYXI+MjAxNDwvWWVhcj48UmVj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</w:fldData>
        </w:fldChar>
      </w:r>
      <w:r w:rsidR="00C15697">
        <w:instrText xml:space="preserve"> ADDIN EN.CITE </w:instrText>
      </w:r>
      <w:r w:rsidR="00C15697">
        <w:fldChar w:fldCharType="begin">
          <w:fldData xml:space="preserve">PEVuZE5vdGU+PENpdGU+PEF1dGhvcj5aaGFvPC9BdXRob3I+PFllYXI+MjAxNDwvWWVhcj48UmVj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</w:fldData>
        </w:fldChar>
      </w:r>
      <w:r w:rsidR="00C15697">
        <w:instrText xml:space="preserve"> ADDIN EN.CITE.DATA </w:instrText>
      </w:r>
      <w:r w:rsidR="00C15697">
        <w:fldChar w:fldCharType="end"/>
      </w:r>
      <w:r w:rsidRPr="00720BFE">
        <w:fldChar w:fldCharType="separate"/>
      </w:r>
      <w:r w:rsidR="00C15697">
        <w:rPr>
          <w:noProof/>
        </w:rPr>
        <w:t>[</w:t>
      </w:r>
      <w:r w:rsidR="00726B1C">
        <w:rPr>
          <w:noProof/>
        </w:rPr>
        <w:t>85</w:t>
      </w:r>
      <w:r w:rsidR="00C15697">
        <w:rPr>
          <w:noProof/>
        </w:rPr>
        <w:t>]</w:t>
      </w:r>
      <w:r w:rsidRPr="00720BFE">
        <w:fldChar w:fldCharType="end"/>
      </w:r>
      <w:r w:rsidRPr="00720BFE">
        <w:t>.</w:t>
      </w:r>
      <w:r>
        <w:t xml:space="preserve"> Upon closer examination, the </w:t>
      </w:r>
      <w:r w:rsidRPr="00720BFE">
        <w:t>T588I</w:t>
      </w:r>
      <w:r>
        <w:t xml:space="preserve"> mutation was found to improve polymerase activity and increase viral replication in cell culture and murine lungs. Interestingly, the mutation also le</w:t>
      </w:r>
      <w:r w:rsidR="00E52148">
        <w:t>d</w:t>
      </w:r>
      <w:r>
        <w:t xml:space="preserve"> to a decrease in</w:t>
      </w:r>
      <w:r w:rsidRPr="00445ADC">
        <w:t xml:space="preserve"> </w:t>
      </w:r>
      <w:r w:rsidRPr="00720BFE">
        <w:t>IFN-</w:t>
      </w:r>
      <w:r w:rsidRPr="00720BFE">
        <w:sym w:font="Symbol" w:char="F062"/>
      </w:r>
      <w:r w:rsidRPr="00720BFE">
        <w:t xml:space="preserve"> expression</w:t>
      </w:r>
      <w:r>
        <w:t xml:space="preserve"> </w:t>
      </w:r>
      <w:r w:rsidRPr="00720BFE">
        <w:fldChar w:fldCharType="begin">
          <w:fldData xml:space="preserve">PEVuZE5vdGU+PENpdGU+PEF1dGhvcj5aaGFvPC9BdXRob3I+PFllYXI+MjAxNDwvWWVhcj48UmVj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</w:fldData>
        </w:fldChar>
      </w:r>
      <w:r w:rsidR="00C15697">
        <w:instrText xml:space="preserve"> ADDIN EN.CITE </w:instrText>
      </w:r>
      <w:r w:rsidR="00C15697">
        <w:fldChar w:fldCharType="begin">
          <w:fldData xml:space="preserve">PEVuZE5vdGU+PENpdGU+PEF1dGhvcj5aaGFvPC9BdXRob3I+PFllYXI+MjAxNDwvWWVhcj48UmVj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</w:fldData>
        </w:fldChar>
      </w:r>
      <w:r w:rsidR="00C15697">
        <w:instrText xml:space="preserve"> ADDIN EN.CITE.DATA </w:instrText>
      </w:r>
      <w:r w:rsidR="00C15697">
        <w:fldChar w:fldCharType="end"/>
      </w:r>
      <w:r w:rsidRPr="00720BFE">
        <w:fldChar w:fldCharType="separate"/>
      </w:r>
      <w:r w:rsidR="00C15697">
        <w:rPr>
          <w:noProof/>
        </w:rPr>
        <w:t>[</w:t>
      </w:r>
      <w:r w:rsidR="00726B1C">
        <w:rPr>
          <w:noProof/>
        </w:rPr>
        <w:t>85</w:t>
      </w:r>
      <w:r w:rsidR="00C15697">
        <w:rPr>
          <w:noProof/>
        </w:rPr>
        <w:t>]</w:t>
      </w:r>
      <w:r w:rsidRPr="00720BFE">
        <w:fldChar w:fldCharType="end"/>
      </w:r>
      <w:r w:rsidRPr="00720BFE">
        <w:t>.</w:t>
      </w:r>
      <w:r>
        <w:t xml:space="preserve"> This decrease correlated with the stronger binding of the </w:t>
      </w:r>
      <w:r w:rsidRPr="00720BFE">
        <w:t>T588I</w:t>
      </w:r>
      <w:r>
        <w:t xml:space="preserve"> mutant to MAVS </w:t>
      </w:r>
      <w:r w:rsidRPr="00720BFE">
        <w:fldChar w:fldCharType="begin">
          <w:fldData xml:space="preserve">PEVuZE5vdGU+PENpdGU+PEF1dGhvcj5aaGFvPC9BdXRob3I+PFllYXI+MjAxNDwvWWVhcj48UmVj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</w:fldData>
        </w:fldChar>
      </w:r>
      <w:r w:rsidR="00C15697">
        <w:instrText xml:space="preserve"> ADDIN EN.CITE </w:instrText>
      </w:r>
      <w:r w:rsidR="00C15697">
        <w:fldChar w:fldCharType="begin">
          <w:fldData xml:space="preserve">PEVuZE5vdGU+PENpdGU+PEF1dGhvcj5aaGFvPC9BdXRob3I+PFllYXI+MjAxNDwvWWVhcj48UmVj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</w:fldData>
        </w:fldChar>
      </w:r>
      <w:r w:rsidR="00C15697">
        <w:instrText xml:space="preserve"> ADDIN EN.CITE.DATA </w:instrText>
      </w:r>
      <w:r w:rsidR="00C15697">
        <w:fldChar w:fldCharType="end"/>
      </w:r>
      <w:r w:rsidRPr="00720BFE">
        <w:fldChar w:fldCharType="separate"/>
      </w:r>
      <w:r w:rsidR="00C15697">
        <w:rPr>
          <w:noProof/>
        </w:rPr>
        <w:t>[</w:t>
      </w:r>
      <w:r w:rsidR="00726B1C">
        <w:rPr>
          <w:noProof/>
        </w:rPr>
        <w:t>85</w:t>
      </w:r>
      <w:r w:rsidR="00C15697">
        <w:rPr>
          <w:noProof/>
        </w:rPr>
        <w:t>]</w:t>
      </w:r>
      <w:r w:rsidRPr="00720BFE">
        <w:fldChar w:fldCharType="end"/>
      </w:r>
      <w:r w:rsidRPr="00720BFE">
        <w:t>.</w:t>
      </w:r>
      <w:r>
        <w:t xml:space="preserve"> Another </w:t>
      </w:r>
      <w:r w:rsidRPr="00720BFE">
        <w:t xml:space="preserve">mutation implicated in MAVS binding </w:t>
      </w:r>
      <w:r w:rsidR="000F30A0">
        <w:t xml:space="preserve">and gaining </w:t>
      </w:r>
      <w:r w:rsidR="000F30A0" w:rsidRPr="00720BFE">
        <w:t xml:space="preserve">prevalence </w:t>
      </w:r>
      <w:r w:rsidR="000F30A0">
        <w:t>among</w:t>
      </w:r>
      <w:r w:rsidR="000F30A0" w:rsidRPr="00720BFE">
        <w:t xml:space="preserve"> circulating avian H9N2 viruses in recent years</w:t>
      </w:r>
      <w:r w:rsidR="000F30A0">
        <w:t>,</w:t>
      </w:r>
      <w:r w:rsidR="000F30A0" w:rsidRPr="00720BFE">
        <w:t xml:space="preserve"> </w:t>
      </w:r>
      <w:r w:rsidRPr="00720BFE">
        <w:t>is I292V</w:t>
      </w:r>
      <w:r>
        <w:t xml:space="preserve"> </w:t>
      </w:r>
      <w:r w:rsidRPr="00720BFE">
        <w:t>in the Mid-link domain</w:t>
      </w:r>
      <w:r>
        <w:t xml:space="preserve"> of PB2</w:t>
      </w:r>
      <w:r w:rsidRPr="00720BFE">
        <w:t xml:space="preserve"> </w:t>
      </w:r>
      <w:r w:rsidRPr="00720BFE">
        <w:fldChar w:fldCharType="begin">
          <w:fldData xml:space="preserve">PEVuZE5vdGU+PENpdGU+PEF1dGhvcj5HYW88L0F1dGhvcj48WWVhcj4yMDE5PC9ZZWFyPjxSZWNO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</w:fldData>
        </w:fldChar>
      </w:r>
      <w:r w:rsidR="00C15697">
        <w:instrText xml:space="preserve"> ADDIN EN.CITE </w:instrText>
      </w:r>
      <w:r w:rsidR="00C15697">
        <w:fldChar w:fldCharType="begin">
          <w:fldData xml:space="preserve">PEVuZE5vdGU+PENpdGU+PEF1dGhvcj5HYW88L0F1dGhvcj48WWVhcj4yMDE5PC9ZZWFyPjxSZWNO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</w:fldData>
        </w:fldChar>
      </w:r>
      <w:r w:rsidR="00C15697">
        <w:instrText xml:space="preserve"> ADDIN EN.CITE.DATA </w:instrText>
      </w:r>
      <w:r w:rsidR="00C15697">
        <w:fldChar w:fldCharType="end"/>
      </w:r>
      <w:r w:rsidRPr="00720BFE">
        <w:fldChar w:fldCharType="separate"/>
      </w:r>
      <w:r w:rsidR="00C15697">
        <w:rPr>
          <w:noProof/>
        </w:rPr>
        <w:t>[</w:t>
      </w:r>
      <w:r w:rsidR="00726B1C">
        <w:rPr>
          <w:noProof/>
        </w:rPr>
        <w:t>86</w:t>
      </w:r>
      <w:r w:rsidR="00C15697">
        <w:rPr>
          <w:noProof/>
        </w:rPr>
        <w:t>]</w:t>
      </w:r>
      <w:r w:rsidRPr="00720BFE">
        <w:fldChar w:fldCharType="end"/>
      </w:r>
      <w:r w:rsidRPr="00720BFE">
        <w:t>. I292V</w:t>
      </w:r>
      <w:r>
        <w:t xml:space="preserve"> improved PB2-</w:t>
      </w:r>
      <w:r w:rsidRPr="00720BFE">
        <w:t>MAVS</w:t>
      </w:r>
      <w:r>
        <w:t xml:space="preserve"> </w:t>
      </w:r>
      <w:r w:rsidRPr="00720BFE">
        <w:t xml:space="preserve">binding </w:t>
      </w:r>
      <w:r>
        <w:t>and</w:t>
      </w:r>
      <w:r w:rsidRPr="00720BFE">
        <w:t xml:space="preserve"> decreased IFN-</w:t>
      </w:r>
      <w:r w:rsidRPr="00720BFE">
        <w:sym w:font="Symbol" w:char="F062"/>
      </w:r>
      <w:r w:rsidRPr="00720BFE">
        <w:t xml:space="preserve"> expression</w:t>
      </w:r>
      <w:r w:rsidR="008068DE">
        <w:t>,</w:t>
      </w:r>
      <w:r>
        <w:t xml:space="preserve"> </w:t>
      </w:r>
      <w:r>
        <w:lastRenderedPageBreak/>
        <w:t>resulting in a</w:t>
      </w:r>
      <w:r w:rsidRPr="00720BFE">
        <w:t xml:space="preserve"> more severe disease in mice </w:t>
      </w:r>
      <w:r w:rsidRPr="00720BFE">
        <w:fldChar w:fldCharType="begin">
          <w:fldData xml:space="preserve">PEVuZE5vdGU+PENpdGU+PEF1dGhvcj5HYW88L0F1dGhvcj48WWVhcj4yMDE5PC9ZZWFyPjxSZWNO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</w:fldData>
        </w:fldChar>
      </w:r>
      <w:r w:rsidR="00C15697">
        <w:instrText xml:space="preserve"> ADDIN EN.CITE </w:instrText>
      </w:r>
      <w:r w:rsidR="00C15697">
        <w:fldChar w:fldCharType="begin">
          <w:fldData xml:space="preserve">PEVuZE5vdGU+PENpdGU+PEF1dGhvcj5HYW88L0F1dGhvcj48WWVhcj4yMDE5PC9ZZWFyPjxSZWNO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</w:fldData>
        </w:fldChar>
      </w:r>
      <w:r w:rsidR="00C15697">
        <w:instrText xml:space="preserve"> ADDIN EN.CITE.DATA </w:instrText>
      </w:r>
      <w:r w:rsidR="00C15697">
        <w:fldChar w:fldCharType="end"/>
      </w:r>
      <w:r w:rsidRPr="00720BFE">
        <w:fldChar w:fldCharType="separate"/>
      </w:r>
      <w:r w:rsidR="00C15697">
        <w:rPr>
          <w:noProof/>
        </w:rPr>
        <w:t>[</w:t>
      </w:r>
      <w:r w:rsidR="00726B1C">
        <w:rPr>
          <w:noProof/>
        </w:rPr>
        <w:t>86</w:t>
      </w:r>
      <w:r w:rsidR="00C15697">
        <w:rPr>
          <w:noProof/>
        </w:rPr>
        <w:t>]</w:t>
      </w:r>
      <w:r w:rsidRPr="00720BFE">
        <w:fldChar w:fldCharType="end"/>
      </w:r>
      <w:r w:rsidRPr="00720BFE">
        <w:t xml:space="preserve">. </w:t>
      </w:r>
      <w:r>
        <w:t xml:space="preserve">Although it is unknown how PB2 inhibits innate immune activation upon MAVS binding, it </w:t>
      </w:r>
      <w:r w:rsidRPr="00720BFE">
        <w:t xml:space="preserve">is possible </w:t>
      </w:r>
      <w:r>
        <w:t xml:space="preserve">that </w:t>
      </w:r>
      <w:r w:rsidRPr="00720BFE">
        <w:t xml:space="preserve">PB2 </w:t>
      </w:r>
      <w:r>
        <w:t xml:space="preserve">prevents a correct </w:t>
      </w:r>
      <w:r w:rsidR="002B5797">
        <w:t xml:space="preserve">subcellular </w:t>
      </w:r>
      <w:r>
        <w:t>localisation of MAVS</w:t>
      </w:r>
      <w:r w:rsidRPr="00720BFE">
        <w:t>,</w:t>
      </w:r>
      <w:r>
        <w:t xml:space="preserve"> limits MAVS oligomerization,</w:t>
      </w:r>
      <w:r w:rsidRPr="00720BFE">
        <w:t xml:space="preserve"> or</w:t>
      </w:r>
      <w:r>
        <w:t xml:space="preserve"> </w:t>
      </w:r>
      <w:r w:rsidRPr="00720BFE">
        <w:t>induces MAVS degradation</w:t>
      </w:r>
      <w:r w:rsidR="002B5797">
        <w:t xml:space="preserve"> </w:t>
      </w:r>
      <w:r w:rsidR="001F32C9">
        <w:fldChar w:fldCharType="begin">
          <w:fldData xml:space="preserve">PEVuZE5vdGU+PENpdGU+PEF1dGhvcj5Ib3U8L0F1dGhvcj48WWVhcj4yMDExPC9ZZWFyPjxSZWNO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</w:fldData>
        </w:fldChar>
      </w:r>
      <w:r w:rsidR="00964DA7">
        <w:instrText xml:space="preserve"> ADDIN EN.CITE </w:instrText>
      </w:r>
      <w:r w:rsidR="00964DA7">
        <w:fldChar w:fldCharType="begin">
          <w:fldData xml:space="preserve">PEVuZE5vdGU+PENpdGU+PEF1dGhvcj5Ib3U8L0F1dGhvcj48WWVhcj4yMDExPC9ZZWFyPjxSZWNO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</w:fldData>
        </w:fldChar>
      </w:r>
      <w:r w:rsidR="00964DA7">
        <w:instrText xml:space="preserve"> ADDIN EN.CITE.DATA </w:instrText>
      </w:r>
      <w:r w:rsidR="00964DA7">
        <w:fldChar w:fldCharType="end"/>
      </w:r>
      <w:r w:rsidR="001F32C9">
        <w:fldChar w:fldCharType="separate"/>
      </w:r>
      <w:r w:rsidR="00C15697">
        <w:rPr>
          <w:noProof/>
        </w:rPr>
        <w:t>[</w:t>
      </w:r>
      <w:r w:rsidR="00726B1C">
        <w:rPr>
          <w:noProof/>
        </w:rPr>
        <w:t>88</w:t>
      </w:r>
      <w:r w:rsidR="00C15697">
        <w:rPr>
          <w:noProof/>
        </w:rPr>
        <w:t>,</w:t>
      </w:r>
      <w:r w:rsidR="00726B1C">
        <w:rPr>
          <w:noProof/>
        </w:rPr>
        <w:t>89</w:t>
      </w:r>
      <w:r w:rsidR="00C15697">
        <w:rPr>
          <w:noProof/>
        </w:rPr>
        <w:t>]</w:t>
      </w:r>
      <w:r w:rsidR="001F32C9">
        <w:fldChar w:fldCharType="end"/>
      </w:r>
      <w:r w:rsidRPr="00720BFE">
        <w:t>.</w:t>
      </w:r>
    </w:p>
    <w:p w14:paraId="1F1D47E7" w14:textId="7B28D3A1" w:rsidR="008B0AD1" w:rsidRDefault="008B0AD1" w:rsidP="00E76560">
      <w:pPr>
        <w:ind w:firstLine="720"/>
        <w:jc w:val="both"/>
      </w:pPr>
      <w:r>
        <w:t>Another mechanism through which PB2 modulate</w:t>
      </w:r>
      <w:r w:rsidR="00E30E58">
        <w:t>s</w:t>
      </w:r>
      <w:r>
        <w:t xml:space="preserve"> </w:t>
      </w:r>
      <w:r w:rsidRPr="00720BFE">
        <w:t xml:space="preserve">MAVS-mediated </w:t>
      </w:r>
      <w:r>
        <w:t xml:space="preserve">signalling is by targeting </w:t>
      </w:r>
      <w:r w:rsidRPr="00720BFE">
        <w:t xml:space="preserve">TNF receptor-associated factor 3 (TRAF3), </w:t>
      </w:r>
      <w:r>
        <w:t xml:space="preserve">the adaptor protein of MAVS that is required for optimal signal transduction </w:t>
      </w:r>
      <w:r w:rsidRPr="00720BFE">
        <w:fldChar w:fldCharType="begin">
          <w:fldData xml:space="preserve">PEVuZE5vdGU+PENpdGU+PEF1dGhvcj5TdW48L0F1dGhvcj48WWVhcj4yMDIwPC9ZZWFyPjxSZWNO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</w:fldData>
        </w:fldChar>
      </w:r>
      <w:r w:rsidR="00C15697">
        <w:instrText xml:space="preserve"> ADDIN EN.CITE </w:instrText>
      </w:r>
      <w:r w:rsidR="00C15697">
        <w:fldChar w:fldCharType="begin">
          <w:fldData xml:space="preserve">PEVuZE5vdGU+PENpdGU+PEF1dGhvcj5TdW48L0F1dGhvcj48WWVhcj4yMDIwPC9ZZWFyPjxSZWNO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</w:fldData>
        </w:fldChar>
      </w:r>
      <w:r w:rsidR="00C15697">
        <w:instrText xml:space="preserve"> ADDIN EN.CITE.DATA </w:instrText>
      </w:r>
      <w:r w:rsidR="00C15697">
        <w:fldChar w:fldCharType="end"/>
      </w:r>
      <w:r w:rsidRPr="00720BFE">
        <w:fldChar w:fldCharType="separate"/>
      </w:r>
      <w:r w:rsidR="00C15697">
        <w:rPr>
          <w:noProof/>
        </w:rPr>
        <w:t>[</w:t>
      </w:r>
      <w:r w:rsidR="00726B1C">
        <w:rPr>
          <w:noProof/>
        </w:rPr>
        <w:t>90</w:t>
      </w:r>
      <w:r w:rsidR="00C15697">
        <w:rPr>
          <w:noProof/>
        </w:rPr>
        <w:t>]</w:t>
      </w:r>
      <w:r w:rsidRPr="00720BFE">
        <w:fldChar w:fldCharType="end"/>
      </w:r>
      <w:r w:rsidRPr="00720BFE">
        <w:t xml:space="preserve">. TRAF3 </w:t>
      </w:r>
      <w:r>
        <w:t>interacts</w:t>
      </w:r>
      <w:r w:rsidRPr="00720BFE">
        <w:t xml:space="preserve"> with MAVS</w:t>
      </w:r>
      <w:r w:rsidR="00A80BD7">
        <w:t xml:space="preserve"> (Fig. 2)</w:t>
      </w:r>
      <w:r>
        <w:t>,</w:t>
      </w:r>
      <w:r w:rsidRPr="00720BFE">
        <w:t xml:space="preserve"> catalysing recruitment of the TBK1 and IKK</w:t>
      </w:r>
      <w:r w:rsidRPr="00720BFE">
        <w:sym w:font="Symbol" w:char="F065"/>
      </w:r>
      <w:r w:rsidRPr="00720BFE">
        <w:t xml:space="preserve"> kinases, which in turn phosphorylate IRF3</w:t>
      </w:r>
      <w:r>
        <w:t xml:space="preserve"> promoting</w:t>
      </w:r>
      <w:r w:rsidRPr="00720BFE">
        <w:t xml:space="preserve"> expression of IFN genes </w:t>
      </w:r>
      <w:r w:rsidRPr="00720BFE">
        <w:fldChar w:fldCharType="begin">
          <w:fldData xml:space="preserve">PEVuZE5vdGU+PENpdGU+PEF1dGhvcj5TdW48L0F1dGhvcj48WWVhcj4yMDIwPC9ZZWFyPjxSZWNO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</w:fldData>
        </w:fldChar>
      </w:r>
      <w:r w:rsidR="00C15697">
        <w:instrText xml:space="preserve"> ADDIN EN.CITE </w:instrText>
      </w:r>
      <w:r w:rsidR="00C15697">
        <w:fldChar w:fldCharType="begin">
          <w:fldData xml:space="preserve">PEVuZE5vdGU+PENpdGU+PEF1dGhvcj5TdW48L0F1dGhvcj48WWVhcj4yMDIwPC9ZZWFyPjxSZWNO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</w:fldData>
        </w:fldChar>
      </w:r>
      <w:r w:rsidR="00C15697">
        <w:instrText xml:space="preserve"> ADDIN EN.CITE.DATA </w:instrText>
      </w:r>
      <w:r w:rsidR="00C15697">
        <w:fldChar w:fldCharType="end"/>
      </w:r>
      <w:r w:rsidRPr="00720BFE">
        <w:fldChar w:fldCharType="separate"/>
      </w:r>
      <w:r w:rsidR="00C15697">
        <w:rPr>
          <w:noProof/>
        </w:rPr>
        <w:t>[</w:t>
      </w:r>
      <w:r w:rsidR="00726B1C">
        <w:rPr>
          <w:noProof/>
        </w:rPr>
        <w:t>90</w:t>
      </w:r>
      <w:r w:rsidR="00C15697">
        <w:rPr>
          <w:noProof/>
        </w:rPr>
        <w:t>,</w:t>
      </w:r>
      <w:r w:rsidR="00726B1C">
        <w:rPr>
          <w:noProof/>
        </w:rPr>
        <w:t>91</w:t>
      </w:r>
      <w:r w:rsidR="00C15697">
        <w:rPr>
          <w:noProof/>
        </w:rPr>
        <w:t>]</w:t>
      </w:r>
      <w:r w:rsidRPr="00720BFE">
        <w:fldChar w:fldCharType="end"/>
      </w:r>
      <w:r>
        <w:t xml:space="preserve">. To achieve this, TRAF3 needs to be activated by TRIM35, </w:t>
      </w:r>
      <w:r w:rsidR="006B357A">
        <w:t>through the addition of</w:t>
      </w:r>
      <w:r w:rsidRPr="00A06AEE">
        <w:t xml:space="preserve"> </w:t>
      </w:r>
      <w:r w:rsidRPr="00720BFE">
        <w:t>Lys63-linked</w:t>
      </w:r>
      <w:r>
        <w:t xml:space="preserve"> </w:t>
      </w:r>
      <w:r w:rsidRPr="00720BFE">
        <w:t>polyubiquitin</w:t>
      </w:r>
      <w:r>
        <w:t xml:space="preserve">. PB2 prevents polyubiquitination of TRAF3 by binding to </w:t>
      </w:r>
      <w:r w:rsidR="008068DE">
        <w:t xml:space="preserve">TRAF3 </w:t>
      </w:r>
      <w:r>
        <w:t xml:space="preserve">with </w:t>
      </w:r>
      <w:r w:rsidR="008068DE">
        <w:t>PB2 residues</w:t>
      </w:r>
      <w:r w:rsidRPr="00720BFE">
        <w:t xml:space="preserve"> 490-759</w:t>
      </w:r>
      <w:r>
        <w:t xml:space="preserve">. </w:t>
      </w:r>
      <w:r w:rsidR="008068DE">
        <w:t>The binding between PB2 and TRAF3</w:t>
      </w:r>
      <w:r w:rsidR="008068DE" w:rsidRPr="00720BFE">
        <w:t xml:space="preserve"> </w:t>
      </w:r>
      <w:r w:rsidRPr="00720BFE">
        <w:t xml:space="preserve">disrupts formation of </w:t>
      </w:r>
      <w:r w:rsidR="008068DE">
        <w:t xml:space="preserve">the </w:t>
      </w:r>
      <w:r w:rsidRPr="00720BFE">
        <w:t>TRAF3-MAVS complex, and inhibits downstream IFN-</w:t>
      </w:r>
      <w:r w:rsidRPr="00720BFE">
        <w:sym w:font="Symbol" w:char="F062"/>
      </w:r>
      <w:r w:rsidRPr="00720BFE">
        <w:t xml:space="preserve"> promoter activation.</w:t>
      </w:r>
      <w:r>
        <w:t xml:space="preserve"> TRIM35, on the other hand, counters this immunomodulatory</w:t>
      </w:r>
      <w:r w:rsidRPr="00720BFE">
        <w:t xml:space="preserve"> activity of PB2 </w:t>
      </w:r>
      <w:r>
        <w:t>by adding</w:t>
      </w:r>
      <w:r w:rsidRPr="00720BFE">
        <w:t xml:space="preserve"> Lys48-linked polyubiquitin </w:t>
      </w:r>
      <w:r>
        <w:t xml:space="preserve">to </w:t>
      </w:r>
      <w:r w:rsidRPr="00720BFE">
        <w:t>Lys736 of PB2</w:t>
      </w:r>
      <w:r w:rsidR="006B357A">
        <w:t>,</w:t>
      </w:r>
      <w:r>
        <w:t xml:space="preserve"> which targets</w:t>
      </w:r>
      <w:r w:rsidRPr="00720BFE">
        <w:t xml:space="preserve"> PB2 for proteasomal degradation </w:t>
      </w:r>
      <w:r w:rsidRPr="00720BFE">
        <w:fldChar w:fldCharType="begin">
          <w:fldData xml:space="preserve">PEVuZE5vdGU+PENpdGU+PEF1dGhvcj5TdW48L0F1dGhvcj48WWVhcj4yMDIwPC9ZZWFyPjxSZWNO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</w:fldData>
        </w:fldChar>
      </w:r>
      <w:r w:rsidR="00C15697">
        <w:instrText xml:space="preserve"> ADDIN EN.CITE </w:instrText>
      </w:r>
      <w:r w:rsidR="00C15697">
        <w:fldChar w:fldCharType="begin">
          <w:fldData xml:space="preserve">PEVuZE5vdGU+PENpdGU+PEF1dGhvcj5TdW48L0F1dGhvcj48WWVhcj4yMDIwPC9ZZWFyPjxSZWNO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</w:fldData>
        </w:fldChar>
      </w:r>
      <w:r w:rsidR="00C15697">
        <w:instrText xml:space="preserve"> ADDIN EN.CITE.DATA </w:instrText>
      </w:r>
      <w:r w:rsidR="00C15697">
        <w:fldChar w:fldCharType="end"/>
      </w:r>
      <w:r w:rsidRPr="00720BFE">
        <w:fldChar w:fldCharType="separate"/>
      </w:r>
      <w:r w:rsidR="00C15697">
        <w:rPr>
          <w:noProof/>
        </w:rPr>
        <w:t>[</w:t>
      </w:r>
      <w:r w:rsidR="00726B1C">
        <w:rPr>
          <w:noProof/>
        </w:rPr>
        <w:t>90</w:t>
      </w:r>
      <w:r w:rsidR="00C15697">
        <w:rPr>
          <w:noProof/>
        </w:rPr>
        <w:t>]</w:t>
      </w:r>
      <w:r w:rsidRPr="00720BFE">
        <w:fldChar w:fldCharType="end"/>
      </w:r>
      <w:r w:rsidRPr="00720BFE">
        <w:t>.</w:t>
      </w:r>
    </w:p>
    <w:p w14:paraId="3C17F4E4" w14:textId="142F726C" w:rsidR="00BD5FC1" w:rsidRPr="00720BFE" w:rsidRDefault="006B357A" w:rsidP="00E76560">
      <w:pPr>
        <w:ind w:firstLine="720"/>
        <w:jc w:val="both"/>
      </w:pPr>
      <w:r>
        <w:t xml:space="preserve">The </w:t>
      </w:r>
      <w:r w:rsidR="00BD5FC1" w:rsidRPr="00720BFE">
        <w:t>PA subunit of the viral RNA polymerase</w:t>
      </w:r>
      <w:r w:rsidR="008A1764">
        <w:t xml:space="preserve"> also</w:t>
      </w:r>
      <w:r w:rsidR="00BD5FC1" w:rsidRPr="00720BFE">
        <w:t xml:space="preserve"> inhibit</w:t>
      </w:r>
      <w:r w:rsidR="00BD5FC1">
        <w:t>s</w:t>
      </w:r>
      <w:r w:rsidR="00BD5FC1" w:rsidRPr="00720BFE">
        <w:t xml:space="preserve"> </w:t>
      </w:r>
      <w:r w:rsidR="008A1764">
        <w:t xml:space="preserve">innate immune signalling </w:t>
      </w:r>
      <w:r w:rsidR="00BD5FC1">
        <w:t>by binding to IRF3.</w:t>
      </w:r>
      <w:r w:rsidR="00BD5FC1" w:rsidRPr="00720BFE">
        <w:t xml:space="preserve"> </w:t>
      </w:r>
      <w:r w:rsidR="00BD5FC1">
        <w:t xml:space="preserve">This interaction </w:t>
      </w:r>
      <w:r w:rsidR="00BD5FC1" w:rsidRPr="00720BFE">
        <w:t>prevent</w:t>
      </w:r>
      <w:r w:rsidR="00BD5FC1">
        <w:t>s</w:t>
      </w:r>
      <w:r w:rsidR="00BD5FC1" w:rsidRPr="00720BFE">
        <w:t xml:space="preserve"> phosphorylation and nuclear translocation</w:t>
      </w:r>
      <w:r w:rsidR="00BD5FC1">
        <w:t xml:space="preserve"> of IRF3, </w:t>
      </w:r>
      <w:r>
        <w:t xml:space="preserve">both of </w:t>
      </w:r>
      <w:r w:rsidR="00BD5FC1">
        <w:t xml:space="preserve">which </w:t>
      </w:r>
      <w:r>
        <w:t xml:space="preserve">are </w:t>
      </w:r>
      <w:r w:rsidR="00BD5FC1">
        <w:t xml:space="preserve">central for IFN expression </w:t>
      </w:r>
      <w:r w:rsidR="00BD5FC1" w:rsidRPr="00720BFE">
        <w:fldChar w:fldCharType="begin">
          <w:fldData xml:space="preserve">PEVuZE5vdGU+PENpdGU+PEF1dGhvcj5ZaTwvQXV0aG9yPjxZZWFyPjIwMTc8L1llYXI+PFJlY051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</w:fldData>
        </w:fldChar>
      </w:r>
      <w:r w:rsidR="00C15697">
        <w:instrText xml:space="preserve"> ADDIN EN.CITE </w:instrText>
      </w:r>
      <w:r w:rsidR="00C15697">
        <w:fldChar w:fldCharType="begin">
          <w:fldData xml:space="preserve">PEVuZE5vdGU+PENpdGU+PEF1dGhvcj5ZaTwvQXV0aG9yPjxZZWFyPjIwMTc8L1llYXI+PFJlY051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</w:fldData>
        </w:fldChar>
      </w:r>
      <w:r w:rsidR="00C15697">
        <w:instrText xml:space="preserve"> ADDIN EN.CITE.DATA </w:instrText>
      </w:r>
      <w:r w:rsidR="00C15697">
        <w:fldChar w:fldCharType="end"/>
      </w:r>
      <w:r w:rsidR="00BD5FC1" w:rsidRPr="00720BFE">
        <w:fldChar w:fldCharType="separate"/>
      </w:r>
      <w:r w:rsidR="00C15697">
        <w:rPr>
          <w:noProof/>
        </w:rPr>
        <w:t>[</w:t>
      </w:r>
      <w:r w:rsidR="00726B1C">
        <w:rPr>
          <w:noProof/>
        </w:rPr>
        <w:t>92</w:t>
      </w:r>
      <w:r w:rsidR="00C15697">
        <w:rPr>
          <w:noProof/>
        </w:rPr>
        <w:t>]</w:t>
      </w:r>
      <w:r w:rsidR="00BD5FC1" w:rsidRPr="00720BFE">
        <w:fldChar w:fldCharType="end"/>
      </w:r>
      <w:r w:rsidR="00BD5FC1" w:rsidRPr="00720BFE">
        <w:t>.</w:t>
      </w:r>
      <w:r w:rsidR="00471537">
        <w:t xml:space="preserve"> The </w:t>
      </w:r>
      <w:r w:rsidR="007445FD">
        <w:t xml:space="preserve">same study </w:t>
      </w:r>
      <w:r w:rsidR="00471537">
        <w:t xml:space="preserve">also showed that </w:t>
      </w:r>
      <w:r w:rsidR="007445FD">
        <w:t xml:space="preserve">a </w:t>
      </w:r>
      <w:r w:rsidR="00471537">
        <w:t>D108A mutation in PA inhibits PA-IRF3 interaction</w:t>
      </w:r>
      <w:r>
        <w:t>.</w:t>
      </w:r>
      <w:r w:rsidR="00471537">
        <w:t xml:space="preserve"> </w:t>
      </w:r>
      <w:r>
        <w:t>H</w:t>
      </w:r>
      <w:r w:rsidR="00471537">
        <w:t>owever</w:t>
      </w:r>
      <w:r w:rsidR="00FE71A0">
        <w:t>,</w:t>
      </w:r>
      <w:r w:rsidR="00471537">
        <w:t xml:space="preserve"> it is unclear how </w:t>
      </w:r>
      <w:r>
        <w:t xml:space="preserve">D108 </w:t>
      </w:r>
      <w:r w:rsidR="00471537">
        <w:t xml:space="preserve">could be </w:t>
      </w:r>
      <w:r>
        <w:t xml:space="preserve">involved in this interaction </w:t>
      </w:r>
      <w:r w:rsidR="00471537">
        <w:t xml:space="preserve">as </w:t>
      </w:r>
      <w:r>
        <w:t xml:space="preserve">it </w:t>
      </w:r>
      <w:r w:rsidR="00471537">
        <w:t>is</w:t>
      </w:r>
      <w:r w:rsidR="00A80BD7">
        <w:t xml:space="preserve"> a catalytic residue of the endonuclease and</w:t>
      </w:r>
      <w:r w:rsidR="00471537">
        <w:t xml:space="preserve"> not </w:t>
      </w:r>
      <w:r>
        <w:t>located on the</w:t>
      </w:r>
      <w:r w:rsidR="00471537">
        <w:t xml:space="preserve"> surface</w:t>
      </w:r>
      <w:r>
        <w:t xml:space="preserve"> of the domain</w:t>
      </w:r>
      <w:r w:rsidR="00471537">
        <w:t>.</w:t>
      </w:r>
    </w:p>
    <w:p w14:paraId="415C3C04" w14:textId="77777777" w:rsidR="008B0AD1" w:rsidRPr="00720BFE" w:rsidRDefault="008B0AD1" w:rsidP="00E76560">
      <w:pPr>
        <w:ind w:firstLine="720"/>
        <w:jc w:val="both"/>
      </w:pPr>
    </w:p>
    <w:p w14:paraId="0A7729CB" w14:textId="3726D6D7" w:rsidR="008B0AD1" w:rsidRDefault="00BD5FC1" w:rsidP="00E76560">
      <w:pPr>
        <w:pStyle w:val="Heading2"/>
        <w:jc w:val="both"/>
      </w:pPr>
      <w:r>
        <w:t>PB2 is targeted to m</w:t>
      </w:r>
      <w:r w:rsidR="008B0AD1" w:rsidRPr="00720BFE">
        <w:t>itochondria</w:t>
      </w:r>
    </w:p>
    <w:p w14:paraId="680CB545" w14:textId="77777777" w:rsidR="00471537" w:rsidRPr="00471537" w:rsidRDefault="00471537" w:rsidP="00E76560">
      <w:pPr>
        <w:jc w:val="both"/>
      </w:pPr>
    </w:p>
    <w:p w14:paraId="188AF70A" w14:textId="6E1C06C4" w:rsidR="008B0AD1" w:rsidRDefault="008B0AD1" w:rsidP="00292EAC">
      <w:pPr>
        <w:jc w:val="both"/>
      </w:pPr>
      <w:r w:rsidRPr="00720BFE">
        <w:t xml:space="preserve">Mitochondria </w:t>
      </w:r>
      <w:r>
        <w:t xml:space="preserve">serve as </w:t>
      </w:r>
      <w:r w:rsidRPr="00720BFE">
        <w:t>platform for</w:t>
      </w:r>
      <w:r>
        <w:t xml:space="preserve"> the interaction between </w:t>
      </w:r>
      <w:r w:rsidRPr="00720BFE">
        <w:t>RIG-I</w:t>
      </w:r>
      <w:r>
        <w:t xml:space="preserve"> and </w:t>
      </w:r>
      <w:r w:rsidRPr="00720BFE">
        <w:t xml:space="preserve">MAVS and thus play a prominent role in innate immune signalling </w:t>
      </w:r>
      <w:r w:rsidRPr="00720BFE">
        <w:fldChar w:fldCharType="begin">
          <w:fldData xml:space="preserve">PEVuZE5vdGU+PENpdGU+PEF1dGhvcj5Ib3U8L0F1dGhvcj48WWVhcj4yMDExPC9ZZWFyPjxSZWNO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</w:fldData>
        </w:fldChar>
      </w:r>
      <w:r w:rsidR="00964DA7">
        <w:instrText xml:space="preserve"> ADDIN EN.CITE </w:instrText>
      </w:r>
      <w:r w:rsidR="00964DA7">
        <w:fldChar w:fldCharType="begin">
          <w:fldData xml:space="preserve">PEVuZE5vdGU+PENpdGU+PEF1dGhvcj5Ib3U8L0F1dGhvcj48WWVhcj4yMDExPC9ZZWFyPjxSZWNO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</w:fldData>
        </w:fldChar>
      </w:r>
      <w:r w:rsidR="00964DA7">
        <w:instrText xml:space="preserve"> ADDIN EN.CITE.DATA </w:instrText>
      </w:r>
      <w:r w:rsidR="00964DA7">
        <w:fldChar w:fldCharType="end"/>
      </w:r>
      <w:r w:rsidRPr="00720BFE">
        <w:fldChar w:fldCharType="separate"/>
      </w:r>
      <w:r w:rsidR="00C15697">
        <w:rPr>
          <w:noProof/>
        </w:rPr>
        <w:t>[</w:t>
      </w:r>
      <w:r w:rsidR="00726B1C">
        <w:rPr>
          <w:noProof/>
        </w:rPr>
        <w:t>88</w:t>
      </w:r>
      <w:r w:rsidR="00C15697">
        <w:rPr>
          <w:noProof/>
        </w:rPr>
        <w:t>,</w:t>
      </w:r>
      <w:r w:rsidR="00726B1C">
        <w:rPr>
          <w:noProof/>
        </w:rPr>
        <w:t>93</w:t>
      </w:r>
      <w:r w:rsidR="00C15697">
        <w:rPr>
          <w:noProof/>
        </w:rPr>
        <w:t>,</w:t>
      </w:r>
      <w:r w:rsidR="00726B1C">
        <w:rPr>
          <w:noProof/>
        </w:rPr>
        <w:t>94</w:t>
      </w:r>
      <w:r w:rsidR="00C15697">
        <w:rPr>
          <w:noProof/>
        </w:rPr>
        <w:t>]</w:t>
      </w:r>
      <w:r w:rsidRPr="00720BFE">
        <w:fldChar w:fldCharType="end"/>
      </w:r>
      <w:r w:rsidRPr="00720BFE">
        <w:t xml:space="preserve">. </w:t>
      </w:r>
      <w:r>
        <w:t>Influenza A viruses encode an accessory protein</w:t>
      </w:r>
      <w:r w:rsidR="00CC6B90">
        <w:t>,</w:t>
      </w:r>
      <w:r>
        <w:t xml:space="preserve"> </w:t>
      </w:r>
      <w:r w:rsidR="00A80BD7">
        <w:t xml:space="preserve">called </w:t>
      </w:r>
      <w:r>
        <w:t>PB1-F2</w:t>
      </w:r>
      <w:r w:rsidR="00CC6B90">
        <w:t>,</w:t>
      </w:r>
      <w:r>
        <w:t xml:space="preserve"> that specifically locali</w:t>
      </w:r>
      <w:r w:rsidR="00A80BD7">
        <w:t>s</w:t>
      </w:r>
      <w:r>
        <w:t>es to mitochondria and inte</w:t>
      </w:r>
      <w:r w:rsidR="00471537">
        <w:t>rferes</w:t>
      </w:r>
      <w:r>
        <w:t xml:space="preserve"> with their function in innate immune signalling</w:t>
      </w:r>
      <w:r w:rsidR="00471537">
        <w:t xml:space="preserve"> </w:t>
      </w:r>
      <w:r w:rsidR="00471537">
        <w:fldChar w:fldCharType="begin"/>
      </w:r>
      <w:r w:rsidR="00311478">
        <w:instrText xml:space="preserve"> ADDIN EN.CITE &lt;EndNote&gt;&lt;Cite&gt;&lt;Author&gt;Cheung&lt;/Author&gt;&lt;Year&gt;2020&lt;/Year&gt;&lt;RecNum&gt;781&lt;/RecNum&gt;&lt;DisplayText&gt;[26]&lt;/DisplayText&gt;&lt;record&gt;&lt;rec-number&gt;781&lt;/rec-number&gt;&lt;foreign-keys&gt;&lt;key app="EN" db-id="z9etrw9f75szsee90erxea9rr9ftftvvdzz9" timestamp="1591561696"&gt;781&lt;/key&gt;&lt;/foreign-keys&gt;&lt;ref-type name="Journal Article"&gt;17&lt;/ref-type&gt;&lt;contributors&gt;&lt;authors&gt;&lt;author&gt;Cheung, P. H.&lt;/author&gt;&lt;author&gt;Lee, T. T.&lt;/author&gt;&lt;author&gt;Chan, C. P.&lt;/author&gt;&lt;author&gt;Jin, D. Y.&lt;/author&gt;&lt;/authors&gt;&lt;/contributors&gt;&lt;auth-address&gt;School of Biomedical Sciences, LKS Faculty of Medicine, The University of Hong Kong, Pokfulam, Hong Kong.&lt;/auth-address&gt;&lt;titles&gt;&lt;title&gt;Influenza A virus PB1-F2 protein: An ambivalent innate immune modulator and virulence factor&lt;/title&gt;&lt;secondary-title&gt;J Leukoc Biol&lt;/secondary-title&gt;&lt;/titles&gt;&lt;periodical&gt;&lt;full-title&gt;J Leukoc Biol&lt;/full-title&gt;&lt;/periodical&gt;&lt;pages&gt;763-771&lt;/pages&gt;&lt;volume&gt;107&lt;/volume&gt;&lt;number&gt;5&lt;/number&gt;&lt;edition&gt;2020/04/24&lt;/edition&gt;&lt;keywords&gt;&lt;keyword&gt;avian influenza virus&lt;/keyword&gt;&lt;keyword&gt;inflammasome&lt;/keyword&gt;&lt;keyword&gt;inflammation&lt;/keyword&gt;&lt;keyword&gt;influenza A virus&lt;/keyword&gt;&lt;keyword&gt;innate antiviral response&lt;/keyword&gt;&lt;keyword&gt;type I IFNs&lt;/keyword&gt;&lt;/keywords&gt;&lt;dates&gt;&lt;year&gt;2020&lt;/year&gt;&lt;pub-dates&gt;&lt;date&gt;May&lt;/date&gt;&lt;/pub-dates&gt;&lt;/dates&gt;&lt;isbn&gt;1938-3673 (Electronic)&amp;#xD;0741-5400 (Linking)&lt;/isbn&gt;&lt;accession-num&gt;32323899&lt;/accession-num&gt;&lt;urls&gt;&lt;related-urls&gt;&lt;url&gt;https://www.ncbi.nlm.nih.gov/pubmed/32323899&lt;/url&gt;&lt;url&gt;https://jlb.onlinelibrary.wiley.com/doi/full/10.1002/JLB.4MR0320-206R&lt;/url&gt;&lt;/related-urls&gt;&lt;/urls&gt;&lt;electronic-resource-num&gt;https://doi.org/10.1002/JLB.4MR0320-206R&lt;/electronic-resource-num&gt;&lt;/record&gt;&lt;/Cite&gt;&lt;/EndNote&gt;</w:instrText>
      </w:r>
      <w:r w:rsidR="00471537">
        <w:fldChar w:fldCharType="separate"/>
      </w:r>
      <w:r w:rsidR="00311478">
        <w:rPr>
          <w:noProof/>
        </w:rPr>
        <w:t>[</w:t>
      </w:r>
      <w:r w:rsidR="00726B1C">
        <w:rPr>
          <w:noProof/>
        </w:rPr>
        <w:t>26</w:t>
      </w:r>
      <w:r w:rsidR="00311478">
        <w:rPr>
          <w:noProof/>
        </w:rPr>
        <w:t>]</w:t>
      </w:r>
      <w:r w:rsidR="00471537">
        <w:fldChar w:fldCharType="end"/>
      </w:r>
      <w:r>
        <w:t>. However, there is also a small pool of PB2 that localises to the mitochondrial matrix</w:t>
      </w:r>
      <w:r w:rsidR="00A80BD7">
        <w:t>. T</w:t>
      </w:r>
      <w:r>
        <w:t xml:space="preserve">he purpose of this localisation remains controversial </w:t>
      </w:r>
      <w:r w:rsidRPr="00720BFE">
        <w:fldChar w:fldCharType="begin">
          <w:fldData xml:space="preserve">PEVuZE5vdGU+PENpdGU+PEF1dGhvcj5DYXJyPC9BdXRob3I+PFllYXI+MjAwNjwvWWVhcj48UmVj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</w:fldData>
        </w:fldChar>
      </w:r>
      <w:r w:rsidR="00C15697">
        <w:instrText xml:space="preserve"> ADDIN EN.CITE </w:instrText>
      </w:r>
      <w:r w:rsidR="00C15697">
        <w:fldChar w:fldCharType="begin">
          <w:fldData xml:space="preserve">PEVuZE5vdGU+PENpdGU+PEF1dGhvcj5DYXJyPC9BdXRob3I+PFllYXI+MjAwNjwvWWVhcj48UmVj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</w:fldData>
        </w:fldChar>
      </w:r>
      <w:r w:rsidR="00C15697">
        <w:instrText xml:space="preserve"> ADDIN EN.CITE.DATA </w:instrText>
      </w:r>
      <w:r w:rsidR="00C15697">
        <w:fldChar w:fldCharType="end"/>
      </w:r>
      <w:r w:rsidRPr="00720BFE">
        <w:fldChar w:fldCharType="separate"/>
      </w:r>
      <w:r w:rsidR="00C15697">
        <w:rPr>
          <w:noProof/>
        </w:rPr>
        <w:t>[</w:t>
      </w:r>
      <w:r w:rsidR="00726B1C">
        <w:rPr>
          <w:noProof/>
        </w:rPr>
        <w:t>95</w:t>
      </w:r>
      <w:r w:rsidR="00C15697">
        <w:rPr>
          <w:noProof/>
        </w:rPr>
        <w:t>,</w:t>
      </w:r>
      <w:r w:rsidR="00726B1C">
        <w:rPr>
          <w:noProof/>
        </w:rPr>
        <w:t>84</w:t>
      </w:r>
      <w:r w:rsidR="00C15697">
        <w:rPr>
          <w:noProof/>
        </w:rPr>
        <w:t>,</w:t>
      </w:r>
      <w:r w:rsidR="00726B1C">
        <w:rPr>
          <w:noProof/>
        </w:rPr>
        <w:t>96</w:t>
      </w:r>
      <w:r w:rsidR="00C15697">
        <w:rPr>
          <w:noProof/>
        </w:rPr>
        <w:t>,</w:t>
      </w:r>
      <w:r w:rsidR="00726B1C">
        <w:rPr>
          <w:noProof/>
        </w:rPr>
        <w:t>97</w:t>
      </w:r>
      <w:r w:rsidR="00C15697">
        <w:rPr>
          <w:noProof/>
        </w:rPr>
        <w:t>]</w:t>
      </w:r>
      <w:r w:rsidRPr="00720BFE">
        <w:fldChar w:fldCharType="end"/>
      </w:r>
      <w:r w:rsidRPr="00720BFE">
        <w:t xml:space="preserve">. </w:t>
      </w:r>
    </w:p>
    <w:p w14:paraId="2633E724" w14:textId="7C92A39D" w:rsidR="008B0AD1" w:rsidRDefault="008B0AD1" w:rsidP="00E76560">
      <w:pPr>
        <w:ind w:firstLine="720"/>
        <w:jc w:val="both"/>
      </w:pPr>
      <w:r>
        <w:t>The mitochondrial</w:t>
      </w:r>
      <w:r w:rsidRPr="000D1977">
        <w:t xml:space="preserve"> </w:t>
      </w:r>
      <w:r w:rsidRPr="00720BFE">
        <w:t>targeting signal of PB2</w:t>
      </w:r>
      <w:r>
        <w:t xml:space="preserve"> has been mapped to PB2 </w:t>
      </w:r>
      <w:r w:rsidRPr="00720BFE">
        <w:t>residues L7 and L10</w:t>
      </w:r>
      <w:r w:rsidR="007445FD">
        <w:t>,</w:t>
      </w:r>
      <w:r w:rsidRPr="00720BFE">
        <w:t xml:space="preserve"> or N9 </w:t>
      </w:r>
      <w:r w:rsidRPr="00720BFE">
        <w:fldChar w:fldCharType="begin">
          <w:fldData xml:space="preserve">PEVuZE5vdGU+PENpdGU+PEF1dGhvcj5DYXJyPC9BdXRob3I+PFllYXI+MjAwNjwvWWVhcj48UmVj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</w:fldData>
        </w:fldChar>
      </w:r>
      <w:r w:rsidR="00C15697">
        <w:instrText xml:space="preserve"> ADDIN EN.CITE </w:instrText>
      </w:r>
      <w:r w:rsidR="00C15697">
        <w:fldChar w:fldCharType="begin">
          <w:fldData xml:space="preserve">PEVuZE5vdGU+PENpdGU+PEF1dGhvcj5DYXJyPC9BdXRob3I+PFllYXI+MjAwNjwvWWVhcj48UmVj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</w:fldData>
        </w:fldChar>
      </w:r>
      <w:r w:rsidR="00C15697">
        <w:instrText xml:space="preserve"> ADDIN EN.CITE.DATA </w:instrText>
      </w:r>
      <w:r w:rsidR="00C15697">
        <w:fldChar w:fldCharType="end"/>
      </w:r>
      <w:r w:rsidRPr="00720BFE">
        <w:fldChar w:fldCharType="separate"/>
      </w:r>
      <w:r w:rsidR="00C15697">
        <w:rPr>
          <w:noProof/>
        </w:rPr>
        <w:t>[</w:t>
      </w:r>
      <w:r w:rsidR="00726B1C">
        <w:rPr>
          <w:noProof/>
        </w:rPr>
        <w:t>95</w:t>
      </w:r>
      <w:r w:rsidR="00C15697">
        <w:rPr>
          <w:noProof/>
        </w:rPr>
        <w:t>,</w:t>
      </w:r>
      <w:r w:rsidR="00726B1C">
        <w:rPr>
          <w:noProof/>
        </w:rPr>
        <w:t>84</w:t>
      </w:r>
      <w:r w:rsidR="00C15697">
        <w:rPr>
          <w:noProof/>
        </w:rPr>
        <w:t>]</w:t>
      </w:r>
      <w:r w:rsidRPr="00720BFE">
        <w:fldChar w:fldCharType="end"/>
      </w:r>
      <w:r w:rsidRPr="00720BFE">
        <w:t>.</w:t>
      </w:r>
      <w:r>
        <w:t xml:space="preserve"> It has also been shown that the PB2 proteins of different influenza A virus strains have different mitochondrial locali</w:t>
      </w:r>
      <w:r w:rsidR="00A80BD7">
        <w:t>s</w:t>
      </w:r>
      <w:r>
        <w:t>ation tendencies,</w:t>
      </w:r>
      <w:r w:rsidRPr="00720BFE">
        <w:t xml:space="preserve"> with seasonal human strains</w:t>
      </w:r>
      <w:r>
        <w:t xml:space="preserve"> locali</w:t>
      </w:r>
      <w:r w:rsidR="00A80BD7">
        <w:t>s</w:t>
      </w:r>
      <w:r>
        <w:t>ing to mitochondria and avian strains showing reduced locali</w:t>
      </w:r>
      <w:r w:rsidR="00A80BD7">
        <w:t>s</w:t>
      </w:r>
      <w:r>
        <w:t>ation</w:t>
      </w:r>
      <w:r w:rsidRPr="00720BFE">
        <w:t>, suggesting</w:t>
      </w:r>
      <w:r>
        <w:t xml:space="preserve"> that mitochondrial locali</w:t>
      </w:r>
      <w:r w:rsidR="00A80BD7">
        <w:t>s</w:t>
      </w:r>
      <w:r>
        <w:t>ation might</w:t>
      </w:r>
      <w:r w:rsidRPr="00720BFE">
        <w:t xml:space="preserve"> play a role in host adaptation </w:t>
      </w:r>
      <w:r w:rsidRPr="00720BFE">
        <w:fldChar w:fldCharType="begin">
          <w:fldData xml:space="preserve">PEVuZE5vdGU+PENpdGU+PEF1dGhvcj5HcmFlZjwvQXV0aG9yPjxZZWFyPjIwMTA8L1llYXI+PFJl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</w:fldData>
        </w:fldChar>
      </w:r>
      <w:r w:rsidR="00C15697">
        <w:instrText xml:space="preserve"> ADDIN EN.CITE </w:instrText>
      </w:r>
      <w:r w:rsidR="00C15697">
        <w:fldChar w:fldCharType="begin">
          <w:fldData xml:space="preserve">PEVuZE5vdGU+PENpdGU+PEF1dGhvcj5HcmFlZjwvQXV0aG9yPjxZZWFyPjIwMTA8L1llYXI+PFJl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</w:fldData>
        </w:fldChar>
      </w:r>
      <w:r w:rsidR="00C15697">
        <w:instrText xml:space="preserve"> ADDIN EN.CITE.DATA </w:instrText>
      </w:r>
      <w:r w:rsidR="00C15697">
        <w:fldChar w:fldCharType="end"/>
      </w:r>
      <w:r w:rsidRPr="00720BFE">
        <w:fldChar w:fldCharType="separate"/>
      </w:r>
      <w:r w:rsidR="00C15697">
        <w:rPr>
          <w:noProof/>
        </w:rPr>
        <w:t>[</w:t>
      </w:r>
      <w:r w:rsidR="00726B1C">
        <w:rPr>
          <w:noProof/>
        </w:rPr>
        <w:t>84</w:t>
      </w:r>
      <w:r w:rsidR="00C15697">
        <w:rPr>
          <w:noProof/>
        </w:rPr>
        <w:t>]</w:t>
      </w:r>
      <w:r w:rsidRPr="00720BFE">
        <w:fldChar w:fldCharType="end"/>
      </w:r>
      <w:r w:rsidRPr="00720BFE">
        <w:t>. The strain</w:t>
      </w:r>
      <w:r w:rsidR="00784855">
        <w:t>-</w:t>
      </w:r>
      <w:r w:rsidRPr="00720BFE">
        <w:t>specific localisation of PB2 dependent</w:t>
      </w:r>
      <w:r w:rsidR="00471537">
        <w:t>s</w:t>
      </w:r>
      <w:r w:rsidRPr="00720BFE">
        <w:t xml:space="preserve"> on </w:t>
      </w:r>
      <w:r>
        <w:t>the</w:t>
      </w:r>
      <w:r w:rsidRPr="00720BFE">
        <w:t xml:space="preserve"> </w:t>
      </w:r>
      <w:r w:rsidR="00471537">
        <w:t xml:space="preserve">PB2 </w:t>
      </w:r>
      <w:r>
        <w:t>residue</w:t>
      </w:r>
      <w:r w:rsidRPr="00720BFE">
        <w:t xml:space="preserve"> </w:t>
      </w:r>
      <w:r w:rsidR="00471537">
        <w:t>nine</w:t>
      </w:r>
      <w:r w:rsidRPr="00720BFE">
        <w:t xml:space="preserve">, </w:t>
      </w:r>
      <w:r>
        <w:t>which is typically an aspartate</w:t>
      </w:r>
      <w:r w:rsidRPr="00720BFE">
        <w:t xml:space="preserve"> </w:t>
      </w:r>
      <w:r>
        <w:t>(D) in the PB2 proteins of</w:t>
      </w:r>
      <w:r w:rsidRPr="00720BFE">
        <w:t xml:space="preserve"> avian strains and </w:t>
      </w:r>
      <w:r>
        <w:t>an asparagine (N) in the PB2 proteins of</w:t>
      </w:r>
      <w:r w:rsidRPr="00720BFE">
        <w:t xml:space="preserve"> human-adapted strains.</w:t>
      </w:r>
      <w:r>
        <w:t xml:space="preserve"> </w:t>
      </w:r>
      <w:r w:rsidRPr="002616A0">
        <w:rPr>
          <w:i/>
          <w:iCs/>
        </w:rPr>
        <w:t>In vitro</w:t>
      </w:r>
      <w:r>
        <w:t xml:space="preserve">, introduction of an avian-like N9D mutation in the PB2 of the </w:t>
      </w:r>
      <w:r w:rsidRPr="00720BFE">
        <w:t xml:space="preserve">A/WSN/33 </w:t>
      </w:r>
      <w:r>
        <w:t>virus strain increases IFN-</w:t>
      </w:r>
      <w:r>
        <w:sym w:font="Symbol" w:char="F062"/>
      </w:r>
      <w:r>
        <w:t xml:space="preserve"> expression in</w:t>
      </w:r>
      <w:r w:rsidR="002616A0">
        <w:t xml:space="preserve"> lung epithelial cells</w:t>
      </w:r>
      <w:r>
        <w:t xml:space="preserve">. In mice, however, the N9D mutation decreased </w:t>
      </w:r>
      <w:r w:rsidRPr="00720BFE">
        <w:t>IFN-</w:t>
      </w:r>
      <w:r w:rsidRPr="00720BFE">
        <w:sym w:font="Symbol" w:char="F062"/>
      </w:r>
      <w:r w:rsidRPr="00720BFE">
        <w:t xml:space="preserve"> expression</w:t>
      </w:r>
      <w:r>
        <w:t xml:space="preserve">, likely because </w:t>
      </w:r>
      <w:r w:rsidR="00BC53C7">
        <w:t xml:space="preserve">of </w:t>
      </w:r>
      <w:r>
        <w:t xml:space="preserve">the </w:t>
      </w:r>
      <w:r w:rsidR="00E30E58">
        <w:t xml:space="preserve">impaired growth of </w:t>
      </w:r>
      <w:r w:rsidR="00BC53C7">
        <w:t xml:space="preserve">the </w:t>
      </w:r>
      <w:r w:rsidR="00E30E58">
        <w:t>N9D</w:t>
      </w:r>
      <w:r w:rsidR="00E30E58" w:rsidRPr="005F4C69">
        <w:rPr>
          <w:i/>
          <w:iCs/>
        </w:rPr>
        <w:t xml:space="preserve"> </w:t>
      </w:r>
      <w:r w:rsidR="00E30E58" w:rsidRPr="00E30E58">
        <w:t>mutant</w:t>
      </w:r>
      <w:r w:rsidR="00E30E58">
        <w:rPr>
          <w:i/>
          <w:iCs/>
        </w:rPr>
        <w:t xml:space="preserve"> </w:t>
      </w:r>
      <w:r w:rsidRPr="005F4C69">
        <w:rPr>
          <w:i/>
          <w:iCs/>
        </w:rPr>
        <w:t>in vivo</w:t>
      </w:r>
      <w:r w:rsidRPr="00720BFE">
        <w:t xml:space="preserve"> </w:t>
      </w:r>
      <w:r w:rsidRPr="00720BFE">
        <w:fldChar w:fldCharType="begin">
          <w:fldData xml:space="preserve">PEVuZE5vdGU+PENpdGU+PEF1dGhvcj5HcmFlZjwvQXV0aG9yPjxZZWFyPjIwMTA8L1llYXI+PFJl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</w:fldData>
        </w:fldChar>
      </w:r>
      <w:r w:rsidR="00C15697">
        <w:instrText xml:space="preserve"> ADDIN EN.CITE </w:instrText>
      </w:r>
      <w:r w:rsidR="00C15697">
        <w:fldChar w:fldCharType="begin">
          <w:fldData xml:space="preserve">PEVuZE5vdGU+PENpdGU+PEF1dGhvcj5HcmFlZjwvQXV0aG9yPjxZZWFyPjIwMTA8L1llYXI+PFJl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</w:fldData>
        </w:fldChar>
      </w:r>
      <w:r w:rsidR="00C15697">
        <w:instrText xml:space="preserve"> ADDIN EN.CITE.DATA </w:instrText>
      </w:r>
      <w:r w:rsidR="00C15697">
        <w:fldChar w:fldCharType="end"/>
      </w:r>
      <w:r w:rsidRPr="00720BFE">
        <w:fldChar w:fldCharType="separate"/>
      </w:r>
      <w:r w:rsidR="00C15697">
        <w:rPr>
          <w:noProof/>
        </w:rPr>
        <w:t>[</w:t>
      </w:r>
      <w:r w:rsidR="00726B1C">
        <w:rPr>
          <w:noProof/>
        </w:rPr>
        <w:t>84</w:t>
      </w:r>
      <w:r w:rsidR="00C15697">
        <w:rPr>
          <w:noProof/>
        </w:rPr>
        <w:t>]</w:t>
      </w:r>
      <w:r w:rsidRPr="00720BFE">
        <w:fldChar w:fldCharType="end"/>
      </w:r>
      <w:r>
        <w:t>.</w:t>
      </w:r>
      <w:r w:rsidR="00FB2939">
        <w:t xml:space="preserve"> Presently, the mechanisms behind innate immune modulation by the mitochondrial PB2 remain unclear, but they might involve changes in mitochondrial dynamics or mitochondrial membrane potential </w:t>
      </w:r>
      <w:r w:rsidR="00FB2939">
        <w:fldChar w:fldCharType="begin">
          <w:fldData xml:space="preserve">PEVuZE5vdGU+PENpdGU+PEF1dGhvcj5DYXJyPC9BdXRob3I+PFllYXI+MjAwNjwvWWVhcj48UmVj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</w:fldData>
        </w:fldChar>
      </w:r>
      <w:r w:rsidR="00C15697">
        <w:instrText xml:space="preserve"> ADDIN EN.CITE </w:instrText>
      </w:r>
      <w:r w:rsidR="00C15697">
        <w:fldChar w:fldCharType="begin">
          <w:fldData xml:space="preserve">PEVuZE5vdGU+PENpdGU+PEF1dGhvcj5DYXJyPC9BdXRob3I+PFllYXI+MjAwNjwvWWVhcj48UmVj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</w:fldData>
        </w:fldChar>
      </w:r>
      <w:r w:rsidR="00C15697">
        <w:instrText xml:space="preserve"> ADDIN EN.CITE.DATA </w:instrText>
      </w:r>
      <w:r w:rsidR="00C15697">
        <w:fldChar w:fldCharType="end"/>
      </w:r>
      <w:r w:rsidR="00FB2939">
        <w:fldChar w:fldCharType="separate"/>
      </w:r>
      <w:r w:rsidR="00C15697">
        <w:rPr>
          <w:noProof/>
        </w:rPr>
        <w:t>[</w:t>
      </w:r>
      <w:r w:rsidR="00726B1C">
        <w:rPr>
          <w:noProof/>
        </w:rPr>
        <w:t>95</w:t>
      </w:r>
      <w:r w:rsidR="00C15697">
        <w:rPr>
          <w:noProof/>
        </w:rPr>
        <w:t>,</w:t>
      </w:r>
      <w:r w:rsidR="00726B1C">
        <w:rPr>
          <w:noProof/>
        </w:rPr>
        <w:t>96</w:t>
      </w:r>
      <w:r w:rsidR="00C15697">
        <w:rPr>
          <w:noProof/>
        </w:rPr>
        <w:t>]</w:t>
      </w:r>
      <w:r w:rsidR="00FB2939">
        <w:fldChar w:fldCharType="end"/>
      </w:r>
      <w:r w:rsidR="00FB2939">
        <w:t xml:space="preserve">. </w:t>
      </w:r>
    </w:p>
    <w:p w14:paraId="0C4B9427" w14:textId="4A7F59AF" w:rsidR="00EA583E" w:rsidRDefault="00EA583E" w:rsidP="00E76560">
      <w:pPr>
        <w:ind w:firstLine="720"/>
        <w:jc w:val="both"/>
      </w:pPr>
    </w:p>
    <w:p w14:paraId="53F41DDD" w14:textId="0F27534C" w:rsidR="00B64AD8" w:rsidRDefault="00B64AD8" w:rsidP="00E76560">
      <w:pPr>
        <w:pStyle w:val="Heading1"/>
        <w:jc w:val="both"/>
      </w:pPr>
      <w:r>
        <w:t>Aberrant replication products as innate immune activators</w:t>
      </w:r>
    </w:p>
    <w:p w14:paraId="72B33A7C" w14:textId="77777777" w:rsidR="00785686" w:rsidRPr="00785686" w:rsidRDefault="00785686" w:rsidP="00E76560">
      <w:pPr>
        <w:jc w:val="both"/>
      </w:pPr>
    </w:p>
    <w:p w14:paraId="2F8D53C6" w14:textId="4CFE48F6" w:rsidR="00EA583E" w:rsidRPr="00720BFE" w:rsidRDefault="00157B89" w:rsidP="00E76560">
      <w:pPr>
        <w:pStyle w:val="Heading2"/>
        <w:jc w:val="both"/>
      </w:pPr>
      <w:r>
        <w:lastRenderedPageBreak/>
        <w:t>A</w:t>
      </w:r>
      <w:r w:rsidR="00EA583E" w:rsidRPr="00720BFE">
        <w:t>berrant replication products</w:t>
      </w:r>
      <w:r>
        <w:t xml:space="preserve"> and their synthesis</w:t>
      </w:r>
    </w:p>
    <w:p w14:paraId="5BD3ACFE" w14:textId="77777777" w:rsidR="00EA583E" w:rsidRPr="00720BFE" w:rsidRDefault="00EA583E" w:rsidP="00E76560">
      <w:pPr>
        <w:ind w:firstLine="720"/>
        <w:jc w:val="both"/>
      </w:pPr>
    </w:p>
    <w:p w14:paraId="0B6EB1C2" w14:textId="403857BE" w:rsidR="00723E28" w:rsidRDefault="00EA583E" w:rsidP="00292EAC">
      <w:pPr>
        <w:jc w:val="both"/>
      </w:pPr>
      <w:r w:rsidRPr="00720BFE">
        <w:t xml:space="preserve">Besides full-length replication products, the influenza virus RNA polymerase also generates aberrant </w:t>
      </w:r>
      <w:r>
        <w:t xml:space="preserve">replication </w:t>
      </w:r>
      <w:r w:rsidRPr="00720BFE">
        <w:t>product</w:t>
      </w:r>
      <w:r w:rsidR="00CC6B90">
        <w:t>s</w:t>
      </w:r>
      <w:r>
        <w:t xml:space="preserve">, including </w:t>
      </w:r>
      <w:r w:rsidRPr="00720BFE">
        <w:t>DVGs</w:t>
      </w:r>
      <w:r>
        <w:t>,</w:t>
      </w:r>
      <w:r w:rsidRPr="00720BFE">
        <w:t xml:space="preserve"> mvRNAs, and svRNAs</w:t>
      </w:r>
      <w:r w:rsidR="00CC6B90">
        <w:t xml:space="preserve"> (Fig. 4A)</w:t>
      </w:r>
      <w:r w:rsidRPr="00720BFE">
        <w:t xml:space="preserve"> </w:t>
      </w:r>
      <w:r w:rsidRPr="00720BFE">
        <w:fldChar w:fldCharType="begin">
          <w:fldData xml:space="preserve">PEVuZE5vdGU+PENpdGU+PEF1dGhvcj5UZSBWZWx0aHVpczwvQXV0aG9yPjxZZWFyPjIwMTg8L1ll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</w:fldData>
        </w:fldChar>
      </w:r>
      <w:r w:rsidR="00C15697">
        <w:instrText xml:space="preserve"> ADDIN EN.CITE </w:instrText>
      </w:r>
      <w:r w:rsidR="00C15697">
        <w:fldChar w:fldCharType="begin">
          <w:fldData xml:space="preserve">PEVuZE5vdGU+PENpdGU+PEF1dGhvcj5UZSBWZWx0aHVpczwvQXV0aG9yPjxZZWFyPjIwMTg8L1ll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</w:fldData>
        </w:fldChar>
      </w:r>
      <w:r w:rsidR="00C15697">
        <w:instrText xml:space="preserve"> ADDIN EN.CITE.DATA </w:instrText>
      </w:r>
      <w:r w:rsidR="00C15697">
        <w:fldChar w:fldCharType="end"/>
      </w:r>
      <w:r w:rsidRPr="00720BFE">
        <w:fldChar w:fldCharType="separate"/>
      </w:r>
      <w:r w:rsidR="00C15697">
        <w:rPr>
          <w:noProof/>
        </w:rPr>
        <w:t>[</w:t>
      </w:r>
      <w:r w:rsidR="00726B1C">
        <w:rPr>
          <w:noProof/>
        </w:rPr>
        <w:t>24</w:t>
      </w:r>
      <w:r w:rsidR="00C15697">
        <w:rPr>
          <w:noProof/>
        </w:rPr>
        <w:t>,</w:t>
      </w:r>
      <w:r w:rsidR="00726B1C">
        <w:rPr>
          <w:noProof/>
        </w:rPr>
        <w:t>98-100</w:t>
      </w:r>
      <w:r w:rsidR="00C15697">
        <w:rPr>
          <w:noProof/>
        </w:rPr>
        <w:t>]</w:t>
      </w:r>
      <w:r w:rsidRPr="00720BFE">
        <w:fldChar w:fldCharType="end"/>
      </w:r>
      <w:r w:rsidRPr="00720BFE">
        <w:t xml:space="preserve">. </w:t>
      </w:r>
      <w:r>
        <w:t xml:space="preserve">svRNA are 21-27 nucleotides long and </w:t>
      </w:r>
      <w:r w:rsidRPr="00720BFE">
        <w:t>only contain the 5</w:t>
      </w:r>
      <w:r w:rsidR="00A457FB">
        <w:sym w:font="Symbol" w:char="F0A2"/>
      </w:r>
      <w:r w:rsidRPr="00720BFE">
        <w:t xml:space="preserve"> terminus of the vRNA template</w:t>
      </w:r>
      <w:r>
        <w:t>. By contrast,</w:t>
      </w:r>
      <w:r w:rsidRPr="00720BFE">
        <w:t xml:space="preserve"> DVGs and mvRNAs </w:t>
      </w:r>
      <w:r>
        <w:t xml:space="preserve">both contain </w:t>
      </w:r>
      <w:r w:rsidRPr="00720BFE">
        <w:t xml:space="preserve">the </w:t>
      </w:r>
      <w:r>
        <w:t>conserved 5</w:t>
      </w:r>
      <w:r w:rsidR="00A457FB">
        <w:sym w:font="Symbol" w:char="F0A2"/>
      </w:r>
      <w:r>
        <w:t xml:space="preserve"> and 3</w:t>
      </w:r>
      <w:r w:rsidR="00A457FB">
        <w:sym w:font="Symbol" w:char="F0A2"/>
      </w:r>
      <w:r>
        <w:t xml:space="preserve"> </w:t>
      </w:r>
      <w:r w:rsidRPr="00720BFE">
        <w:t>terminal</w:t>
      </w:r>
      <w:r>
        <w:t xml:space="preserve"> ends that are present in each vRNA segment and bound by the viral RNA polymerase. However, they lack internal sequences and </w:t>
      </w:r>
      <w:r w:rsidRPr="00720BFE">
        <w:t xml:space="preserve">can be distinguished </w:t>
      </w:r>
      <w:r>
        <w:t xml:space="preserve">from full-length vRNAs </w:t>
      </w:r>
      <w:r w:rsidRPr="00720BFE">
        <w:t>by their size</w:t>
      </w:r>
      <w:r>
        <w:t xml:space="preserve">, with </w:t>
      </w:r>
      <w:r w:rsidRPr="00720BFE">
        <w:t xml:space="preserve">DVGs </w:t>
      </w:r>
      <w:r>
        <w:t>being</w:t>
      </w:r>
      <w:r w:rsidRPr="00720BFE">
        <w:t xml:space="preserve"> typically </w:t>
      </w:r>
      <w:r>
        <w:t>1</w:t>
      </w:r>
      <w:r w:rsidR="00E118C7">
        <w:t>7</w:t>
      </w:r>
      <w:r>
        <w:t xml:space="preserve">8 to </w:t>
      </w:r>
      <w:r w:rsidRPr="00720BFE">
        <w:t xml:space="preserve">several hundred nucleotides </w:t>
      </w:r>
      <w:r>
        <w:t xml:space="preserve">long, and </w:t>
      </w:r>
      <w:r w:rsidRPr="00720BFE">
        <w:t xml:space="preserve">mvRNAs </w:t>
      </w:r>
      <w:r>
        <w:t>being 56</w:t>
      </w:r>
      <w:r w:rsidRPr="00720BFE">
        <w:t>-125 nucleotides</w:t>
      </w:r>
      <w:r>
        <w:t xml:space="preserve"> long </w:t>
      </w:r>
      <w:r w:rsidRPr="00720BFE">
        <w:fldChar w:fldCharType="begin">
          <w:fldData xml:space="preserve">PEVuZE5vdGU+PENpdGU+PEF1dGhvcj5UZSBWZWx0aHVpczwvQXV0aG9yPjxZZWFyPjIwMTg8L1ll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</w:fldData>
        </w:fldChar>
      </w:r>
      <w:r w:rsidR="00C15697">
        <w:instrText xml:space="preserve"> ADDIN EN.CITE </w:instrText>
      </w:r>
      <w:r w:rsidR="00C15697">
        <w:fldChar w:fldCharType="begin">
          <w:fldData xml:space="preserve">PEVuZE5vdGU+PENpdGU+PEF1dGhvcj5UZSBWZWx0aHVpczwvQXV0aG9yPjxZZWFyPjIwMTg8L1ll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</w:fldData>
        </w:fldChar>
      </w:r>
      <w:r w:rsidR="00C15697">
        <w:instrText xml:space="preserve"> ADDIN EN.CITE.DATA </w:instrText>
      </w:r>
      <w:r w:rsidR="00C15697">
        <w:fldChar w:fldCharType="end"/>
      </w:r>
      <w:r w:rsidRPr="00720BFE">
        <w:fldChar w:fldCharType="separate"/>
      </w:r>
      <w:r w:rsidR="00C15697">
        <w:rPr>
          <w:noProof/>
        </w:rPr>
        <w:t>[</w:t>
      </w:r>
      <w:r w:rsidR="00726B1C">
        <w:rPr>
          <w:noProof/>
        </w:rPr>
        <w:t>24</w:t>
      </w:r>
      <w:r w:rsidR="00C15697">
        <w:rPr>
          <w:noProof/>
        </w:rPr>
        <w:t>,</w:t>
      </w:r>
      <w:r w:rsidR="00726B1C">
        <w:rPr>
          <w:noProof/>
        </w:rPr>
        <w:t>101</w:t>
      </w:r>
      <w:r w:rsidR="00C15697">
        <w:rPr>
          <w:noProof/>
        </w:rPr>
        <w:t>,</w:t>
      </w:r>
      <w:r w:rsidR="00726B1C">
        <w:rPr>
          <w:noProof/>
        </w:rPr>
        <w:t>102</w:t>
      </w:r>
      <w:r w:rsidR="00C15697">
        <w:rPr>
          <w:noProof/>
        </w:rPr>
        <w:t>]</w:t>
      </w:r>
      <w:r w:rsidRPr="00720BFE">
        <w:fldChar w:fldCharType="end"/>
      </w:r>
      <w:r w:rsidRPr="00720BFE">
        <w:t xml:space="preserve">. </w:t>
      </w:r>
    </w:p>
    <w:p w14:paraId="6D1DF8BA" w14:textId="5D0BE595" w:rsidR="00723E28" w:rsidRPr="00720BFE" w:rsidRDefault="00723E28" w:rsidP="00E76560">
      <w:pPr>
        <w:ind w:firstLine="720"/>
        <w:jc w:val="both"/>
      </w:pPr>
      <w:r w:rsidRPr="00D538C7">
        <w:t xml:space="preserve">vRNAs, DVGs and mvRNAs </w:t>
      </w:r>
      <w:r w:rsidR="00784855">
        <w:t>all contain the conserved</w:t>
      </w:r>
      <w:r w:rsidRPr="00D538C7">
        <w:t xml:space="preserve"> RNA </w:t>
      </w:r>
      <w:r w:rsidR="00784855">
        <w:t xml:space="preserve">promoter </w:t>
      </w:r>
      <w:r w:rsidRPr="00D538C7">
        <w:t>structure with 5</w:t>
      </w:r>
      <w:r w:rsidR="00A457FB">
        <w:sym w:font="Symbol" w:char="F0A2"/>
      </w:r>
      <w:r w:rsidR="00A43206">
        <w:rPr>
          <w:rFonts w:ascii="Calibri" w:hAnsi="Calibri" w:cs="Calibri"/>
        </w:rPr>
        <w:t xml:space="preserve"> </w:t>
      </w:r>
      <w:r w:rsidR="00605F0C">
        <w:rPr>
          <w:rFonts w:ascii="Calibri" w:hAnsi="Calibri" w:cs="Calibri"/>
        </w:rPr>
        <w:softHyphen/>
      </w:r>
      <w:r w:rsidR="00605F0C">
        <w:rPr>
          <w:rFonts w:ascii="Calibri" w:hAnsi="Calibri" w:cs="Calibri"/>
        </w:rPr>
        <w:softHyphen/>
      </w:r>
      <w:r w:rsidRPr="00D538C7">
        <w:t xml:space="preserve">triphosphate </w:t>
      </w:r>
      <w:r w:rsidR="00784855">
        <w:t xml:space="preserve">that forms a panhandle in solution </w:t>
      </w:r>
      <w:r w:rsidR="00667A6C">
        <w:fldChar w:fldCharType="begin"/>
      </w:r>
      <w:r w:rsidR="00C15697">
        <w:instrText xml:space="preserve"> ADDIN EN.CITE &lt;EndNote&gt;&lt;Cite&gt;&lt;Author&gt;Cheong&lt;/Author&gt;&lt;Year&gt;1999&lt;/Year&gt;&lt;RecNum&gt;1161&lt;/RecNum&gt;&lt;DisplayText&gt;[103]&lt;/DisplayText&gt;&lt;record&gt;&lt;rec-number&gt;1161&lt;/rec-number&gt;&lt;foreign-keys&gt;&lt;key app="EN" db-id="z9etrw9f75szsee90erxea9rr9ftftvvdzz9" timestamp="1621877375"&gt;1161&lt;/key&gt;&lt;/foreign-keys&gt;&lt;ref-type name="Journal Article"&gt;17&lt;/ref-type&gt;&lt;contributors&gt;&lt;authors&gt;&lt;author&gt;Cheong, H. K.&lt;/author&gt;&lt;author&gt;Cheong, C.&lt;/author&gt;&lt;author&gt;Lee, Y. S.&lt;/author&gt;&lt;author&gt;Seong, B. L.&lt;/author&gt;&lt;author&gt;Choi, B. S.&lt;/author&gt;&lt;/authors&gt;&lt;/contributors&gt;&lt;auth-address&gt;Magnetic Resonance Group, Korea Basic Science Institute, Eoun-dong 52, Yusung-gu, Taejon 305-333, Korea. cheong@comp.kbsi.re.kr&lt;/auth-address&gt;&lt;titles&gt;&lt;title&gt;Structure of influenza virus panhandle RNA studied by NMR spectroscopy and molecular modeling&lt;/title&gt;&lt;secondary-title&gt;Nucleic Acids Res&lt;/secondary-title&gt;&lt;/titles&gt;&lt;periodical&gt;&lt;full-title&gt;Nucleic Acids Res&lt;/full-title&gt;&lt;/periodical&gt;&lt;pages&gt;1392-7&lt;/pages&gt;&lt;volume&gt;27&lt;/volume&gt;&lt;number&gt;5&lt;/number&gt;&lt;edition&gt;1999/02/12&lt;/edition&gt;&lt;keywords&gt;&lt;keyword&gt;Magnetic Resonance Spectroscopy&lt;/keyword&gt;&lt;keyword&gt;Models, Molecular&lt;/keyword&gt;&lt;keyword&gt;*Nucleic Acid Conformation&lt;/keyword&gt;&lt;keyword&gt;Orthomyxoviridae/*genetics&lt;/keyword&gt;&lt;keyword&gt;RNA, Viral/*chemistry/genetics&lt;/keyword&gt;&lt;keyword&gt;Structure-Activity Relationship&lt;/keyword&gt;&lt;keyword&gt;Transcription, Genetic&lt;/keyword&gt;&lt;/keywords&gt;&lt;dates&gt;&lt;year&gt;1999&lt;/year&gt;&lt;pub-dates&gt;&lt;date&gt;Mar 1&lt;/date&gt;&lt;/pub-dates&gt;&lt;/dates&gt;&lt;isbn&gt;0305-1048 (Print)&amp;#xD;0305-1048 (Linking)&lt;/isbn&gt;&lt;accession-num&gt;9973631&lt;/accession-num&gt;&lt;urls&gt;&lt;related-urls&gt;&lt;url&gt;https://www.ncbi.nlm.nih.gov/pubmed/9973631&lt;/url&gt;&lt;url&gt;https://www.ncbi.nlm.nih.gov/pmc/articles/PMC148329/pdf/271392.pdf&lt;/url&gt;&lt;/related-urls&gt;&lt;/urls&gt;&lt;custom2&gt;PMC148329&lt;/custom2&gt;&lt;electronic-resource-num&gt;https://doi.org/10.1093/nar/27.5.1392&lt;/electronic-resource-num&gt;&lt;/record&gt;&lt;/Cite&gt;&lt;/EndNote&gt;</w:instrText>
      </w:r>
      <w:r w:rsidR="00667A6C">
        <w:fldChar w:fldCharType="separate"/>
      </w:r>
      <w:r w:rsidR="00C15697">
        <w:rPr>
          <w:noProof/>
        </w:rPr>
        <w:t>[</w:t>
      </w:r>
      <w:r w:rsidR="00726B1C">
        <w:rPr>
          <w:noProof/>
        </w:rPr>
        <w:t>103</w:t>
      </w:r>
      <w:r w:rsidR="00C15697">
        <w:rPr>
          <w:noProof/>
        </w:rPr>
        <w:t>]</w:t>
      </w:r>
      <w:r w:rsidR="00667A6C">
        <w:fldChar w:fldCharType="end"/>
      </w:r>
      <w:r w:rsidRPr="00D538C7">
        <w:t xml:space="preserve">. </w:t>
      </w:r>
      <w:r w:rsidRPr="00D538C7">
        <w:rPr>
          <w:i/>
          <w:iCs/>
        </w:rPr>
        <w:t>In vitro</w:t>
      </w:r>
      <w:r w:rsidRPr="00D538C7">
        <w:t xml:space="preserve"> and </w:t>
      </w:r>
      <w:r w:rsidRPr="00D538C7">
        <w:rPr>
          <w:i/>
          <w:iCs/>
        </w:rPr>
        <w:t>in vivo</w:t>
      </w:r>
      <w:r w:rsidRPr="00D538C7">
        <w:t xml:space="preserve">, this RNA structure is recognised by the cellular RIG-I sensor and able to activate the MAVS signalling cascade </w:t>
      </w:r>
      <w:r w:rsidRPr="00D538C7">
        <w:fldChar w:fldCharType="begin">
          <w:fldData xml:space="preserve">PEVuZE5vdGU+PENpdGU+PEF1dGhvcj5MaXU8L0F1dGhvcj48WWVhcj4yMDE1PC9ZZWFyPjxSZWNO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</w:fldData>
        </w:fldChar>
      </w:r>
      <w:r w:rsidR="00C15697">
        <w:instrText xml:space="preserve"> ADDIN EN.CITE </w:instrText>
      </w:r>
      <w:r w:rsidR="00C15697">
        <w:fldChar w:fldCharType="begin">
          <w:fldData xml:space="preserve">PEVuZE5vdGU+PENpdGU+PEF1dGhvcj5MaXU8L0F1dGhvcj48WWVhcj4yMDE1PC9ZZWFyPjxSZWNO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</w:fldData>
        </w:fldChar>
      </w:r>
      <w:r w:rsidR="00C15697">
        <w:instrText xml:space="preserve"> ADDIN EN.CITE.DATA </w:instrText>
      </w:r>
      <w:r w:rsidR="00C15697">
        <w:fldChar w:fldCharType="end"/>
      </w:r>
      <w:r w:rsidRPr="00D538C7">
        <w:fldChar w:fldCharType="separate"/>
      </w:r>
      <w:r w:rsidR="00C15697">
        <w:rPr>
          <w:noProof/>
        </w:rPr>
        <w:t>[</w:t>
      </w:r>
      <w:r w:rsidR="00726B1C">
        <w:rPr>
          <w:noProof/>
        </w:rPr>
        <w:t>7</w:t>
      </w:r>
      <w:r w:rsidR="00C15697">
        <w:rPr>
          <w:noProof/>
        </w:rPr>
        <w:t>,</w:t>
      </w:r>
      <w:r w:rsidR="00726B1C">
        <w:rPr>
          <w:noProof/>
        </w:rPr>
        <w:t>104</w:t>
      </w:r>
      <w:r w:rsidR="00C15697">
        <w:rPr>
          <w:noProof/>
        </w:rPr>
        <w:t>,</w:t>
      </w:r>
      <w:r w:rsidR="00726B1C">
        <w:rPr>
          <w:noProof/>
        </w:rPr>
        <w:t>19</w:t>
      </w:r>
      <w:r w:rsidR="00C15697">
        <w:rPr>
          <w:noProof/>
        </w:rPr>
        <w:t>,</w:t>
      </w:r>
      <w:r w:rsidR="00726B1C">
        <w:rPr>
          <w:noProof/>
        </w:rPr>
        <w:t>24</w:t>
      </w:r>
      <w:r w:rsidR="00C15697">
        <w:rPr>
          <w:noProof/>
        </w:rPr>
        <w:t>,</w:t>
      </w:r>
      <w:r w:rsidR="00726B1C">
        <w:rPr>
          <w:noProof/>
        </w:rPr>
        <w:t>66</w:t>
      </w:r>
      <w:r w:rsidR="00C15697">
        <w:rPr>
          <w:noProof/>
        </w:rPr>
        <w:t>]</w:t>
      </w:r>
      <w:r w:rsidRPr="00D538C7">
        <w:fldChar w:fldCharType="end"/>
      </w:r>
      <w:r w:rsidRPr="00D538C7">
        <w:t xml:space="preserve">. </w:t>
      </w:r>
      <w:r w:rsidR="00784855">
        <w:t xml:space="preserve">Interestingly, </w:t>
      </w:r>
      <w:r w:rsidRPr="00D538C7">
        <w:t>RIG-I bind</w:t>
      </w:r>
      <w:r w:rsidR="00784855">
        <w:t>s</w:t>
      </w:r>
      <w:r w:rsidRPr="00D538C7">
        <w:t xml:space="preserve"> different influenza A virus RNA species </w:t>
      </w:r>
      <w:r w:rsidR="00784855">
        <w:t>with different efficiencies</w:t>
      </w:r>
      <w:r w:rsidRPr="00D538C7">
        <w:t xml:space="preserve">. Aberrant RNAs of 56-125 nucleotides long are bound by RIG-I more efficiently than longer aberrant RNAs, and shorter vRNA segments are bound more efficiently than longer vRNA segments </w:t>
      </w:r>
      <w:r w:rsidRPr="00D538C7">
        <w:fldChar w:fldCharType="begin">
          <w:fldData xml:space="preserve">PEVuZE5vdGU+PENpdGU+PEF1dGhvcj5UZSBWZWx0aHVpczwvQXV0aG9yPjxZZWFyPjIwMTg8L1ll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</w:fldData>
        </w:fldChar>
      </w:r>
      <w:r w:rsidR="00C15697">
        <w:instrText xml:space="preserve"> ADDIN EN.CITE </w:instrText>
      </w:r>
      <w:r w:rsidR="00C15697">
        <w:fldChar w:fldCharType="begin">
          <w:fldData xml:space="preserve">PEVuZE5vdGU+PENpdGU+PEF1dGhvcj5UZSBWZWx0aHVpczwvQXV0aG9yPjxZZWFyPjIwMTg8L1ll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</w:fldData>
        </w:fldChar>
      </w:r>
      <w:r w:rsidR="00C15697">
        <w:instrText xml:space="preserve"> ADDIN EN.CITE.DATA </w:instrText>
      </w:r>
      <w:r w:rsidR="00C15697">
        <w:fldChar w:fldCharType="end"/>
      </w:r>
      <w:r w:rsidRPr="00D538C7">
        <w:fldChar w:fldCharType="separate"/>
      </w:r>
      <w:r w:rsidR="00C15697">
        <w:rPr>
          <w:noProof/>
        </w:rPr>
        <w:t>[</w:t>
      </w:r>
      <w:r w:rsidR="00726B1C">
        <w:rPr>
          <w:noProof/>
        </w:rPr>
        <w:t>24</w:t>
      </w:r>
      <w:r w:rsidR="00C15697">
        <w:rPr>
          <w:noProof/>
        </w:rPr>
        <w:t>,</w:t>
      </w:r>
      <w:r w:rsidR="00726B1C">
        <w:rPr>
          <w:noProof/>
        </w:rPr>
        <w:t>104</w:t>
      </w:r>
      <w:r w:rsidR="00C15697">
        <w:rPr>
          <w:noProof/>
        </w:rPr>
        <w:t>]</w:t>
      </w:r>
      <w:r w:rsidRPr="00D538C7">
        <w:fldChar w:fldCharType="end"/>
      </w:r>
      <w:r w:rsidRPr="00D538C7">
        <w:t>. Interestingly, aberrant RNAs shorter than 56 nucleotides are not bound by RIG-I at all, even though short artificial hairpins are potent RIG-I agonists</w:t>
      </w:r>
      <w:r w:rsidR="00D538C7">
        <w:t xml:space="preserve"> </w:t>
      </w:r>
      <w:r w:rsidR="00D538C7">
        <w:fldChar w:fldCharType="begin">
          <w:fldData xml:space="preserve">PEVuZE5vdGU+PENpdGU+PEF1dGhvcj5MaW5laGFuPC9BdXRob3I+PFllYXI+MjAxODwvWWVhcj48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</w:fldData>
        </w:fldChar>
      </w:r>
      <w:r w:rsidR="00C15697">
        <w:instrText xml:space="preserve"> ADDIN EN.CITE </w:instrText>
      </w:r>
      <w:r w:rsidR="00C15697">
        <w:fldChar w:fldCharType="begin">
          <w:fldData xml:space="preserve">PEVuZE5vdGU+PENpdGU+PEF1dGhvcj5MaW5laGFuPC9BdXRob3I+PFllYXI+MjAxODwvWWVhcj48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</w:fldData>
        </w:fldChar>
      </w:r>
      <w:r w:rsidR="00C15697">
        <w:instrText xml:space="preserve"> ADDIN EN.CITE.DATA </w:instrText>
      </w:r>
      <w:r w:rsidR="00C15697">
        <w:fldChar w:fldCharType="end"/>
      </w:r>
      <w:r w:rsidR="00D538C7">
        <w:fldChar w:fldCharType="separate"/>
      </w:r>
      <w:r w:rsidR="00C15697">
        <w:rPr>
          <w:noProof/>
        </w:rPr>
        <w:t>[</w:t>
      </w:r>
      <w:r w:rsidR="00726B1C">
        <w:rPr>
          <w:noProof/>
        </w:rPr>
        <w:t>105</w:t>
      </w:r>
      <w:r w:rsidR="00C15697">
        <w:rPr>
          <w:noProof/>
        </w:rPr>
        <w:t>,</w:t>
      </w:r>
      <w:r w:rsidR="00726B1C">
        <w:rPr>
          <w:noProof/>
        </w:rPr>
        <w:t>24</w:t>
      </w:r>
      <w:r w:rsidR="00C15697">
        <w:rPr>
          <w:noProof/>
        </w:rPr>
        <w:t>]</w:t>
      </w:r>
      <w:r w:rsidR="00D538C7">
        <w:fldChar w:fldCharType="end"/>
      </w:r>
      <w:r w:rsidRPr="00D538C7">
        <w:t xml:space="preserve">. Although, both mvRNAs and DVGs are potent inducers of IFN expression, they are thought to have opposite effects on disease, with mvRNAs having been linked to virulence </w:t>
      </w:r>
      <w:r w:rsidR="00F81F4F">
        <w:t xml:space="preserve">and </w:t>
      </w:r>
      <w:r w:rsidR="00E8590A">
        <w:t>the cytokine storm</w:t>
      </w:r>
      <w:r w:rsidR="00973B1C">
        <w:t>,</w:t>
      </w:r>
      <w:r w:rsidR="00F81F4F">
        <w:t xml:space="preserve"> </w:t>
      </w:r>
      <w:r w:rsidR="00E8590A">
        <w:t xml:space="preserve">both </w:t>
      </w:r>
      <w:r w:rsidR="00F81F4F">
        <w:t>common for the</w:t>
      </w:r>
      <w:r w:rsidRPr="00D538C7">
        <w:t xml:space="preserve"> highly pathogenic influenza virus strains, and DVGs to protective IFN responses and a reduction of viral virulence </w:t>
      </w:r>
      <w:r w:rsidRPr="00D538C7">
        <w:fldChar w:fldCharType="begin">
          <w:fldData xml:space="preserve">PEVuZE5vdGU+PENpdGU+PEF1dGhvcj5FYXN0b248L0F1dGhvcj48WWVhcj4yMDExPC9ZZWFyPjxS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</w:fldData>
        </w:fldChar>
      </w:r>
      <w:r w:rsidR="00C15697">
        <w:instrText xml:space="preserve"> ADDIN EN.CITE </w:instrText>
      </w:r>
      <w:r w:rsidR="00C15697">
        <w:fldChar w:fldCharType="begin">
          <w:fldData xml:space="preserve">PEVuZE5vdGU+PENpdGU+PEF1dGhvcj5FYXN0b248L0F1dGhvcj48WWVhcj4yMDExPC9ZZWFyPjxS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</w:fldData>
        </w:fldChar>
      </w:r>
      <w:r w:rsidR="00C15697">
        <w:instrText xml:space="preserve"> ADDIN EN.CITE.DATA </w:instrText>
      </w:r>
      <w:r w:rsidR="00C15697">
        <w:fldChar w:fldCharType="end"/>
      </w:r>
      <w:r w:rsidRPr="00D538C7">
        <w:fldChar w:fldCharType="separate"/>
      </w:r>
      <w:r w:rsidR="00C15697">
        <w:rPr>
          <w:noProof/>
        </w:rPr>
        <w:t>[</w:t>
      </w:r>
      <w:r w:rsidR="00726B1C">
        <w:rPr>
          <w:noProof/>
        </w:rPr>
        <w:t>106</w:t>
      </w:r>
      <w:r w:rsidR="00C15697">
        <w:rPr>
          <w:noProof/>
        </w:rPr>
        <w:t>,</w:t>
      </w:r>
      <w:r w:rsidR="00726B1C">
        <w:rPr>
          <w:noProof/>
        </w:rPr>
        <w:t>107</w:t>
      </w:r>
      <w:r w:rsidR="00C15697">
        <w:rPr>
          <w:noProof/>
        </w:rPr>
        <w:t>,</w:t>
      </w:r>
      <w:r w:rsidR="00726B1C">
        <w:rPr>
          <w:noProof/>
        </w:rPr>
        <w:t>24</w:t>
      </w:r>
      <w:r w:rsidR="00C15697">
        <w:rPr>
          <w:noProof/>
        </w:rPr>
        <w:t>]</w:t>
      </w:r>
      <w:r w:rsidRPr="00D538C7">
        <w:fldChar w:fldCharType="end"/>
      </w:r>
      <w:r w:rsidRPr="00D538C7">
        <w:t>.</w:t>
      </w:r>
    </w:p>
    <w:p w14:paraId="4062E239" w14:textId="4C8EBE39" w:rsidR="00EA583E" w:rsidRDefault="00EA583E" w:rsidP="00E76560">
      <w:pPr>
        <w:ind w:firstLine="720"/>
        <w:jc w:val="both"/>
      </w:pPr>
      <w:r w:rsidRPr="00720BFE">
        <w:t>The molecular mechanism</w:t>
      </w:r>
      <w:r>
        <w:t>s</w:t>
      </w:r>
      <w:r w:rsidRPr="00720BFE">
        <w:t xml:space="preserve"> underlying DVG and mvRNA formation </w:t>
      </w:r>
      <w:r>
        <w:t>are</w:t>
      </w:r>
      <w:r w:rsidRPr="00720BFE">
        <w:t xml:space="preserve"> </w:t>
      </w:r>
      <w:r>
        <w:t xml:space="preserve">currently </w:t>
      </w:r>
      <w:r w:rsidRPr="00720BFE">
        <w:t>poorly defined</w:t>
      </w:r>
      <w:r>
        <w:t>.</w:t>
      </w:r>
      <w:r w:rsidRPr="00720BFE">
        <w:t xml:space="preserve"> </w:t>
      </w:r>
      <w:r>
        <w:t>In one model, t</w:t>
      </w:r>
      <w:r w:rsidRPr="00720BFE">
        <w:t xml:space="preserve">he internal deletions </w:t>
      </w:r>
      <w:r>
        <w:t>are generated</w:t>
      </w:r>
      <w:r w:rsidRPr="00720BFE">
        <w:t xml:space="preserve"> when the </w:t>
      </w:r>
      <w:r>
        <w:t xml:space="preserve">viral </w:t>
      </w:r>
      <w:r w:rsidRPr="00720BFE">
        <w:t>RNA polymerase pauses during elongation</w:t>
      </w:r>
      <w:r>
        <w:t>, back-tracks to separate template and nascent strand,</w:t>
      </w:r>
      <w:r w:rsidRPr="00720BFE">
        <w:t xml:space="preserve"> and</w:t>
      </w:r>
      <w:r>
        <w:t xml:space="preserve"> </w:t>
      </w:r>
      <w:r w:rsidRPr="004F50C6">
        <w:t xml:space="preserve">finally translocates to a downstream template sequence to realign the nascent strand and continue nascent RNA extension (Fig. </w:t>
      </w:r>
      <w:r w:rsidR="00282504">
        <w:t>4</w:t>
      </w:r>
      <w:r w:rsidRPr="004F50C6">
        <w:t xml:space="preserve">B) </w:t>
      </w:r>
      <w:r w:rsidRPr="002B4A02">
        <w:fldChar w:fldCharType="begin">
          <w:fldData xml:space="preserve">PEVuZE5vdGU+PENpdGU+PEF1dGhvcj5BbG5hamk8L0F1dGhvcj48WWVhcj4yMDIwPC9ZZWFyPjxS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</w:fldData>
        </w:fldChar>
      </w:r>
      <w:r w:rsidR="00C15697">
        <w:instrText xml:space="preserve"> ADDIN EN.CITE </w:instrText>
      </w:r>
      <w:r w:rsidR="00C15697">
        <w:fldChar w:fldCharType="begin">
          <w:fldData xml:space="preserve">PEVuZE5vdGU+PENpdGU+PEF1dGhvcj5BbG5hamk8L0F1dGhvcj48WWVhcj4yMDIwPC9ZZWFyPjxS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</w:fldData>
        </w:fldChar>
      </w:r>
      <w:r w:rsidR="00C15697">
        <w:instrText xml:space="preserve"> ADDIN EN.CITE.DATA </w:instrText>
      </w:r>
      <w:r w:rsidR="00C15697">
        <w:fldChar w:fldCharType="end"/>
      </w:r>
      <w:r w:rsidRPr="002B4A02">
        <w:fldChar w:fldCharType="separate"/>
      </w:r>
      <w:r w:rsidR="00C15697">
        <w:rPr>
          <w:noProof/>
        </w:rPr>
        <w:t>[</w:t>
      </w:r>
      <w:r w:rsidR="00726B1C">
        <w:rPr>
          <w:noProof/>
        </w:rPr>
        <w:t>98</w:t>
      </w:r>
      <w:r w:rsidR="00C15697">
        <w:rPr>
          <w:noProof/>
        </w:rPr>
        <w:t>,</w:t>
      </w:r>
      <w:r w:rsidR="00726B1C">
        <w:rPr>
          <w:noProof/>
        </w:rPr>
        <w:t>22</w:t>
      </w:r>
      <w:r w:rsidR="00C15697">
        <w:rPr>
          <w:noProof/>
        </w:rPr>
        <w:t>]</w:t>
      </w:r>
      <w:r w:rsidRPr="002B4A02">
        <w:fldChar w:fldCharType="end"/>
      </w:r>
      <w:r w:rsidRPr="002B4A02">
        <w:t>.</w:t>
      </w:r>
      <w:r w:rsidR="002B4A02" w:rsidRPr="002B4A02">
        <w:t xml:space="preserve"> Such polymerase translocations might be affected or directed by A/U-rich sequences, which have been observed near DVG breakpoints </w:t>
      </w:r>
      <w:r w:rsidR="002B4A02" w:rsidRPr="002B4A02">
        <w:fldChar w:fldCharType="begin">
          <w:fldData xml:space="preserve">PEVuZE5vdGU+PENpdGU+PEF1dGhvcj5Cb3Vzc2llcjwvQXV0aG9yPjxZZWFyPjIwMjA8L1llYXI+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</w:fldData>
        </w:fldChar>
      </w:r>
      <w:r w:rsidR="00C15697">
        <w:instrText xml:space="preserve"> ADDIN EN.CITE </w:instrText>
      </w:r>
      <w:r w:rsidR="00C15697">
        <w:fldChar w:fldCharType="begin">
          <w:fldData xml:space="preserve">PEVuZE5vdGU+PENpdGU+PEF1dGhvcj5Cb3Vzc2llcjwvQXV0aG9yPjxZZWFyPjIwMjA8L1llYXI+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</w:fldData>
        </w:fldChar>
      </w:r>
      <w:r w:rsidR="00C15697">
        <w:instrText xml:space="preserve"> ADDIN EN.CITE.DATA </w:instrText>
      </w:r>
      <w:r w:rsidR="00C15697">
        <w:fldChar w:fldCharType="end"/>
      </w:r>
      <w:r w:rsidR="002B4A02" w:rsidRPr="002B4A02">
        <w:fldChar w:fldCharType="separate"/>
      </w:r>
      <w:r w:rsidR="00C15697">
        <w:rPr>
          <w:noProof/>
        </w:rPr>
        <w:t>[</w:t>
      </w:r>
      <w:r w:rsidR="00726B1C">
        <w:rPr>
          <w:noProof/>
        </w:rPr>
        <w:t>108</w:t>
      </w:r>
      <w:r w:rsidR="00C15697">
        <w:rPr>
          <w:noProof/>
        </w:rPr>
        <w:t>,</w:t>
      </w:r>
      <w:r w:rsidR="00726B1C">
        <w:rPr>
          <w:noProof/>
        </w:rPr>
        <w:t>109</w:t>
      </w:r>
      <w:r w:rsidR="00C15697">
        <w:rPr>
          <w:noProof/>
        </w:rPr>
        <w:t>]</w:t>
      </w:r>
      <w:r w:rsidR="002B4A02" w:rsidRPr="002B4A02">
        <w:fldChar w:fldCharType="end"/>
      </w:r>
      <w:r w:rsidR="002B4A02" w:rsidRPr="002B4A02">
        <w:t>. It is possible that such A/U-rich sequences facilitate separation of the template and nascent strand prior to translocation.</w:t>
      </w:r>
      <w:r w:rsidR="002B4A02">
        <w:t xml:space="preserve"> </w:t>
      </w:r>
      <w:r w:rsidRPr="002B4A02">
        <w:t>Other</w:t>
      </w:r>
      <w:r w:rsidRPr="004F50C6">
        <w:t xml:space="preserve"> models for DVG and mvRNA synthesis, which involve, for instance, endonucleolytic cleavage and ligation of the product RNA, are not supported by experimental data </w:t>
      </w:r>
      <w:r w:rsidR="00157B89" w:rsidRPr="004F50C6">
        <w:fldChar w:fldCharType="begin"/>
      </w:r>
      <w:r w:rsidR="00C15697">
        <w:instrText xml:space="preserve"> ADDIN EN.CITE &lt;EndNote&gt;&lt;Cite&gt;&lt;Author&gt;Alnaji&lt;/Author&gt;&lt;Year&gt;2020&lt;/Year&gt;&lt;RecNum&gt;827&lt;/RecNum&gt;&lt;DisplayText&gt;[98]&lt;/DisplayText&gt;&lt;record&gt;&lt;rec-number&gt;827&lt;/rec-number&gt;&lt;foreign-keys&gt;&lt;key app="EN" db-id="z9etrw9f75szsee90erxea9rr9ftftvvdzz9" timestamp="1593705906"&gt;827&lt;/key&gt;&lt;/foreign-keys&gt;&lt;ref-type name="Journal Article"&gt;17&lt;/ref-type&gt;&lt;contributors&gt;&lt;authors&gt;&lt;author&gt;Alnaji, F. G.&lt;/author&gt;&lt;author&gt;Brooke, C. B.&lt;/author&gt;&lt;/authors&gt;&lt;/contributors&gt;&lt;auth-address&gt;Department of Microbiology, University of Illinois at Urbana-Champaign, Urbana, Illinois, United States of America.&amp;#xD;Carl R. Woese Institute for Genomic Biology, University of Illinois at Urbana-Champaign, Urbana, Illinois, United States of America.&lt;/auth-address&gt;&lt;titles&gt;&lt;title&gt;Influenza virus DI particles: Defective interfering or delightfully interesting?&lt;/title&gt;&lt;secondary-title&gt;PLoS Pathog&lt;/secondary-title&gt;&lt;/titles&gt;&lt;periodical&gt;&lt;full-title&gt;PLoS Pathog&lt;/full-title&gt;&lt;/periodical&gt;&lt;pages&gt;e1008436&lt;/pages&gt;&lt;volume&gt;16&lt;/volume&gt;&lt;number&gt;5&lt;/number&gt;&lt;edition&gt;2020/05/22&lt;/edition&gt;&lt;dates&gt;&lt;year&gt;2020&lt;/year&gt;&lt;pub-dates&gt;&lt;date&gt;May&lt;/date&gt;&lt;/pub-dates&gt;&lt;/dates&gt;&lt;isbn&gt;1553-7374 (Electronic)&amp;#xD;1553-7366 (Linking)&lt;/isbn&gt;&lt;accession-num&gt;32437428&lt;/accession-num&gt;&lt;urls&gt;&lt;related-urls&gt;&lt;url&gt;https://www.ncbi.nlm.nih.gov/pubmed/32437428&lt;/url&gt;&lt;url&gt;https://www.ncbi.nlm.nih.gov/pmc/articles/PMC7241698/pdf/ppat.1008436.pdf&lt;/url&gt;&lt;/related-urls&gt;&lt;/urls&gt;&lt;custom2&gt;PMC7241698&lt;/custom2&gt;&lt;electronic-resource-num&gt;https://doi.org/10.1371/journal.ppat.1008436&lt;/electronic-resource-num&gt;&lt;/record&gt;&lt;/Cite&gt;&lt;/EndNote&gt;</w:instrText>
      </w:r>
      <w:r w:rsidR="00157B89" w:rsidRPr="004F50C6">
        <w:fldChar w:fldCharType="separate"/>
      </w:r>
      <w:r w:rsidR="00C15697">
        <w:rPr>
          <w:noProof/>
        </w:rPr>
        <w:t>[</w:t>
      </w:r>
      <w:r w:rsidR="00726B1C">
        <w:rPr>
          <w:noProof/>
        </w:rPr>
        <w:t>98</w:t>
      </w:r>
      <w:r w:rsidR="00C15697">
        <w:rPr>
          <w:noProof/>
        </w:rPr>
        <w:t>]</w:t>
      </w:r>
      <w:r w:rsidR="00157B89" w:rsidRPr="004F50C6">
        <w:fldChar w:fldCharType="end"/>
      </w:r>
      <w:r w:rsidR="00157B89" w:rsidRPr="004F50C6">
        <w:t>.</w:t>
      </w:r>
    </w:p>
    <w:p w14:paraId="2C8D740F" w14:textId="5FE1857A" w:rsidR="00EA583E" w:rsidRDefault="00157B89" w:rsidP="00E76560">
      <w:pPr>
        <w:ind w:firstLine="720"/>
        <w:jc w:val="both"/>
      </w:pPr>
      <w:r>
        <w:t>Several viral factors have been associated with the formation of aberrant RNAs. R</w:t>
      </w:r>
      <w:r w:rsidR="00EA583E">
        <w:t>ecent studies have shown that e</w:t>
      </w:r>
      <w:r w:rsidR="00EA583E" w:rsidRPr="00720BFE">
        <w:t>longation defects can be induced experimentally by limiting the availability of NP, an important elongation factor</w:t>
      </w:r>
      <w:r w:rsidR="00EA583E">
        <w:t xml:space="preserve"> and key component of RNPs, suggesting that impaired elongation or aberrant encapsidation play a role in DVG or mvRNA formation </w:t>
      </w:r>
      <w:r w:rsidR="00EA583E" w:rsidRPr="00720BFE">
        <w:t xml:space="preserve"> </w:t>
      </w:r>
      <w:r w:rsidR="00EA583E" w:rsidRPr="00720BFE">
        <w:fldChar w:fldCharType="begin">
          <w:fldData xml:space="preserve">PEVuZE5vdGU+PENpdGU+PEF1dGhvcj5MaXU8L0F1dGhvcj48WWVhcj4yMDE5PC9ZZWFyPjxSZWNO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</w:fldData>
        </w:fldChar>
      </w:r>
      <w:r w:rsidR="00C15697">
        <w:instrText xml:space="preserve"> ADDIN EN.CITE </w:instrText>
      </w:r>
      <w:r w:rsidR="00C15697">
        <w:fldChar w:fldCharType="begin">
          <w:fldData xml:space="preserve">PEVuZE5vdGU+PENpdGU+PEF1dGhvcj5MaXU8L0F1dGhvcj48WWVhcj4yMDE5PC9ZZWFyPjxSZWNO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</w:fldData>
        </w:fldChar>
      </w:r>
      <w:r w:rsidR="00C15697">
        <w:instrText xml:space="preserve"> ADDIN EN.CITE.DATA </w:instrText>
      </w:r>
      <w:r w:rsidR="00C15697">
        <w:fldChar w:fldCharType="end"/>
      </w:r>
      <w:r w:rsidR="00EA583E" w:rsidRPr="00720BFE">
        <w:fldChar w:fldCharType="separate"/>
      </w:r>
      <w:r w:rsidR="00C15697">
        <w:rPr>
          <w:noProof/>
        </w:rPr>
        <w:t>[</w:t>
      </w:r>
      <w:r w:rsidR="00726B1C">
        <w:rPr>
          <w:noProof/>
        </w:rPr>
        <w:t>110</w:t>
      </w:r>
      <w:r w:rsidR="00C15697">
        <w:rPr>
          <w:noProof/>
        </w:rPr>
        <w:t>,</w:t>
      </w:r>
      <w:r w:rsidR="00726B1C">
        <w:rPr>
          <w:noProof/>
        </w:rPr>
        <w:t>24</w:t>
      </w:r>
      <w:r w:rsidR="00C15697">
        <w:rPr>
          <w:noProof/>
        </w:rPr>
        <w:t>,</w:t>
      </w:r>
      <w:r w:rsidR="00726B1C">
        <w:rPr>
          <w:noProof/>
        </w:rPr>
        <w:t>111</w:t>
      </w:r>
      <w:r w:rsidR="00C15697">
        <w:rPr>
          <w:noProof/>
        </w:rPr>
        <w:t>]</w:t>
      </w:r>
      <w:r w:rsidR="00EA583E" w:rsidRPr="00720BFE">
        <w:fldChar w:fldCharType="end"/>
      </w:r>
      <w:r w:rsidR="00EA583E" w:rsidRPr="00720BFE">
        <w:t xml:space="preserve">. </w:t>
      </w:r>
      <w:r w:rsidR="00EA583E">
        <w:t xml:space="preserve">In addition, </w:t>
      </w:r>
      <w:r w:rsidR="00EA583E" w:rsidRPr="00720BFE">
        <w:t>mutations in several viral proteins, such as nuclear export protein, matrix protein 1 and 2</w:t>
      </w:r>
      <w:r w:rsidR="00EA583E">
        <w:t>,</w:t>
      </w:r>
      <w:r w:rsidR="00EA583E" w:rsidRPr="00720BFE">
        <w:t xml:space="preserve"> and the RNA polymerase </w:t>
      </w:r>
      <w:r w:rsidR="00EA583E">
        <w:t xml:space="preserve">subunits, also </w:t>
      </w:r>
      <w:r w:rsidR="00EA583E" w:rsidRPr="00720BFE">
        <w:t xml:space="preserve">promote </w:t>
      </w:r>
      <w:r w:rsidR="00EA583E">
        <w:t xml:space="preserve">the </w:t>
      </w:r>
      <w:r w:rsidR="00EA583E" w:rsidRPr="00720BFE">
        <w:t xml:space="preserve">formation of DVGs </w:t>
      </w:r>
      <w:r w:rsidR="00EA583E" w:rsidRPr="00720BFE">
        <w:fldChar w:fldCharType="begin">
          <w:fldData xml:space="preserve">PEVuZE5vdGU+PENpdGU+PEF1dGhvcj5QZXJlei1DaWRvbmNoYTwvQXV0aG9yPjxZZWFyPjIwMTQ8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=
</w:fldData>
        </w:fldChar>
      </w:r>
      <w:r w:rsidR="00C15697">
        <w:instrText xml:space="preserve"> ADDIN EN.CITE </w:instrText>
      </w:r>
      <w:r w:rsidR="00C15697">
        <w:fldChar w:fldCharType="begin">
          <w:fldData xml:space="preserve">PEVuZE5vdGU+PENpdGU+PEF1dGhvcj5QZXJlei1DaWRvbmNoYTwvQXV0aG9yPjxZZWFyPjIwMTQ8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=
</w:fldData>
        </w:fldChar>
      </w:r>
      <w:r w:rsidR="00C15697">
        <w:instrText xml:space="preserve"> ADDIN EN.CITE.DATA </w:instrText>
      </w:r>
      <w:r w:rsidR="00C15697">
        <w:fldChar w:fldCharType="end"/>
      </w:r>
      <w:r w:rsidR="00EA583E" w:rsidRPr="00720BFE">
        <w:fldChar w:fldCharType="separate"/>
      </w:r>
      <w:r w:rsidR="00C15697">
        <w:rPr>
          <w:noProof/>
        </w:rPr>
        <w:t>[</w:t>
      </w:r>
      <w:r w:rsidR="00726B1C">
        <w:rPr>
          <w:noProof/>
        </w:rPr>
        <w:t>34</w:t>
      </w:r>
      <w:r w:rsidR="00C15697">
        <w:rPr>
          <w:noProof/>
        </w:rPr>
        <w:t>,</w:t>
      </w:r>
      <w:r w:rsidR="00726B1C">
        <w:rPr>
          <w:noProof/>
        </w:rPr>
        <w:t>112-114</w:t>
      </w:r>
      <w:r w:rsidR="00C15697">
        <w:rPr>
          <w:noProof/>
        </w:rPr>
        <w:t>]</w:t>
      </w:r>
      <w:r w:rsidR="00EA583E" w:rsidRPr="00720BFE">
        <w:fldChar w:fldCharType="end"/>
      </w:r>
      <w:r w:rsidR="00EA583E" w:rsidRPr="00720BFE">
        <w:t xml:space="preserve">. </w:t>
      </w:r>
    </w:p>
    <w:p w14:paraId="798D45D8" w14:textId="77777777" w:rsidR="00785686" w:rsidRPr="00720BFE" w:rsidRDefault="00785686" w:rsidP="00E76560">
      <w:pPr>
        <w:ind w:firstLine="720"/>
        <w:jc w:val="both"/>
      </w:pPr>
    </w:p>
    <w:p w14:paraId="706C678D" w14:textId="3BBD7212" w:rsidR="00EA583E" w:rsidRDefault="00EA583E" w:rsidP="00E76560">
      <w:pPr>
        <w:pStyle w:val="Heading2"/>
        <w:jc w:val="both"/>
      </w:pPr>
      <w:r>
        <w:t>RNA polymerase mutations that affect aberrant RNA synthesis</w:t>
      </w:r>
    </w:p>
    <w:p w14:paraId="6DCDE717" w14:textId="77777777" w:rsidR="00785686" w:rsidRPr="00785686" w:rsidRDefault="00785686" w:rsidP="00E76560">
      <w:pPr>
        <w:jc w:val="both"/>
      </w:pPr>
    </w:p>
    <w:p w14:paraId="0DCC863B" w14:textId="7F6FB410" w:rsidR="000603D7" w:rsidRDefault="00EA583E" w:rsidP="00A421D3">
      <w:pPr>
        <w:jc w:val="both"/>
      </w:pPr>
      <w:r>
        <w:t xml:space="preserve">We can learn more about the potential mechanisms underlying aberrant RNA generation and their role in innate immune activation by studying the RNA polymerase mutations that affect their formation. High levels of mvRNA production by the polymerases of highly pathogenic avian H5N1 and 1918 pandemic viruses are in part determined by avian-adaptive mutations in the PB2 polymerase subunit of those strains </w:t>
      </w:r>
      <w:r w:rsidRPr="00720BFE">
        <w:fldChar w:fldCharType="begin">
          <w:fldData xml:space="preserve">PEVuZE5vdGU+PENpdGU+PEF1dGhvcj5UZSBWZWx0aHVpczwvQXV0aG9yPjxZZWFyPjIwMTg8L1ll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</w:fldData>
        </w:fldChar>
      </w:r>
      <w:r w:rsidR="00311478">
        <w:instrText xml:space="preserve"> ADDIN EN.CITE </w:instrText>
      </w:r>
      <w:r w:rsidR="00311478">
        <w:fldChar w:fldCharType="begin">
          <w:fldData xml:space="preserve">PEVuZE5vdGU+PENpdGU+PEF1dGhvcj5UZSBWZWx0aHVpczwvQXV0aG9yPjxZZWFyPjIwMTg8L1ll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</w:fldData>
        </w:fldChar>
      </w:r>
      <w:r w:rsidR="00311478">
        <w:instrText xml:space="preserve"> ADDIN EN.CITE.DATA </w:instrText>
      </w:r>
      <w:r w:rsidR="00311478">
        <w:fldChar w:fldCharType="end"/>
      </w:r>
      <w:r w:rsidRPr="00720BFE">
        <w:fldChar w:fldCharType="separate"/>
      </w:r>
      <w:r w:rsidR="00311478">
        <w:rPr>
          <w:noProof/>
        </w:rPr>
        <w:t>[</w:t>
      </w:r>
      <w:r w:rsidR="00726B1C">
        <w:rPr>
          <w:noProof/>
        </w:rPr>
        <w:t>24</w:t>
      </w:r>
      <w:r w:rsidR="00311478">
        <w:rPr>
          <w:noProof/>
        </w:rPr>
        <w:t>]</w:t>
      </w:r>
      <w:r w:rsidRPr="00720BFE">
        <w:fldChar w:fldCharType="end"/>
      </w:r>
      <w:r w:rsidRPr="00720BFE">
        <w:t>.</w:t>
      </w:r>
      <w:r>
        <w:t xml:space="preserve"> Introducing</w:t>
      </w:r>
      <w:r w:rsidRPr="00720BFE">
        <w:t xml:space="preserve"> </w:t>
      </w:r>
      <w:r>
        <w:t xml:space="preserve">such avian-specific PB2 </w:t>
      </w:r>
      <w:r>
        <w:lastRenderedPageBreak/>
        <w:t xml:space="preserve">mutations, e.g., </w:t>
      </w:r>
      <w:r w:rsidRPr="00720BFE">
        <w:t>N9D and M81T</w:t>
      </w:r>
      <w:r>
        <w:t xml:space="preserve">, into the </w:t>
      </w:r>
      <w:r w:rsidRPr="00720BFE">
        <w:t xml:space="preserve">lab-adapted A/WSN/33 (H1N1) strain </w:t>
      </w:r>
      <w:r>
        <w:t>significantly increase</w:t>
      </w:r>
      <w:r w:rsidR="00E75663">
        <w:t>d</w:t>
      </w:r>
      <w:r>
        <w:t xml:space="preserve"> mvRNA production and </w:t>
      </w:r>
      <w:r w:rsidRPr="00720BFE">
        <w:t>IFN-</w:t>
      </w:r>
      <w:r w:rsidRPr="00720BFE">
        <w:sym w:font="Symbol" w:char="F062"/>
      </w:r>
      <w:r>
        <w:t xml:space="preserve"> promoter activation </w:t>
      </w:r>
      <w:r w:rsidRPr="00720BFE">
        <w:fldChar w:fldCharType="begin">
          <w:fldData xml:space="preserve">PEVuZE5vdGU+PENpdGU+PEF1dGhvcj5UZSBWZWx0aHVpczwvQXV0aG9yPjxZZWFyPjIwMTg8L1ll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</w:fldData>
        </w:fldChar>
      </w:r>
      <w:r w:rsidR="00311478">
        <w:instrText xml:space="preserve"> ADDIN EN.CITE </w:instrText>
      </w:r>
      <w:r w:rsidR="00311478">
        <w:fldChar w:fldCharType="begin">
          <w:fldData xml:space="preserve">PEVuZE5vdGU+PENpdGU+PEF1dGhvcj5UZSBWZWx0aHVpczwvQXV0aG9yPjxZZWFyPjIwMTg8L1ll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</w:fldData>
        </w:fldChar>
      </w:r>
      <w:r w:rsidR="00311478">
        <w:instrText xml:space="preserve"> ADDIN EN.CITE.DATA </w:instrText>
      </w:r>
      <w:r w:rsidR="00311478">
        <w:fldChar w:fldCharType="end"/>
      </w:r>
      <w:r w:rsidRPr="00720BFE">
        <w:fldChar w:fldCharType="separate"/>
      </w:r>
      <w:r w:rsidR="00311478">
        <w:rPr>
          <w:noProof/>
        </w:rPr>
        <w:t>[</w:t>
      </w:r>
      <w:r w:rsidR="00726B1C">
        <w:rPr>
          <w:noProof/>
        </w:rPr>
        <w:t>24</w:t>
      </w:r>
      <w:r w:rsidR="00311478">
        <w:rPr>
          <w:noProof/>
        </w:rPr>
        <w:t>]</w:t>
      </w:r>
      <w:r w:rsidRPr="00720BFE">
        <w:fldChar w:fldCharType="end"/>
      </w:r>
      <w:r w:rsidRPr="00720BFE">
        <w:t>.</w:t>
      </w:r>
      <w:r>
        <w:t xml:space="preserve"> Both these residues are located at the top of the RNA polymerase core, near the interaction interface of the PB1 C-terminus and the PB2 N-terminus (Fig. </w:t>
      </w:r>
      <w:r w:rsidR="00282504">
        <w:t>4</w:t>
      </w:r>
      <w:r>
        <w:t>C). Of the two residues, PB2 r</w:t>
      </w:r>
      <w:r w:rsidRPr="00720BFE">
        <w:t>esidue 81</w:t>
      </w:r>
      <w:r>
        <w:t xml:space="preserve"> stands out as it is located</w:t>
      </w:r>
      <w:r w:rsidRPr="00720BFE">
        <w:t xml:space="preserve"> within the </w:t>
      </w:r>
      <w:r>
        <w:t xml:space="preserve">PB2 </w:t>
      </w:r>
      <w:r w:rsidRPr="00720BFE">
        <w:t xml:space="preserve">80-90 loop </w:t>
      </w:r>
      <w:r>
        <w:t>that</w:t>
      </w:r>
      <w:r w:rsidRPr="00720BFE">
        <w:t xml:space="preserve"> undergoes an outward </w:t>
      </w:r>
      <w:r>
        <w:t>conformational change</w:t>
      </w:r>
      <w:r w:rsidRPr="00720BFE">
        <w:t xml:space="preserve"> to allow template egress</w:t>
      </w:r>
      <w:r>
        <w:t xml:space="preserve"> during elongation (Fig. </w:t>
      </w:r>
      <w:r w:rsidR="00282504">
        <w:t>4</w:t>
      </w:r>
      <w:r>
        <w:t>D)</w:t>
      </w:r>
      <w:r w:rsidRPr="00720BFE">
        <w:t xml:space="preserve"> </w:t>
      </w:r>
      <w:r w:rsidRPr="00720BFE">
        <w:fldChar w:fldCharType="begin">
          <w:fldData xml:space="preserve">PEVuZE5vdGU+PENpdGU+PEF1dGhvcj5XYW5kemlrPC9BdXRob3I+PFllYXI+MjAyMDwvWWVhcj48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</w:fldData>
        </w:fldChar>
      </w:r>
      <w:r w:rsidR="00311478">
        <w:instrText xml:space="preserve"> ADDIN EN.CITE </w:instrText>
      </w:r>
      <w:r w:rsidR="00311478">
        <w:fldChar w:fldCharType="begin">
          <w:fldData xml:space="preserve">PEVuZE5vdGU+PENpdGU+PEF1dGhvcj5XYW5kemlrPC9BdXRob3I+PFllYXI+MjAyMDwvWWVhcj48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</w:fldData>
        </w:fldChar>
      </w:r>
      <w:r w:rsidR="00311478">
        <w:instrText xml:space="preserve"> ADDIN EN.CITE.DATA </w:instrText>
      </w:r>
      <w:r w:rsidR="00311478">
        <w:fldChar w:fldCharType="end"/>
      </w:r>
      <w:r w:rsidRPr="00720BFE">
        <w:fldChar w:fldCharType="separate"/>
      </w:r>
      <w:r w:rsidR="00311478">
        <w:rPr>
          <w:noProof/>
        </w:rPr>
        <w:t>[</w:t>
      </w:r>
      <w:r w:rsidR="00726B1C">
        <w:rPr>
          <w:noProof/>
        </w:rPr>
        <w:t>41</w:t>
      </w:r>
      <w:r w:rsidR="00311478">
        <w:rPr>
          <w:noProof/>
        </w:rPr>
        <w:t>]</w:t>
      </w:r>
      <w:r w:rsidRPr="00720BFE">
        <w:fldChar w:fldCharType="end"/>
      </w:r>
      <w:r>
        <w:t>.</w:t>
      </w:r>
      <w:r w:rsidRPr="00720BFE">
        <w:t xml:space="preserve"> </w:t>
      </w:r>
      <w:r>
        <w:t>Because of the role of the 80-90 loop in elongation, it is tempting to speculate that a mutation</w:t>
      </w:r>
      <w:r w:rsidRPr="00720BFE">
        <w:t xml:space="preserve"> </w:t>
      </w:r>
      <w:r>
        <w:t>of</w:t>
      </w:r>
      <w:r w:rsidRPr="00720BFE">
        <w:t xml:space="preserve"> residue </w:t>
      </w:r>
      <w:r>
        <w:t xml:space="preserve">81 </w:t>
      </w:r>
      <w:r w:rsidRPr="00720BFE">
        <w:t>could trigger elongation defects</w:t>
      </w:r>
      <w:r w:rsidR="000603D7">
        <w:t xml:space="preserve">, which </w:t>
      </w:r>
      <w:r>
        <w:t>may contribute to mvRNA production</w:t>
      </w:r>
      <w:r w:rsidRPr="00720BFE">
        <w:t>.</w:t>
      </w:r>
    </w:p>
    <w:p w14:paraId="5DD9AED1" w14:textId="7390AE13" w:rsidR="00050AF5" w:rsidRDefault="00050AF5" w:rsidP="000603D7">
      <w:pPr>
        <w:jc w:val="both"/>
      </w:pPr>
      <w:r>
        <w:tab/>
        <w:t xml:space="preserve">Synthesis of aberrant RNAs is also affected by the fidelity of the viral polymerase. </w:t>
      </w:r>
      <w:r w:rsidR="00B76D90">
        <w:t xml:space="preserve">A </w:t>
      </w:r>
      <w:r>
        <w:t xml:space="preserve">V43I mutation in the PB1 subunit, which reduces </w:t>
      </w:r>
      <w:r w:rsidR="00DF4ED4">
        <w:t>the</w:t>
      </w:r>
      <w:r>
        <w:t xml:space="preserve"> mutation rate</w:t>
      </w:r>
      <w:r w:rsidR="00DF4ED4">
        <w:t xml:space="preserve"> of RNA synthesis</w:t>
      </w:r>
      <w:r>
        <w:t xml:space="preserve"> by approximately two-fold</w:t>
      </w:r>
      <w:r w:rsidR="00B76D90">
        <w:t xml:space="preserve"> in some genetic backgrounds</w:t>
      </w:r>
      <w:r>
        <w:t xml:space="preserve">, was also shown to lower levels of mvRNA synthesis by the polymerases of the 1918 pandemic and H5N1 strains </w:t>
      </w:r>
      <w:r>
        <w:fldChar w:fldCharType="begin">
          <w:fldData xml:space="preserve">PEVuZE5vdGU+PENpdGU+PEF1dGhvcj5OYWl0bzwvQXV0aG9yPjxZZWFyPjIwMTc8L1llYXI+PFJl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</w:fldData>
        </w:fldChar>
      </w:r>
      <w:r w:rsidR="00C15697">
        <w:instrText xml:space="preserve"> ADDIN EN.CITE </w:instrText>
      </w:r>
      <w:r w:rsidR="00C15697">
        <w:fldChar w:fldCharType="begin">
          <w:fldData xml:space="preserve">PEVuZE5vdGU+PENpdGU+PEF1dGhvcj5OYWl0bzwvQXV0aG9yPjxZZWFyPjIwMTc8L1llYXI+PFJl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</w:fldData>
        </w:fldChar>
      </w:r>
      <w:r w:rsidR="00C15697">
        <w:instrText xml:space="preserve"> ADDIN EN.CITE.DATA </w:instrText>
      </w:r>
      <w:r w:rsidR="00C15697">
        <w:fldChar w:fldCharType="end"/>
      </w:r>
      <w:r>
        <w:fldChar w:fldCharType="separate"/>
      </w:r>
      <w:r w:rsidR="00C15697">
        <w:rPr>
          <w:noProof/>
        </w:rPr>
        <w:t>[</w:t>
      </w:r>
      <w:r w:rsidR="00726B1C">
        <w:rPr>
          <w:noProof/>
        </w:rPr>
        <w:t>115</w:t>
      </w:r>
      <w:r w:rsidR="00C15697">
        <w:rPr>
          <w:noProof/>
        </w:rPr>
        <w:t>,</w:t>
      </w:r>
      <w:r w:rsidR="00726B1C">
        <w:rPr>
          <w:noProof/>
        </w:rPr>
        <w:t>24</w:t>
      </w:r>
      <w:r w:rsidR="00C15697">
        <w:rPr>
          <w:noProof/>
        </w:rPr>
        <w:t>]</w:t>
      </w:r>
      <w:r>
        <w:fldChar w:fldCharType="end"/>
      </w:r>
      <w:r>
        <w:t xml:space="preserve">. Interestingly, V43I change in H5N1 strain also decreased neurotropism and lowered lethality in mice </w:t>
      </w:r>
      <w:r>
        <w:fldChar w:fldCharType="begin">
          <w:fldData xml:space="preserve">PEVuZE5vdGU+PENpdGU+PEF1dGhvcj5DaGV1bmc8L0F1dGhvcj48WWVhcj4yMDE0PC9ZZWFyPjxS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</w:fldData>
        </w:fldChar>
      </w:r>
      <w:r w:rsidR="00C15697">
        <w:instrText xml:space="preserve"> ADDIN EN.CITE </w:instrText>
      </w:r>
      <w:r w:rsidR="00C15697">
        <w:fldChar w:fldCharType="begin">
          <w:fldData xml:space="preserve">PEVuZE5vdGU+PENpdGU+PEF1dGhvcj5DaGV1bmc8L0F1dGhvcj48WWVhcj4yMDE0PC9ZZWFyPjxS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</w:fldData>
        </w:fldChar>
      </w:r>
      <w:r w:rsidR="00C15697">
        <w:instrText xml:space="preserve"> ADDIN EN.CITE.DATA </w:instrText>
      </w:r>
      <w:r w:rsidR="00C15697">
        <w:fldChar w:fldCharType="end"/>
      </w:r>
      <w:r>
        <w:fldChar w:fldCharType="separate"/>
      </w:r>
      <w:r w:rsidR="00C15697">
        <w:rPr>
          <w:noProof/>
        </w:rPr>
        <w:t>[</w:t>
      </w:r>
      <w:r w:rsidR="00726B1C">
        <w:rPr>
          <w:noProof/>
        </w:rPr>
        <w:t>116</w:t>
      </w:r>
      <w:r w:rsidR="00C15697">
        <w:rPr>
          <w:noProof/>
        </w:rPr>
        <w:t>]</w:t>
      </w:r>
      <w:r>
        <w:fldChar w:fldCharType="end"/>
      </w:r>
      <w:r>
        <w:t xml:space="preserve">. V43I is located near the NTP entry channel of the polymerase and </w:t>
      </w:r>
      <w:r w:rsidR="00B76D90">
        <w:t>may</w:t>
      </w:r>
      <w:r>
        <w:t xml:space="preserve"> increase polymerase fidelity by improving nucleoside selectivity </w:t>
      </w:r>
      <w:r>
        <w:fldChar w:fldCharType="begin">
          <w:fldData xml:space="preserve">PEVuZE5vdGU+PENpdGU+PEF1dGhvcj5DaGV1bmc8L0F1dGhvcj48WWVhcj4yMDE0PC9ZZWFyPjxS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</w:fldData>
        </w:fldChar>
      </w:r>
      <w:r w:rsidR="00C15697">
        <w:instrText xml:space="preserve"> ADDIN EN.CITE </w:instrText>
      </w:r>
      <w:r w:rsidR="00C15697">
        <w:fldChar w:fldCharType="begin">
          <w:fldData xml:space="preserve">PEVuZE5vdGU+PENpdGU+PEF1dGhvcj5DaGV1bmc8L0F1dGhvcj48WWVhcj4yMDE0PC9ZZWFyPjxS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</w:fldData>
        </w:fldChar>
      </w:r>
      <w:r w:rsidR="00C15697">
        <w:instrText xml:space="preserve"> ADDIN EN.CITE.DATA </w:instrText>
      </w:r>
      <w:r w:rsidR="00C15697">
        <w:fldChar w:fldCharType="end"/>
      </w:r>
      <w:r>
        <w:fldChar w:fldCharType="separate"/>
      </w:r>
      <w:r w:rsidR="00C15697">
        <w:rPr>
          <w:noProof/>
        </w:rPr>
        <w:t>[</w:t>
      </w:r>
      <w:r w:rsidR="00726B1C">
        <w:rPr>
          <w:noProof/>
        </w:rPr>
        <w:t>116</w:t>
      </w:r>
      <w:r w:rsidR="00C15697">
        <w:rPr>
          <w:noProof/>
        </w:rPr>
        <w:t>]</w:t>
      </w:r>
      <w:r>
        <w:fldChar w:fldCharType="end"/>
      </w:r>
      <w:r>
        <w:t>.</w:t>
      </w:r>
      <w:r w:rsidR="00605F0C" w:rsidRPr="00605F0C">
        <w:t xml:space="preserve"> </w:t>
      </w:r>
      <w:r w:rsidR="00605F0C">
        <w:t>However, it remains unclear whether the same mechanisms could also contribute to the production of aberrant RNA species.</w:t>
      </w:r>
      <w:r>
        <w:t xml:space="preserve"> </w:t>
      </w:r>
    </w:p>
    <w:p w14:paraId="298911B3" w14:textId="2A7EB6F4" w:rsidR="00EA583E" w:rsidRPr="00FE073D" w:rsidRDefault="00EA583E" w:rsidP="00764E00">
      <w:pPr>
        <w:ind w:firstLine="720"/>
        <w:jc w:val="both"/>
        <w:rPr>
          <w:lang w:val="de-DE"/>
        </w:rPr>
      </w:pPr>
      <w:r>
        <w:t>Similar to mvRNA synthesis, DVG formation is affected by mutations in the RNA polymerase. Two of these mutations, PB2 A221T and PA D529N, were identified in a virus isolated from a fatal case of</w:t>
      </w:r>
      <w:r w:rsidR="00FE71A0">
        <w:t xml:space="preserve"> </w:t>
      </w:r>
      <w:r>
        <w:t>pdm09</w:t>
      </w:r>
      <w:r w:rsidR="00764E00">
        <w:t xml:space="preserve"> (H1N1)</w:t>
      </w:r>
      <w:r>
        <w:t xml:space="preserve"> influenza </w:t>
      </w:r>
      <w:r w:rsidRPr="00720BFE">
        <w:fldChar w:fldCharType="begin">
          <w:fldData xml:space="preserve">PEVuZE5vdGU+PENpdGU+PEF1dGhvcj5WYXNpbGlqZXZpYzwvQXV0aG9yPjxZZWFyPjIwMTc8L1ll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</w:fldData>
        </w:fldChar>
      </w:r>
      <w:r w:rsidR="00C15697">
        <w:instrText xml:space="preserve"> ADDIN EN.CITE </w:instrText>
      </w:r>
      <w:r w:rsidR="00C15697">
        <w:fldChar w:fldCharType="begin">
          <w:fldData xml:space="preserve">PEVuZE5vdGU+PENpdGU+PEF1dGhvcj5WYXNpbGlqZXZpYzwvQXV0aG9yPjxZZWFyPjIwMTc8L1ll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</w:fldData>
        </w:fldChar>
      </w:r>
      <w:r w:rsidR="00C15697">
        <w:instrText xml:space="preserve"> ADDIN EN.CITE.DATA </w:instrText>
      </w:r>
      <w:r w:rsidR="00C15697">
        <w:fldChar w:fldCharType="end"/>
      </w:r>
      <w:r w:rsidRPr="00720BFE">
        <w:fldChar w:fldCharType="separate"/>
      </w:r>
      <w:r w:rsidR="00C15697">
        <w:rPr>
          <w:noProof/>
        </w:rPr>
        <w:t>[</w:t>
      </w:r>
      <w:r w:rsidR="00726B1C">
        <w:rPr>
          <w:noProof/>
        </w:rPr>
        <w:t>114</w:t>
      </w:r>
      <w:r w:rsidR="00C15697">
        <w:rPr>
          <w:noProof/>
        </w:rPr>
        <w:t>]</w:t>
      </w:r>
      <w:r w:rsidRPr="00720BFE">
        <w:fldChar w:fldCharType="end"/>
      </w:r>
      <w:r>
        <w:t xml:space="preserve">. Interestingly, the two mutations demonstrated opposite effects on DVG generation and immune activation when studied in more detail. PB2 A221T increased DVG formation and enhanced protective antiviral responses, while PA </w:t>
      </w:r>
      <w:r w:rsidRPr="00720BFE">
        <w:t>D529N</w:t>
      </w:r>
      <w:r>
        <w:t xml:space="preserve"> counteracted both effects </w:t>
      </w:r>
      <w:r w:rsidRPr="00720BFE">
        <w:fldChar w:fldCharType="begin">
          <w:fldData xml:space="preserve">PEVuZE5vdGU+PENpdGU+PEF1dGhvcj5WYXNpbGlqZXZpYzwvQXV0aG9yPjxZZWFyPjIwMTc8L1ll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</w:fldData>
        </w:fldChar>
      </w:r>
      <w:r w:rsidR="00C15697">
        <w:instrText xml:space="preserve"> ADDIN EN.CITE </w:instrText>
      </w:r>
      <w:r w:rsidR="00C15697">
        <w:fldChar w:fldCharType="begin">
          <w:fldData xml:space="preserve">PEVuZE5vdGU+PENpdGU+PEF1dGhvcj5WYXNpbGlqZXZpYzwvQXV0aG9yPjxZZWFyPjIwMTc8L1ll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</w:fldData>
        </w:fldChar>
      </w:r>
      <w:r w:rsidR="00C15697">
        <w:instrText xml:space="preserve"> ADDIN EN.CITE.DATA </w:instrText>
      </w:r>
      <w:r w:rsidR="00C15697">
        <w:fldChar w:fldCharType="end"/>
      </w:r>
      <w:r w:rsidRPr="00720BFE">
        <w:fldChar w:fldCharType="separate"/>
      </w:r>
      <w:r w:rsidR="00C15697">
        <w:rPr>
          <w:noProof/>
        </w:rPr>
        <w:t>[</w:t>
      </w:r>
      <w:r w:rsidR="00726B1C">
        <w:rPr>
          <w:noProof/>
        </w:rPr>
        <w:t>114</w:t>
      </w:r>
      <w:r w:rsidR="00C15697">
        <w:rPr>
          <w:noProof/>
        </w:rPr>
        <w:t>]</w:t>
      </w:r>
      <w:r w:rsidRPr="00720BFE">
        <w:fldChar w:fldCharType="end"/>
      </w:r>
      <w:r>
        <w:t>.</w:t>
      </w:r>
      <w:r w:rsidR="00394DD9">
        <w:t xml:space="preserve"> </w:t>
      </w:r>
      <w:r w:rsidR="00DF4ED4">
        <w:t>Analysis of the l</w:t>
      </w:r>
      <w:r w:rsidR="00394DD9">
        <w:t xml:space="preserve">ocalisation of PA </w:t>
      </w:r>
      <w:r w:rsidR="00460731">
        <w:t>A</w:t>
      </w:r>
      <w:r w:rsidR="00394DD9">
        <w:t xml:space="preserve">221 in various influenza virus RNA polymerase structures shows that this residue can be involved in the interaction between the N-terminal and the 627 domains of PB2 (PDB: 6T0V) or it can be residing </w:t>
      </w:r>
      <w:r w:rsidR="00A91EE4">
        <w:t xml:space="preserve">in </w:t>
      </w:r>
      <w:r w:rsidR="00394DD9">
        <w:t xml:space="preserve">the path </w:t>
      </w:r>
      <w:r w:rsidR="00A91EE4">
        <w:t xml:space="preserve">that </w:t>
      </w:r>
      <w:r w:rsidR="00394DD9">
        <w:t xml:space="preserve">the nascent RNA </w:t>
      </w:r>
      <w:r w:rsidR="00A91EE4">
        <w:t xml:space="preserve">takes </w:t>
      </w:r>
      <w:r w:rsidR="00394DD9">
        <w:t xml:space="preserve">when it </w:t>
      </w:r>
      <w:r w:rsidR="00A91EE4">
        <w:t xml:space="preserve">emerges </w:t>
      </w:r>
      <w:r w:rsidR="00394DD9">
        <w:t xml:space="preserve">from the replicating </w:t>
      </w:r>
      <w:r w:rsidR="00290AB8">
        <w:t xml:space="preserve">polymerase </w:t>
      </w:r>
      <w:r w:rsidR="00394DD9">
        <w:t xml:space="preserve">to </w:t>
      </w:r>
      <w:r w:rsidR="00A91EE4">
        <w:t xml:space="preserve">bind </w:t>
      </w:r>
      <w:r w:rsidR="00394DD9">
        <w:t xml:space="preserve">the encapsidating polymerase (PDB: 6XZR) (Fig. </w:t>
      </w:r>
      <w:r w:rsidR="00460731">
        <w:t>4</w:t>
      </w:r>
      <w:r w:rsidR="00394DD9">
        <w:t xml:space="preserve">E). While it is not clear if those localisations are </w:t>
      </w:r>
      <w:r w:rsidR="00A91EE4">
        <w:t xml:space="preserve">directly </w:t>
      </w:r>
      <w:r w:rsidR="00394DD9">
        <w:t xml:space="preserve">involved in DVG production, it is tempting to speculate that </w:t>
      </w:r>
      <w:r w:rsidR="00460731">
        <w:t xml:space="preserve">the A221T mutation </w:t>
      </w:r>
      <w:r w:rsidR="00394DD9">
        <w:t xml:space="preserve">could affect encapsidation </w:t>
      </w:r>
      <w:r w:rsidR="00460731">
        <w:t>of</w:t>
      </w:r>
      <w:r w:rsidR="00394DD9">
        <w:t xml:space="preserve"> </w:t>
      </w:r>
      <w:r w:rsidR="00DF4ED4">
        <w:t xml:space="preserve">the </w:t>
      </w:r>
      <w:r w:rsidR="00394DD9">
        <w:t>nascent RNA</w:t>
      </w:r>
      <w:r w:rsidR="00460731">
        <w:t xml:space="preserve">, </w:t>
      </w:r>
      <w:r w:rsidR="00DF4ED4">
        <w:t xml:space="preserve">thereby </w:t>
      </w:r>
      <w:r w:rsidR="00460731">
        <w:t xml:space="preserve">reducing processivity. </w:t>
      </w:r>
      <w:r>
        <w:t>Alternatively, the mutation may lead to aberrant RN</w:t>
      </w:r>
      <w:r w:rsidR="00E75663">
        <w:t>A</w:t>
      </w:r>
      <w:r>
        <w:t xml:space="preserve"> formation by affecting NP recruitment to the nascent strand, which was proposed to occur near the </w:t>
      </w:r>
      <w:r w:rsidR="00460731">
        <w:t xml:space="preserve">RNA </w:t>
      </w:r>
      <w:r>
        <w:t xml:space="preserve">transition path </w:t>
      </w:r>
      <w:r w:rsidRPr="00720BFE">
        <w:fldChar w:fldCharType="begin"/>
      </w:r>
      <w:r w:rsidR="00D65BDE">
        <w:instrText xml:space="preserve"> ADDIN EN.CITE &lt;EndNote&gt;&lt;Cite&gt;&lt;Author&gt;Carrique&lt;/Author&gt;&lt;Year&gt;2020&lt;/Year&gt;&lt;RecNum&gt;929&lt;/RecNum&gt;&lt;DisplayText&gt;[48]&lt;/DisplayText&gt;&lt;record&gt;&lt;rec-number&gt;929&lt;/rec-number&gt;&lt;foreign-keys&gt;&lt;key app="EN" db-id="z9etrw9f75szsee90erxea9rr9ftftvvdzz9" timestamp="1610815961"&gt;929&lt;/key&gt;&lt;/foreign-keys&gt;&lt;ref-type name="Journal Article"&gt;17&lt;/ref-type&gt;&lt;contributors&gt;&lt;authors&gt;&lt;author&gt;Carrique, L.&lt;/author&gt;&lt;author&gt;Fan, H.&lt;/author&gt;&lt;author&gt;Walker, A. P.&lt;/author&gt;&lt;author&gt;Keown, J. R.&lt;/author&gt;&lt;author&gt;Sharps, J.&lt;/author&gt;&lt;author&gt;Staller, E.&lt;/author&gt;&lt;author&gt;Barclay, W. S.&lt;/author&gt;&lt;author&gt;Fodor, E.&lt;/author&gt;&lt;author&gt;Grimes, J. M.&lt;/author&gt;&lt;/authors&gt;&lt;/contributors&gt;&lt;auth-address&gt;Division of Structural Biology, University of Oxford, Oxford, UK.&amp;#xD;Sir William Dunn School of Pathology, University of Oxford, Oxford, UK.&amp;#xD;Section of Molecular Virology, Imperial College London, London, UK.&amp;#xD;Sir William Dunn School of Pathology, University of Oxford, Oxford, UK. ervin.fodor@path.ox.ac.uk.&amp;#xD;Division of Structural Biology, University of Oxford, Oxford, UK. jonathan@strubi.ox.ac.uk.&amp;#xD;Diamond Light Source Ltd, Harwell Science and Innovation Campus, Didcot, UK. jonathan@strubi.ox.ac.uk.&lt;/auth-address&gt;&lt;titles&gt;&lt;title&gt;Host ANP32A mediates the assembly of the influenza virus replicase&lt;/title&gt;&lt;secondary-title&gt;Nature&lt;/secondary-title&gt;&lt;/titles&gt;&lt;periodical&gt;&lt;full-title&gt;Nature&lt;/full-title&gt;&lt;/periodical&gt;&lt;pages&gt;638-643&lt;/pages&gt;&lt;volume&gt;587&lt;/volume&gt;&lt;number&gt;7835&lt;/number&gt;&lt;edition&gt;2020/11/20&lt;/edition&gt;&lt;dates&gt;&lt;year&gt;2020&lt;/year&gt;&lt;pub-dates&gt;&lt;date&gt;Nov&lt;/date&gt;&lt;/pub-dates&gt;&lt;/dates&gt;&lt;isbn&gt;1476-4687 (Electronic)&amp;#xD;0028-0836 (Linking)&lt;/isbn&gt;&lt;accession-num&gt;33208942&lt;/accession-num&gt;&lt;urls&gt;&lt;related-urls&gt;&lt;url&gt;https://www.ncbi.nlm.nih.gov/pubmed/33208942&lt;/url&gt;&lt;url&gt;https://www.nature.com/articles/s41586-020-2927-z.pdf&lt;/url&gt;&lt;/related-urls&gt;&lt;/urls&gt;&lt;electronic-resource-num&gt;https://doi.org/10.1038/s41586-020-2927-z&lt;/electronic-resource-num&gt;&lt;/record&gt;&lt;/Cite&gt;&lt;/EndNote&gt;</w:instrText>
      </w:r>
      <w:r w:rsidRPr="00720BFE">
        <w:fldChar w:fldCharType="separate"/>
      </w:r>
      <w:r w:rsidR="00D65BDE">
        <w:rPr>
          <w:noProof/>
        </w:rPr>
        <w:t>[</w:t>
      </w:r>
      <w:r w:rsidR="00726B1C">
        <w:rPr>
          <w:noProof/>
        </w:rPr>
        <w:t>48</w:t>
      </w:r>
      <w:r w:rsidR="00D65BDE">
        <w:rPr>
          <w:noProof/>
        </w:rPr>
        <w:t>]</w:t>
      </w:r>
      <w:r w:rsidRPr="00720BFE">
        <w:fldChar w:fldCharType="end"/>
      </w:r>
      <w:r w:rsidRPr="00720BFE">
        <w:t>.</w:t>
      </w:r>
      <w:r>
        <w:t xml:space="preserve"> By contrast, PA D529 resides above the Pol II binding interface of the transcriptionally active polymerase</w:t>
      </w:r>
      <w:r w:rsidR="00460731">
        <w:t xml:space="preserve"> (PDB: 6T0V)</w:t>
      </w:r>
      <w:r>
        <w:t xml:space="preserve">, while in </w:t>
      </w:r>
      <w:r w:rsidR="00DF4ED4">
        <w:t xml:space="preserve">the </w:t>
      </w:r>
      <w:r>
        <w:t>ANP32A-supported dimer, PA D529 (PA E513 in the influenza C virus RNA polymerase used in the cryo-EM study), is located at the</w:t>
      </w:r>
      <w:r w:rsidRPr="00720BFE">
        <w:t xml:space="preserve"> ANP32A</w:t>
      </w:r>
      <w:r>
        <w:t xml:space="preserve"> interaction interface</w:t>
      </w:r>
      <w:r w:rsidR="00460731">
        <w:t xml:space="preserve"> (Fig. </w:t>
      </w:r>
      <w:r w:rsidR="00460731" w:rsidRPr="00FE073D">
        <w:rPr>
          <w:lang w:val="de-DE"/>
        </w:rPr>
        <w:t>4E)</w:t>
      </w:r>
      <w:r w:rsidRPr="00FE073D">
        <w:rPr>
          <w:lang w:val="de-DE"/>
        </w:rPr>
        <w:t xml:space="preserve"> </w:t>
      </w:r>
      <w:r w:rsidRPr="00720BFE">
        <w:fldChar w:fldCharType="begin"/>
      </w:r>
      <w:r w:rsidR="00D65BDE" w:rsidRPr="00FE073D">
        <w:rPr>
          <w:lang w:val="de-DE"/>
        </w:rPr>
        <w:instrText xml:space="preserve"> ADDIN EN.CITE &lt;EndNote&gt;&lt;Cite&gt;&lt;Author&gt;Carrique&lt;/Author&gt;&lt;Year&gt;2020&lt;/Year&gt;&lt;RecNum&gt;929&lt;/RecNum&gt;&lt;DisplayText&gt;[48]&lt;/DisplayText&gt;&lt;record&gt;&lt;rec-number&gt;929&lt;/rec-number&gt;&lt;foreign-keys&gt;&lt;key app="EN" db-id="z9etrw9f75szsee90erxea9rr9ftftvvdzz9" timestamp="1610815961"&gt;929&lt;/key&gt;&lt;/foreign-keys&gt;&lt;ref-type name="Journal Article"&gt;17&lt;/ref-type&gt;&lt;contributors&gt;&lt;authors&gt;&lt;author&gt;Carrique, L.&lt;/author&gt;&lt;author&gt;Fan, H.&lt;/author&gt;&lt;author&gt;Walker, A. P.&lt;/author&gt;&lt;author&gt;Keown, J. R.&lt;/author&gt;&lt;author&gt;Sharps, J.&lt;/author&gt;&lt;author&gt;Staller, E.&lt;/author&gt;&lt;author&gt;Barclay, W. S.&lt;/author&gt;&lt;author&gt;Fodor, E.&lt;/author&gt;&lt;author&gt;Grimes, J. M.&lt;/author&gt;&lt;/authors&gt;&lt;/contributors&gt;&lt;auth-address&gt;Division of Structural Biology, University of Oxford, Oxford, UK.&amp;#xD;Sir William Dunn School of Pathology, University of Oxford, Oxford, UK.&amp;#xD;Section of Molecular Virology, Imperial College London, London, UK.&amp;#xD;Sir William Dunn School of Pathology, University of Oxford, Oxford, UK. ervin.fodor@path.ox.ac.uk.&amp;#xD;Division of Structural Biology, University of Oxford, Oxford, UK. jonathan@strubi.ox.ac.uk.&amp;#xD;Diamond Light Source Ltd, Harwell Science and Innovation Campus, Didcot, UK. jonathan@strubi.ox.ac.uk.&lt;/auth-address&gt;&lt;titles&gt;&lt;title&gt;Host ANP32A mediates the assembly of the influenza virus replicase&lt;/title&gt;&lt;secondary-title&gt;Nature&lt;/secondary-title&gt;&lt;/titles&gt;&lt;periodical&gt;&lt;full-title&gt;Nature&lt;/full-title&gt;&lt;/periodical&gt;&lt;pages&gt;638-643&lt;/pages&gt;&lt;volume&gt;587&lt;/volume&gt;&lt;number&gt;7835&lt;/number&gt;&lt;edition&gt;2020/11/20&lt;/edition&gt;&lt;dates&gt;&lt;year&gt;2020&lt;/year&gt;&lt;pub-dates&gt;&lt;date&gt;Nov&lt;/date&gt;&lt;/pub-dates&gt;&lt;/dates&gt;&lt;isbn&gt;1476-4687 (Electronic)&amp;#xD;0028-0836 (Linking)&lt;/isbn&gt;&lt;accession-num&gt;33208942&lt;/accession-num&gt;&lt;urls&gt;&lt;related-urls&gt;&lt;url&gt;https://www.ncbi.nlm.nih.gov/pubmed/33208942&lt;/url&gt;&lt;url&gt;https://www.nature.com/articles/s41586-020-2927-z.pdf&lt;/url&gt;&lt;/related-urls&gt;&lt;/urls&gt;&lt;electronic-resource-num&gt;https://doi.org/10.1038/s41586-020-2927-z&lt;/electronic-resource-num&gt;&lt;/record&gt;&lt;/Cite&gt;&lt;/EndNote&gt;</w:instrText>
      </w:r>
      <w:r w:rsidRPr="00720BFE">
        <w:fldChar w:fldCharType="separate"/>
      </w:r>
      <w:r w:rsidR="00D65BDE" w:rsidRPr="00FE073D">
        <w:rPr>
          <w:noProof/>
          <w:lang w:val="de-DE"/>
        </w:rPr>
        <w:t>[</w:t>
      </w:r>
      <w:r w:rsidR="00726B1C" w:rsidRPr="00FE073D">
        <w:rPr>
          <w:noProof/>
          <w:lang w:val="de-DE"/>
        </w:rPr>
        <w:t>48</w:t>
      </w:r>
      <w:r w:rsidR="00D65BDE" w:rsidRPr="00FE073D">
        <w:rPr>
          <w:noProof/>
          <w:lang w:val="de-DE"/>
        </w:rPr>
        <w:t>]</w:t>
      </w:r>
      <w:r w:rsidRPr="00720BFE">
        <w:fldChar w:fldCharType="end"/>
      </w:r>
      <w:r w:rsidRPr="00FE073D">
        <w:rPr>
          <w:lang w:val="de-DE"/>
        </w:rPr>
        <w:t xml:space="preserve">. </w:t>
      </w:r>
      <w:r w:rsidR="00460731" w:rsidRPr="00FE073D">
        <w:rPr>
          <w:lang w:val="de-DE"/>
        </w:rPr>
        <w:t xml:space="preserve">Thus, in the dimer, </w:t>
      </w:r>
      <w:r w:rsidRPr="00FE073D">
        <w:rPr>
          <w:lang w:val="de-DE"/>
        </w:rPr>
        <w:t xml:space="preserve">PA D529N is ideally positioned to compensate for defects in polymerase processivity or encapsidation by stabilizing ANP32A binding and RNA polymerase dimer formation. </w:t>
      </w:r>
    </w:p>
    <w:p w14:paraId="0A78C8B6" w14:textId="22F271D2" w:rsidR="00EA583E" w:rsidRPr="00E75663" w:rsidRDefault="00EA583E" w:rsidP="00E75663">
      <w:pPr>
        <w:ind w:firstLine="720"/>
        <w:jc w:val="both"/>
      </w:pPr>
      <w:r>
        <w:t xml:space="preserve">Aberrant polymerase activity can also be the result of defects in viral transcription. </w:t>
      </w:r>
      <w:r w:rsidR="00E75663">
        <w:t>I</w:t>
      </w:r>
      <w:r>
        <w:t xml:space="preserve">nfluenza virus transcription is dependent on cap-snatching and the binding of the C-terminal domain of PA to a </w:t>
      </w:r>
      <w:r w:rsidR="006217DC">
        <w:t>Ser</w:t>
      </w:r>
      <w:r>
        <w:t>5 phosphorylated CTD of Pol II. Mutations in key PA residues involved in this interaction, K635A and R638A</w:t>
      </w:r>
      <w:r w:rsidR="00E75663">
        <w:t xml:space="preserve"> (Fig. 4F)</w:t>
      </w:r>
      <w:r>
        <w:t xml:space="preserve">, not only decrease the activity of the A/WSN/33 (H1N1) polymerase, but also promote DVG formation </w:t>
      </w:r>
      <w:r>
        <w:fldChar w:fldCharType="begin">
          <w:fldData xml:space="preserve">PEVuZE5vdGU+PENpdGU+PEF1dGhvcj5Gb2RvcjwvQXV0aG9yPjxZZWFyPjIwMDM8L1llYXI+PFJl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</w:fldData>
        </w:fldChar>
      </w:r>
      <w:r w:rsidR="00C15697">
        <w:instrText xml:space="preserve"> ADDIN EN.CITE </w:instrText>
      </w:r>
      <w:r w:rsidR="00C15697">
        <w:fldChar w:fldCharType="begin">
          <w:fldData xml:space="preserve">PEVuZE5vdGU+PENpdGU+PEF1dGhvcj5Gb2RvcjwvQXV0aG9yPjxZZWFyPjIwMDM8L1llYXI+PFJl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</w:fldData>
        </w:fldChar>
      </w:r>
      <w:r w:rsidR="00C15697">
        <w:instrText xml:space="preserve"> ADDIN EN.CITE.DATA </w:instrText>
      </w:r>
      <w:r w:rsidR="00C15697">
        <w:fldChar w:fldCharType="end"/>
      </w:r>
      <w:r>
        <w:fldChar w:fldCharType="separate"/>
      </w:r>
      <w:r w:rsidR="00C15697">
        <w:rPr>
          <w:noProof/>
        </w:rPr>
        <w:t>[</w:t>
      </w:r>
      <w:r w:rsidR="00726B1C">
        <w:rPr>
          <w:noProof/>
        </w:rPr>
        <w:t>113</w:t>
      </w:r>
      <w:r w:rsidR="00C15697">
        <w:rPr>
          <w:noProof/>
        </w:rPr>
        <w:t>,</w:t>
      </w:r>
      <w:r w:rsidR="00726B1C">
        <w:rPr>
          <w:noProof/>
        </w:rPr>
        <w:t>117</w:t>
      </w:r>
      <w:r w:rsidR="00C15697">
        <w:rPr>
          <w:noProof/>
        </w:rPr>
        <w:t>,</w:t>
      </w:r>
      <w:r w:rsidR="00726B1C">
        <w:rPr>
          <w:noProof/>
        </w:rPr>
        <w:t>108</w:t>
      </w:r>
      <w:r w:rsidR="00C15697">
        <w:rPr>
          <w:noProof/>
        </w:rPr>
        <w:t>]</w:t>
      </w:r>
      <w:r>
        <w:fldChar w:fldCharType="end"/>
      </w:r>
      <w:r>
        <w:t xml:space="preserve">. </w:t>
      </w:r>
      <w:r w:rsidR="00E75663">
        <w:t>On the other hand,</w:t>
      </w:r>
      <w:r w:rsidR="00E75663" w:rsidRPr="00E75663">
        <w:t xml:space="preserve"> </w:t>
      </w:r>
      <w:r w:rsidR="00A91EE4">
        <w:t xml:space="preserve">a </w:t>
      </w:r>
      <w:r w:rsidR="00E75663">
        <w:t xml:space="preserve">PA C453R mutation at same site (Fig. 4F) reduces DVG formation, </w:t>
      </w:r>
      <w:r w:rsidR="006217DC">
        <w:t xml:space="preserve">because </w:t>
      </w:r>
      <w:r w:rsidR="00E75663">
        <w:t xml:space="preserve">it </w:t>
      </w:r>
      <w:r w:rsidR="006217DC">
        <w:t xml:space="preserve">may </w:t>
      </w:r>
      <w:r>
        <w:t>restore the binding of PA to the Pol II CTD</w:t>
      </w:r>
      <w:r w:rsidR="006217DC">
        <w:t>,</w:t>
      </w:r>
      <w:r>
        <w:t xml:space="preserve"> </w:t>
      </w:r>
      <w:r w:rsidR="00E75663">
        <w:t>as suggested by the structural analysis</w:t>
      </w:r>
      <w:r>
        <w:t xml:space="preserve"> </w:t>
      </w:r>
      <w:r>
        <w:fldChar w:fldCharType="begin">
          <w:fldData xml:space="preserve">PEVuZE5vdGU+PENpdGU+PEF1dGhvcj5Gb2RvcjwvQXV0aG9yPjxZZWFyPjIwMDM8L1llYXI+PFJl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</w:fldData>
        </w:fldChar>
      </w:r>
      <w:r w:rsidR="00C15697">
        <w:instrText xml:space="preserve"> ADDIN EN.CITE </w:instrText>
      </w:r>
      <w:r w:rsidR="00C15697">
        <w:fldChar w:fldCharType="begin">
          <w:fldData xml:space="preserve">PEVuZE5vdGU+PENpdGU+PEF1dGhvcj5Gb2RvcjwvQXV0aG9yPjxZZWFyPjIwMDM8L1llYXI+PFJl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</w:fldData>
        </w:fldChar>
      </w:r>
      <w:r w:rsidR="00C15697">
        <w:instrText xml:space="preserve"> ADDIN EN.CITE.DATA </w:instrText>
      </w:r>
      <w:r w:rsidR="00C15697">
        <w:fldChar w:fldCharType="end"/>
      </w:r>
      <w:r>
        <w:fldChar w:fldCharType="separate"/>
      </w:r>
      <w:r w:rsidR="00C15697">
        <w:rPr>
          <w:noProof/>
        </w:rPr>
        <w:t>[</w:t>
      </w:r>
      <w:r w:rsidR="00726B1C">
        <w:rPr>
          <w:noProof/>
        </w:rPr>
        <w:t>113</w:t>
      </w:r>
      <w:r w:rsidR="00C15697">
        <w:rPr>
          <w:noProof/>
        </w:rPr>
        <w:t>,</w:t>
      </w:r>
      <w:r w:rsidR="00726B1C">
        <w:rPr>
          <w:noProof/>
        </w:rPr>
        <w:t>117</w:t>
      </w:r>
      <w:r w:rsidR="00C15697">
        <w:rPr>
          <w:noProof/>
        </w:rPr>
        <w:t>]</w:t>
      </w:r>
      <w:r>
        <w:fldChar w:fldCharType="end"/>
      </w:r>
      <w:r>
        <w:t xml:space="preserve">. What might be the mechanism behind DVG formation in this case? As mentioned above, </w:t>
      </w:r>
      <w:r w:rsidRPr="00720BFE">
        <w:t xml:space="preserve">elongation defects can be induced experimentally by limiting the availability of NP </w:t>
      </w:r>
      <w:r>
        <w:t xml:space="preserve">during viral replication </w:t>
      </w:r>
      <w:r w:rsidRPr="00720BFE">
        <w:fldChar w:fldCharType="begin">
          <w:fldData xml:space="preserve">PEVuZE5vdGU+PENpdGU+PEF1dGhvcj5MaXU8L0F1dGhvcj48WWVhcj4yMDE5PC9ZZWFyPjxSZWNO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</w:fldData>
        </w:fldChar>
      </w:r>
      <w:r w:rsidR="00C15697">
        <w:instrText xml:space="preserve"> ADDIN EN.CITE </w:instrText>
      </w:r>
      <w:r w:rsidR="00C15697">
        <w:fldChar w:fldCharType="begin">
          <w:fldData xml:space="preserve">PEVuZE5vdGU+PENpdGU+PEF1dGhvcj5MaXU8L0F1dGhvcj48WWVhcj4yMDE5PC9ZZWFyPjxSZWNO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</w:fldData>
        </w:fldChar>
      </w:r>
      <w:r w:rsidR="00C15697">
        <w:instrText xml:space="preserve"> ADDIN EN.CITE.DATA </w:instrText>
      </w:r>
      <w:r w:rsidR="00C15697">
        <w:fldChar w:fldCharType="end"/>
      </w:r>
      <w:r w:rsidRPr="00720BFE">
        <w:fldChar w:fldCharType="separate"/>
      </w:r>
      <w:r w:rsidR="00C15697">
        <w:rPr>
          <w:noProof/>
        </w:rPr>
        <w:t>[</w:t>
      </w:r>
      <w:r w:rsidR="00726B1C">
        <w:rPr>
          <w:noProof/>
        </w:rPr>
        <w:t>110</w:t>
      </w:r>
      <w:r w:rsidR="00C15697">
        <w:rPr>
          <w:noProof/>
        </w:rPr>
        <w:t>,</w:t>
      </w:r>
      <w:r w:rsidR="00726B1C">
        <w:rPr>
          <w:noProof/>
        </w:rPr>
        <w:t>24</w:t>
      </w:r>
      <w:r w:rsidR="00C15697">
        <w:rPr>
          <w:noProof/>
        </w:rPr>
        <w:t>,</w:t>
      </w:r>
      <w:r w:rsidR="00726B1C">
        <w:rPr>
          <w:noProof/>
        </w:rPr>
        <w:t>111</w:t>
      </w:r>
      <w:r w:rsidR="00C15697">
        <w:rPr>
          <w:noProof/>
        </w:rPr>
        <w:t>]</w:t>
      </w:r>
      <w:r w:rsidRPr="00720BFE">
        <w:fldChar w:fldCharType="end"/>
      </w:r>
      <w:r w:rsidRPr="00720BFE">
        <w:t>.</w:t>
      </w:r>
      <w:r>
        <w:t xml:space="preserve"> Although not </w:t>
      </w:r>
      <w:r w:rsidR="00933483">
        <w:t>experimentally confirmed</w:t>
      </w:r>
      <w:r>
        <w:t>, the transcriptional defects</w:t>
      </w:r>
      <w:r w:rsidR="0095418F">
        <w:t xml:space="preserve"> induced by </w:t>
      </w:r>
      <w:r w:rsidR="0095418F">
        <w:lastRenderedPageBreak/>
        <w:t>reduced Pol II binding</w:t>
      </w:r>
      <w:r>
        <w:t xml:space="preserve"> likely result in </w:t>
      </w:r>
      <w:r w:rsidR="0095418F">
        <w:t>lower</w:t>
      </w:r>
      <w:r>
        <w:t xml:space="preserve"> NP levels</w:t>
      </w:r>
      <w:r w:rsidR="0095418F">
        <w:t>,</w:t>
      </w:r>
      <w:r>
        <w:t xml:space="preserve"> </w:t>
      </w:r>
      <w:r w:rsidR="0095418F">
        <w:t>which</w:t>
      </w:r>
      <w:r>
        <w:t xml:space="preserve"> subsequently promote aberrant polymerase activity </w:t>
      </w:r>
      <w:r>
        <w:rPr>
          <w:rFonts w:ascii="AppleSystemUIFont" w:hAnsi="AppleSystemUIFont" w:cs="AppleSystemUIFont"/>
        </w:rPr>
        <w:fldChar w:fldCharType="begin">
          <w:fldData xml:space="preserve">PEVuZE5vdGU+PENpdGU+PEF1dGhvcj5MaXU8L0F1dGhvcj48WWVhcj4yMDE5PC9ZZWFyPjxSZWNO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</w:fldData>
        </w:fldChar>
      </w:r>
      <w:r w:rsidR="00C15697">
        <w:rPr>
          <w:rFonts w:ascii="AppleSystemUIFont" w:hAnsi="AppleSystemUIFont" w:cs="AppleSystemUIFont"/>
        </w:rPr>
        <w:instrText xml:space="preserve"> ADDIN EN.CITE </w:instrText>
      </w:r>
      <w:r w:rsidR="00C15697">
        <w:rPr>
          <w:rFonts w:ascii="AppleSystemUIFont" w:hAnsi="AppleSystemUIFont" w:cs="AppleSystemUIFont"/>
        </w:rPr>
        <w:fldChar w:fldCharType="begin">
          <w:fldData xml:space="preserve">PEVuZE5vdGU+PENpdGU+PEF1dGhvcj5MaXU8L0F1dGhvcj48WWVhcj4yMDE5PC9ZZWFyPjxSZWNO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</w:fldData>
        </w:fldChar>
      </w:r>
      <w:r w:rsidR="00C15697">
        <w:rPr>
          <w:rFonts w:ascii="AppleSystemUIFont" w:hAnsi="AppleSystemUIFont" w:cs="AppleSystemUIFont"/>
        </w:rPr>
        <w:instrText xml:space="preserve"> ADDIN EN.CITE.DATA </w:instrText>
      </w:r>
      <w:r w:rsidR="00C15697">
        <w:rPr>
          <w:rFonts w:ascii="AppleSystemUIFont" w:hAnsi="AppleSystemUIFont" w:cs="AppleSystemUIFont"/>
        </w:rPr>
      </w:r>
      <w:r w:rsidR="00C15697">
        <w:rPr>
          <w:rFonts w:ascii="AppleSystemUIFont" w:hAnsi="AppleSystemUIFont" w:cs="AppleSystemUIFont"/>
        </w:rPr>
        <w:fldChar w:fldCharType="end"/>
      </w:r>
      <w:r>
        <w:rPr>
          <w:rFonts w:ascii="AppleSystemUIFont" w:hAnsi="AppleSystemUIFont" w:cs="AppleSystemUIFont"/>
        </w:rPr>
      </w:r>
      <w:r>
        <w:rPr>
          <w:rFonts w:ascii="AppleSystemUIFont" w:hAnsi="AppleSystemUIFont" w:cs="AppleSystemUIFont"/>
        </w:rPr>
        <w:fldChar w:fldCharType="separate"/>
      </w:r>
      <w:r w:rsidR="00C15697">
        <w:rPr>
          <w:rFonts w:ascii="AppleSystemUIFont" w:hAnsi="AppleSystemUIFont" w:cs="AppleSystemUIFont"/>
          <w:noProof/>
        </w:rPr>
        <w:t>[</w:t>
      </w:r>
      <w:r w:rsidR="00726B1C">
        <w:rPr>
          <w:rFonts w:ascii="AppleSystemUIFont" w:hAnsi="AppleSystemUIFont" w:cs="AppleSystemUIFont"/>
          <w:noProof/>
        </w:rPr>
        <w:t>110</w:t>
      </w:r>
      <w:r w:rsidR="00C15697">
        <w:rPr>
          <w:rFonts w:ascii="AppleSystemUIFont" w:hAnsi="AppleSystemUIFont" w:cs="AppleSystemUIFont"/>
          <w:noProof/>
        </w:rPr>
        <w:t>,</w:t>
      </w:r>
      <w:r w:rsidR="00726B1C">
        <w:rPr>
          <w:rFonts w:ascii="AppleSystemUIFont" w:hAnsi="AppleSystemUIFont" w:cs="AppleSystemUIFont"/>
          <w:noProof/>
        </w:rPr>
        <w:t>24</w:t>
      </w:r>
      <w:r w:rsidR="00C15697">
        <w:rPr>
          <w:rFonts w:ascii="AppleSystemUIFont" w:hAnsi="AppleSystemUIFont" w:cs="AppleSystemUIFont"/>
          <w:noProof/>
        </w:rPr>
        <w:t>,</w:t>
      </w:r>
      <w:r w:rsidR="00726B1C">
        <w:rPr>
          <w:rFonts w:ascii="AppleSystemUIFont" w:hAnsi="AppleSystemUIFont" w:cs="AppleSystemUIFont"/>
          <w:noProof/>
        </w:rPr>
        <w:t>111</w:t>
      </w:r>
      <w:r w:rsidR="00C15697">
        <w:rPr>
          <w:rFonts w:ascii="AppleSystemUIFont" w:hAnsi="AppleSystemUIFont" w:cs="AppleSystemUIFont"/>
          <w:noProof/>
        </w:rPr>
        <w:t>]</w:t>
      </w:r>
      <w:r>
        <w:rPr>
          <w:rFonts w:ascii="AppleSystemUIFont" w:hAnsi="AppleSystemUIFont" w:cs="AppleSystemUIFont"/>
        </w:rPr>
        <w:fldChar w:fldCharType="end"/>
      </w:r>
      <w:r>
        <w:rPr>
          <w:rFonts w:ascii="AppleSystemUIFont" w:hAnsi="AppleSystemUIFont" w:cs="AppleSystemUIFont"/>
        </w:rPr>
        <w:t xml:space="preserve">. </w:t>
      </w:r>
    </w:p>
    <w:p w14:paraId="2B68F204" w14:textId="77777777" w:rsidR="00933483" w:rsidRDefault="00933483" w:rsidP="00E76560">
      <w:pPr>
        <w:ind w:firstLine="720"/>
        <w:jc w:val="both"/>
        <w:rPr>
          <w:rFonts w:ascii="AppleSystemUIFont" w:hAnsi="AppleSystemUIFont" w:cs="AppleSystemUIFont"/>
        </w:rPr>
      </w:pPr>
    </w:p>
    <w:p w14:paraId="14B9B9D0" w14:textId="2CE4C322" w:rsidR="004A5FBC" w:rsidRPr="004A5FBC" w:rsidRDefault="008613FB" w:rsidP="00E76560">
      <w:pPr>
        <w:pStyle w:val="Heading2"/>
        <w:jc w:val="both"/>
      </w:pPr>
      <w:r>
        <w:t>Host</w:t>
      </w:r>
      <w:r w:rsidR="004A5FBC">
        <w:t>-adaptive</w:t>
      </w:r>
      <w:r>
        <w:t xml:space="preserve"> polymerase</w:t>
      </w:r>
      <w:r w:rsidR="00EA583E" w:rsidRPr="00720BFE">
        <w:t xml:space="preserve"> mutations </w:t>
      </w:r>
      <w:r w:rsidR="004A5FBC">
        <w:t xml:space="preserve">improve </w:t>
      </w:r>
      <w:r>
        <w:t>polymerase activity</w:t>
      </w:r>
      <w:r w:rsidR="004A5FBC">
        <w:t xml:space="preserve"> and increase innate immune activation</w:t>
      </w:r>
    </w:p>
    <w:p w14:paraId="094FA830" w14:textId="0C0B5B95" w:rsidR="00933483" w:rsidRDefault="00933483" w:rsidP="00E76560">
      <w:pPr>
        <w:jc w:val="both"/>
      </w:pPr>
    </w:p>
    <w:p w14:paraId="2AC50BBE" w14:textId="7063C062" w:rsidR="004A5FBC" w:rsidRPr="00933483" w:rsidRDefault="004A5FBC" w:rsidP="00292EAC">
      <w:pPr>
        <w:jc w:val="both"/>
      </w:pPr>
      <w:r w:rsidRPr="00720BFE">
        <w:t xml:space="preserve">The influenza A virus RNA polymerase plays a major role in </w:t>
      </w:r>
      <w:r w:rsidR="00A91EE4">
        <w:t xml:space="preserve">the </w:t>
      </w:r>
      <w:r w:rsidRPr="00720BFE">
        <w:t xml:space="preserve">adaptation of avian </w:t>
      </w:r>
      <w:r>
        <w:t xml:space="preserve">influenza </w:t>
      </w:r>
      <w:r w:rsidRPr="00720BFE">
        <w:t xml:space="preserve">virus strains to mammalian cells. </w:t>
      </w:r>
      <w:r>
        <w:t>Several major</w:t>
      </w:r>
      <w:r w:rsidRPr="00720BFE">
        <w:t xml:space="preserve"> host-adaptive mutations</w:t>
      </w:r>
      <w:r>
        <w:t xml:space="preserve"> induce a strong activation of innate immune responses</w:t>
      </w:r>
      <w:r w:rsidR="002F5AF0">
        <w:t xml:space="preserve"> which correlates with the </w:t>
      </w:r>
      <w:r>
        <w:t>improvement in viral replication.</w:t>
      </w:r>
    </w:p>
    <w:p w14:paraId="504286FF" w14:textId="13DEBA5C" w:rsidR="009B3CE5" w:rsidRPr="00720BFE" w:rsidRDefault="00EA583E" w:rsidP="00E76560">
      <w:pPr>
        <w:ind w:firstLine="720"/>
        <w:jc w:val="both"/>
      </w:pPr>
      <w:r>
        <w:t>One of the</w:t>
      </w:r>
      <w:r w:rsidRPr="00720BFE">
        <w:t xml:space="preserve"> most </w:t>
      </w:r>
      <w:r>
        <w:t>well-studied</w:t>
      </w:r>
      <w:r w:rsidRPr="00720BFE">
        <w:t xml:space="preserve"> polymerase </w:t>
      </w:r>
      <w:r>
        <w:t xml:space="preserve">adaptations is a E to K mutation at residue 627 of PB2 </w:t>
      </w:r>
      <w:r w:rsidRPr="00720BFE">
        <w:fldChar w:fldCharType="begin"/>
      </w:r>
      <w:r w:rsidR="00C15697">
        <w:instrText xml:space="preserve"> ADDIN EN.CITE &lt;EndNote&gt;&lt;Cite&gt;&lt;Author&gt;Subbarao&lt;/Author&gt;&lt;Year&gt;1993&lt;/Year&gt;&lt;RecNum&gt;850&lt;/RecNum&gt;&lt;DisplayText&gt;[118]&lt;/DisplayText&gt;&lt;record&gt;&lt;rec-number&gt;850&lt;/rec-number&gt;&lt;foreign-keys&gt;&lt;key app="EN" db-id="z9etrw9f75szsee90erxea9rr9ftftvvdzz9" timestamp="1596285239"&gt;850&lt;/key&gt;&lt;/foreign-keys&gt;&lt;ref-type name="Journal Article"&gt;17&lt;/ref-type&gt;&lt;contributors&gt;&lt;authors&gt;&lt;author&gt;Subbarao, E. K.&lt;/author&gt;&lt;author&gt;London, W.&lt;/author&gt;&lt;author&gt;Murphy, B. R.&lt;/author&gt;&lt;/authors&gt;&lt;/contributors&gt;&lt;auth-address&gt;Respiratory Viruses Section, National Institute of Allergy and Infectious Diseases, Bethesda, Maryland 20892.&lt;/auth-address&gt;&lt;titles&gt;&lt;title&gt;A single amino acid in the PB2 gene of influenza A virus is a determinant of host range&lt;/title&gt;&lt;secondary-title&gt;J Virol&lt;/secondary-title&gt;&lt;/titles&gt;&lt;periodical&gt;&lt;full-title&gt;J Virol&lt;/full-title&gt;&lt;/periodical&gt;&lt;pages&gt;1761-4&lt;/pages&gt;&lt;volume&gt;67&lt;/volume&gt;&lt;number&gt;4&lt;/number&gt;&lt;edition&gt;1993/04/01&lt;/edition&gt;&lt;keywords&gt;&lt;keyword&gt;Amino Acid Sequence&lt;/keyword&gt;&lt;keyword&gt;Animals&lt;/keyword&gt;&lt;keyword&gt;Base Sequence&lt;/keyword&gt;&lt;keyword&gt;Birds&lt;/keyword&gt;&lt;keyword&gt;Cloning, Molecular&lt;/keyword&gt;&lt;keyword&gt;Dogs&lt;/keyword&gt;&lt;keyword&gt;Genes, Viral&lt;/keyword&gt;&lt;keyword&gt;Humans&lt;/keyword&gt;&lt;keyword&gt;Influenza A virus/*genetics/growth &amp;amp; development&lt;/keyword&gt;&lt;keyword&gt;Molecular Sequence Data&lt;/keyword&gt;&lt;keyword&gt;Saimiri&lt;/keyword&gt;&lt;keyword&gt;Viral Structural Proteins/genetics&lt;/keyword&gt;&lt;keyword&gt;*Virus Replication&lt;/keyword&gt;&lt;/keywords&gt;&lt;dates&gt;&lt;year&gt;1993&lt;/year&gt;&lt;pub-dates&gt;&lt;date&gt;Apr&lt;/date&gt;&lt;/pub-dates&gt;&lt;/dates&gt;&lt;isbn&gt;0022-538X (Print)&amp;#xD;0022-538X (Linking)&lt;/isbn&gt;&lt;accession-num&gt;8445709&lt;/accession-num&gt;&lt;urls&gt;&lt;related-urls&gt;&lt;url&gt;https://www.ncbi.nlm.nih.gov/pubmed/8445709&lt;/url&gt;&lt;url&gt;https://jvi.asm.org/content/jvi/67/4/1761.full.pdf&lt;/url&gt;&lt;/related-urls&gt;&lt;/urls&gt;&lt;custom2&gt;PMC240216&lt;/custom2&gt;&lt;electronic-resource-num&gt;https://doi.org/10.1128/JVI.67.4.1761-1764.1993&lt;/electronic-resource-num&gt;&lt;/record&gt;&lt;/Cite&gt;&lt;/EndNote&gt;</w:instrText>
      </w:r>
      <w:r w:rsidRPr="00720BFE">
        <w:fldChar w:fldCharType="separate"/>
      </w:r>
      <w:r w:rsidR="00C15697">
        <w:rPr>
          <w:noProof/>
        </w:rPr>
        <w:t>[</w:t>
      </w:r>
      <w:r w:rsidR="00726B1C">
        <w:rPr>
          <w:noProof/>
        </w:rPr>
        <w:t>118</w:t>
      </w:r>
      <w:r w:rsidR="00C15697">
        <w:rPr>
          <w:noProof/>
        </w:rPr>
        <w:t>]</w:t>
      </w:r>
      <w:r w:rsidRPr="00720BFE">
        <w:fldChar w:fldCharType="end"/>
      </w:r>
      <w:r>
        <w:t xml:space="preserve">. This mutation is located in the PB2 </w:t>
      </w:r>
      <w:r w:rsidRPr="00720BFE">
        <w:t>627-domain</w:t>
      </w:r>
      <w:r>
        <w:t xml:space="preserve"> (named after the 627 mutation</w:t>
      </w:r>
      <w:r w:rsidR="00FB5C81">
        <w:t>; Fig. 5</w:t>
      </w:r>
      <w:r>
        <w:t>) and able to improve the</w:t>
      </w:r>
      <w:r w:rsidRPr="00720BFE">
        <w:t xml:space="preserve"> activity of avian-adapted </w:t>
      </w:r>
      <w:r>
        <w:t xml:space="preserve">influenza A virus </w:t>
      </w:r>
      <w:r w:rsidRPr="00720BFE">
        <w:t>polymerases in mammalian cells</w:t>
      </w:r>
      <w:r w:rsidR="00C15038">
        <w:t xml:space="preserve"> </w:t>
      </w:r>
      <w:r w:rsidR="00C15038" w:rsidRPr="00726B1C">
        <w:fldChar w:fldCharType="begin">
          <w:fldData xml:space="preserve">PEVuZE5vdGU+PENpdGU+PEF1dGhvcj5HYWJyaWVsPC9BdXRob3I+PFllYXI+MjAwNTwvWWVhcj48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=
</w:fldData>
        </w:fldChar>
      </w:r>
      <w:r w:rsidR="00964DA7">
        <w:instrText xml:space="preserve"> ADDIN EN.CITE </w:instrText>
      </w:r>
      <w:r w:rsidR="00964DA7">
        <w:fldChar w:fldCharType="begin">
          <w:fldData xml:space="preserve">PEVuZE5vdGU+PENpdGU+PEF1dGhvcj5HYWJyaWVsPC9BdXRob3I+PFllYXI+MjAwNTwvWWVhcj48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=
</w:fldData>
        </w:fldChar>
      </w:r>
      <w:r w:rsidR="00964DA7">
        <w:instrText xml:space="preserve"> ADDIN EN.CITE.DATA </w:instrText>
      </w:r>
      <w:r w:rsidR="00964DA7">
        <w:fldChar w:fldCharType="end"/>
      </w:r>
      <w:r w:rsidR="00C15038" w:rsidRPr="00726B1C">
        <w:fldChar w:fldCharType="separate"/>
      </w:r>
      <w:r w:rsidR="00311478" w:rsidRPr="00A421D3">
        <w:rPr>
          <w:noProof/>
        </w:rPr>
        <w:t>[</w:t>
      </w:r>
      <w:r w:rsidR="00726B1C" w:rsidRPr="00A421D3">
        <w:rPr>
          <w:noProof/>
        </w:rPr>
        <w:t>31</w:t>
      </w:r>
      <w:r w:rsidR="00311478" w:rsidRPr="00A421D3">
        <w:rPr>
          <w:noProof/>
        </w:rPr>
        <w:t>]</w:t>
      </w:r>
      <w:r w:rsidR="00C15038" w:rsidRPr="00726B1C">
        <w:fldChar w:fldCharType="end"/>
      </w:r>
      <w:r w:rsidRPr="00726B1C">
        <w:t>.</w:t>
      </w:r>
      <w:r w:rsidRPr="00720BFE">
        <w:t xml:space="preserve"> </w:t>
      </w:r>
      <w:r w:rsidR="009B3CE5">
        <w:t>This improvement results in higher viral loads</w:t>
      </w:r>
      <w:r w:rsidR="009B3CE5" w:rsidRPr="00720BFE">
        <w:t xml:space="preserve">, extra-respiratory spread </w:t>
      </w:r>
      <w:r w:rsidR="009B3CE5">
        <w:t>and enhanced</w:t>
      </w:r>
      <w:r w:rsidR="009B3CE5" w:rsidRPr="00720BFE">
        <w:t xml:space="preserve"> </w:t>
      </w:r>
      <w:r w:rsidR="009B3CE5">
        <w:t>virulence</w:t>
      </w:r>
      <w:r w:rsidR="009B3CE5" w:rsidRPr="00720BFE">
        <w:t xml:space="preserve"> </w:t>
      </w:r>
      <w:r w:rsidR="009B3CE5">
        <w:t xml:space="preserve">of the </w:t>
      </w:r>
      <w:r w:rsidR="009B3CE5" w:rsidRPr="00720BFE">
        <w:t xml:space="preserve">E627K-containing avian </w:t>
      </w:r>
      <w:r w:rsidR="009B3CE5">
        <w:t xml:space="preserve">viral </w:t>
      </w:r>
      <w:r w:rsidR="009B3CE5" w:rsidRPr="00720BFE">
        <w:t xml:space="preserve">strains in mice </w:t>
      </w:r>
      <w:r w:rsidR="009B3CE5" w:rsidRPr="00720BFE">
        <w:fldChar w:fldCharType="begin">
          <w:fldData xml:space="preserve">PEVuZE5vdGU+PENpdGU+PEF1dGhvcj5TaGlueWE8L0F1dGhvcj48WWVhcj4yMDA0PC9ZZWFyPjxS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</w:fldData>
        </w:fldChar>
      </w:r>
      <w:r w:rsidR="00C15697">
        <w:instrText xml:space="preserve"> ADDIN EN.CITE </w:instrText>
      </w:r>
      <w:r w:rsidR="00C15697">
        <w:fldChar w:fldCharType="begin">
          <w:fldData xml:space="preserve">PEVuZE5vdGU+PENpdGU+PEF1dGhvcj5TaGlueWE8L0F1dGhvcj48WWVhcj4yMDA0PC9ZZWFyPjxS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</w:fldData>
        </w:fldChar>
      </w:r>
      <w:r w:rsidR="00C15697">
        <w:instrText xml:space="preserve"> ADDIN EN.CITE.DATA </w:instrText>
      </w:r>
      <w:r w:rsidR="00C15697">
        <w:fldChar w:fldCharType="end"/>
      </w:r>
      <w:r w:rsidR="009B3CE5" w:rsidRPr="00720BFE">
        <w:fldChar w:fldCharType="separate"/>
      </w:r>
      <w:r w:rsidR="00C15697">
        <w:rPr>
          <w:noProof/>
        </w:rPr>
        <w:t>[</w:t>
      </w:r>
      <w:r w:rsidR="00726B1C">
        <w:rPr>
          <w:noProof/>
        </w:rPr>
        <w:t>119-123</w:t>
      </w:r>
      <w:r w:rsidR="00C15697">
        <w:rPr>
          <w:noProof/>
        </w:rPr>
        <w:t>]</w:t>
      </w:r>
      <w:r w:rsidR="009B3CE5" w:rsidRPr="00720BFE">
        <w:fldChar w:fldCharType="end"/>
      </w:r>
      <w:r w:rsidR="009B3CE5" w:rsidRPr="00720BFE">
        <w:t xml:space="preserve">. In </w:t>
      </w:r>
      <w:r w:rsidR="009B3CE5">
        <w:t xml:space="preserve">the </w:t>
      </w:r>
      <w:r w:rsidR="009B3CE5" w:rsidRPr="00720BFE">
        <w:t xml:space="preserve">majority of </w:t>
      </w:r>
      <w:r w:rsidR="009B3CE5">
        <w:t>cases</w:t>
      </w:r>
      <w:r w:rsidR="009B3CE5" w:rsidRPr="00720BFE">
        <w:t xml:space="preserve">, the increased virulence of the 627K-containing avian viruses </w:t>
      </w:r>
      <w:r w:rsidR="009B3CE5">
        <w:t>is also</w:t>
      </w:r>
      <w:r w:rsidR="009B3CE5" w:rsidRPr="00720BFE">
        <w:t xml:space="preserve"> accompanied by an overproduction of pro-inflammatory cytokines, persistent neutrophil infiltration and delayed lymphocyte recruitment, which are all hallmarks of the cytokine storm </w:t>
      </w:r>
      <w:r w:rsidR="009B3CE5" w:rsidRPr="00720BFE">
        <w:fldChar w:fldCharType="begin">
          <w:fldData xml:space="preserve">PEVuZE5vdGU+PENpdGU+PEF1dGhvcj5TaGlueWE8L0F1dGhvcj48WWVhcj4yMDA0PC9ZZWFyPjxS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</w:fldData>
        </w:fldChar>
      </w:r>
      <w:r w:rsidR="00C15697">
        <w:instrText xml:space="preserve"> ADDIN EN.CITE </w:instrText>
      </w:r>
      <w:r w:rsidR="00C15697">
        <w:fldChar w:fldCharType="begin">
          <w:fldData xml:space="preserve">PEVuZE5vdGU+PENpdGU+PEF1dGhvcj5TaGlueWE8L0F1dGhvcj48WWVhcj4yMDA0PC9ZZWFyPjxS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</w:fldData>
        </w:fldChar>
      </w:r>
      <w:r w:rsidR="00C15697">
        <w:instrText xml:space="preserve"> ADDIN EN.CITE.DATA </w:instrText>
      </w:r>
      <w:r w:rsidR="00C15697">
        <w:fldChar w:fldCharType="end"/>
      </w:r>
      <w:r w:rsidR="009B3CE5" w:rsidRPr="00720BFE">
        <w:fldChar w:fldCharType="separate"/>
      </w:r>
      <w:r w:rsidR="00C15697">
        <w:rPr>
          <w:noProof/>
        </w:rPr>
        <w:t>[</w:t>
      </w:r>
      <w:r w:rsidR="00726B1C">
        <w:rPr>
          <w:noProof/>
        </w:rPr>
        <w:t>119-124</w:t>
      </w:r>
      <w:r w:rsidR="00C15697">
        <w:rPr>
          <w:noProof/>
        </w:rPr>
        <w:t>]</w:t>
      </w:r>
      <w:r w:rsidR="009B3CE5" w:rsidRPr="00720BFE">
        <w:fldChar w:fldCharType="end"/>
      </w:r>
      <w:r w:rsidR="009B3CE5" w:rsidRPr="00720BFE">
        <w:t>.</w:t>
      </w:r>
    </w:p>
    <w:p w14:paraId="5A25880B" w14:textId="21BA7826" w:rsidR="00EA583E" w:rsidRPr="00720BFE" w:rsidRDefault="00EA583E" w:rsidP="00E76560">
      <w:pPr>
        <w:ind w:firstLine="720"/>
        <w:jc w:val="both"/>
      </w:pPr>
      <w:r>
        <w:t xml:space="preserve">Recent experiments have shown that a lysine at position 627 is essential for a stable interaction </w:t>
      </w:r>
      <w:r w:rsidR="009B3CE5">
        <w:t xml:space="preserve">of the viral RNA polymerase </w:t>
      </w:r>
      <w:r>
        <w:t xml:space="preserve">with mammalian host-cell protein ANP32A </w:t>
      </w:r>
      <w:r w:rsidRPr="00720BFE">
        <w:fldChar w:fldCharType="begin">
          <w:fldData xml:space="preserve">PEVuZE5vdGU+PENpdGU+PEF1dGhvcj5Mb25nPC9BdXRob3I+PFllYXI+MjAxNjwvWWVhcj48UmVj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</w:fldData>
        </w:fldChar>
      </w:r>
      <w:r w:rsidR="00C15697">
        <w:instrText xml:space="preserve"> ADDIN EN.CITE </w:instrText>
      </w:r>
      <w:r w:rsidR="00C15697">
        <w:fldChar w:fldCharType="begin">
          <w:fldData xml:space="preserve">PEVuZE5vdGU+PENpdGU+PEF1dGhvcj5Mb25nPC9BdXRob3I+PFllYXI+MjAxNjwvWWVhcj48UmVj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</w:fldData>
        </w:fldChar>
      </w:r>
      <w:r w:rsidR="00C15697">
        <w:instrText xml:space="preserve"> ADDIN EN.CITE.DATA </w:instrText>
      </w:r>
      <w:r w:rsidR="00C15697">
        <w:fldChar w:fldCharType="end"/>
      </w:r>
      <w:r w:rsidRPr="00720BFE">
        <w:fldChar w:fldCharType="separate"/>
      </w:r>
      <w:r w:rsidR="00C15697">
        <w:rPr>
          <w:noProof/>
        </w:rPr>
        <w:t>[</w:t>
      </w:r>
      <w:r w:rsidR="00726B1C">
        <w:rPr>
          <w:noProof/>
        </w:rPr>
        <w:t>50</w:t>
      </w:r>
      <w:r w:rsidR="00C15697">
        <w:rPr>
          <w:noProof/>
        </w:rPr>
        <w:t>]</w:t>
      </w:r>
      <w:r w:rsidRPr="00720BFE">
        <w:fldChar w:fldCharType="end"/>
      </w:r>
      <w:r w:rsidRPr="00720BFE">
        <w:t xml:space="preserve">. ANP32A </w:t>
      </w:r>
      <w:r>
        <w:t>had previously been proposed to be essential for the synthesis of vRNA from a cRNA template</w:t>
      </w:r>
      <w:r w:rsidR="00933483">
        <w:t xml:space="preserve"> </w:t>
      </w:r>
      <w:r w:rsidR="00933483">
        <w:fldChar w:fldCharType="begin">
          <w:fldData xml:space="preserve">PEVuZE5vdGU+PENpdGU+PEF1dGhvcj5TdWdpeWFtYTwvQXV0aG9yPjxZZWFyPjIwMTU8L1llYXI+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</w:fldData>
        </w:fldChar>
      </w:r>
      <w:r w:rsidR="00C15697">
        <w:instrText xml:space="preserve"> ADDIN EN.CITE </w:instrText>
      </w:r>
      <w:r w:rsidR="00C15697">
        <w:fldChar w:fldCharType="begin">
          <w:fldData xml:space="preserve">PEVuZE5vdGU+PENpdGU+PEF1dGhvcj5TdWdpeWFtYTwvQXV0aG9yPjxZZWFyPjIwMTU8L1llYXI+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</w:fldData>
        </w:fldChar>
      </w:r>
      <w:r w:rsidR="00C15697">
        <w:instrText xml:space="preserve"> ADDIN EN.CITE.DATA </w:instrText>
      </w:r>
      <w:r w:rsidR="00C15697">
        <w:fldChar w:fldCharType="end"/>
      </w:r>
      <w:r w:rsidR="00933483">
        <w:fldChar w:fldCharType="separate"/>
      </w:r>
      <w:r w:rsidR="00C15697">
        <w:rPr>
          <w:noProof/>
        </w:rPr>
        <w:t>[</w:t>
      </w:r>
      <w:r w:rsidR="00726B1C">
        <w:rPr>
          <w:noProof/>
        </w:rPr>
        <w:t>53</w:t>
      </w:r>
      <w:r w:rsidR="00C15697">
        <w:rPr>
          <w:noProof/>
        </w:rPr>
        <w:t>]</w:t>
      </w:r>
      <w:r w:rsidR="00933483">
        <w:fldChar w:fldCharType="end"/>
      </w:r>
      <w:r>
        <w:t xml:space="preserve">, but recent structural and biochemical evidence suggests that it brings together the replicating and encapsidating polymerases in a viral replicase complex that can synthesise both vRNA or cRNA </w:t>
      </w:r>
      <w:r w:rsidRPr="00720BFE">
        <w:fldChar w:fldCharType="begin">
          <w:fldData xml:space="preserve">PEVuZE5vdGU+PENpdGU+PEF1dGhvcj5DYXJyaXF1ZTwvQXV0aG9yPjxZZWFyPjIwMjA8L1llYXI+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</w:fldData>
        </w:fldChar>
      </w:r>
      <w:r w:rsidR="00D65BDE">
        <w:instrText xml:space="preserve"> ADDIN EN.CITE </w:instrText>
      </w:r>
      <w:r w:rsidR="00D65BDE">
        <w:fldChar w:fldCharType="begin">
          <w:fldData xml:space="preserve">PEVuZE5vdGU+PENpdGU+PEF1dGhvcj5DYXJyaXF1ZTwvQXV0aG9yPjxZZWFyPjIwMjA8L1llYXI+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</w:fldData>
        </w:fldChar>
      </w:r>
      <w:r w:rsidR="00D65BDE">
        <w:instrText xml:space="preserve"> ADDIN EN.CITE.DATA </w:instrText>
      </w:r>
      <w:r w:rsidR="00D65BDE">
        <w:fldChar w:fldCharType="end"/>
      </w:r>
      <w:r w:rsidRPr="00720BFE">
        <w:fldChar w:fldCharType="separate"/>
      </w:r>
      <w:r w:rsidR="00D65BDE">
        <w:rPr>
          <w:noProof/>
        </w:rPr>
        <w:t>[</w:t>
      </w:r>
      <w:r w:rsidR="00726B1C">
        <w:rPr>
          <w:noProof/>
        </w:rPr>
        <w:t>48</w:t>
      </w:r>
      <w:r w:rsidR="00D65BDE">
        <w:rPr>
          <w:noProof/>
        </w:rPr>
        <w:t>,</w:t>
      </w:r>
      <w:r w:rsidR="00726B1C">
        <w:rPr>
          <w:noProof/>
        </w:rPr>
        <w:t>49</w:t>
      </w:r>
      <w:r w:rsidR="00D65BDE">
        <w:rPr>
          <w:noProof/>
        </w:rPr>
        <w:t>]</w:t>
      </w:r>
      <w:r w:rsidRPr="00720BFE">
        <w:fldChar w:fldCharType="end"/>
      </w:r>
      <w:r>
        <w:t xml:space="preserve">. The ANP32A-supported dimer shows that the basic K627, but not the acidic E627, can efficiently interact with the C-terminal </w:t>
      </w:r>
      <w:r w:rsidR="00B1658A">
        <w:t xml:space="preserve">low-complexity acidic </w:t>
      </w:r>
      <w:r>
        <w:t>region of mammalian ANP32A</w:t>
      </w:r>
      <w:r w:rsidR="000A16F3">
        <w:t xml:space="preserve"> (Fig. 5)</w:t>
      </w:r>
      <w:r w:rsidR="00B1658A">
        <w:t xml:space="preserve"> </w:t>
      </w:r>
      <w:r w:rsidRPr="00720BFE">
        <w:fldChar w:fldCharType="begin"/>
      </w:r>
      <w:r w:rsidR="00D65BDE">
        <w:instrText xml:space="preserve"> ADDIN EN.CITE &lt;EndNote&gt;&lt;Cite&gt;&lt;Author&gt;Carrique&lt;/Author&gt;&lt;Year&gt;2020&lt;/Year&gt;&lt;RecNum&gt;929&lt;/RecNum&gt;&lt;DisplayText&gt;[48]&lt;/DisplayText&gt;&lt;record&gt;&lt;rec-number&gt;929&lt;/rec-number&gt;&lt;foreign-keys&gt;&lt;key app="EN" db-id="z9etrw9f75szsee90erxea9rr9ftftvvdzz9" timestamp="1610815961"&gt;929&lt;/key&gt;&lt;/foreign-keys&gt;&lt;ref-type name="Journal Article"&gt;17&lt;/ref-type&gt;&lt;contributors&gt;&lt;authors&gt;&lt;author&gt;Carrique, L.&lt;/author&gt;&lt;author&gt;Fan, H.&lt;/author&gt;&lt;author&gt;Walker, A. P.&lt;/author&gt;&lt;author&gt;Keown, J. R.&lt;/author&gt;&lt;author&gt;Sharps, J.&lt;/author&gt;&lt;author&gt;Staller, E.&lt;/author&gt;&lt;author&gt;Barclay, W. S.&lt;/author&gt;&lt;author&gt;Fodor, E.&lt;/author&gt;&lt;author&gt;Grimes, J. M.&lt;/author&gt;&lt;/authors&gt;&lt;/contributors&gt;&lt;auth-address&gt;Division of Structural Biology, University of Oxford, Oxford, UK.&amp;#xD;Sir William Dunn School of Pathology, University of Oxford, Oxford, UK.&amp;#xD;Section of Molecular Virology, Imperial College London, London, UK.&amp;#xD;Sir William Dunn School of Pathology, University of Oxford, Oxford, UK. ervin.fodor@path.ox.ac.uk.&amp;#xD;Division of Structural Biology, University of Oxford, Oxford, UK. jonathan@strubi.ox.ac.uk.&amp;#xD;Diamond Light Source Ltd, Harwell Science and Innovation Campus, Didcot, UK. jonathan@strubi.ox.ac.uk.&lt;/auth-address&gt;&lt;titles&gt;&lt;title&gt;Host ANP32A mediates the assembly of the influenza virus replicase&lt;/title&gt;&lt;secondary-title&gt;Nature&lt;/secondary-title&gt;&lt;/titles&gt;&lt;periodical&gt;&lt;full-title&gt;Nature&lt;/full-title&gt;&lt;/periodical&gt;&lt;pages&gt;638-643&lt;/pages&gt;&lt;volume&gt;587&lt;/volume&gt;&lt;number&gt;7835&lt;/number&gt;&lt;edition&gt;2020/11/20&lt;/edition&gt;&lt;dates&gt;&lt;year&gt;2020&lt;/year&gt;&lt;pub-dates&gt;&lt;date&gt;Nov&lt;/date&gt;&lt;/pub-dates&gt;&lt;/dates&gt;&lt;isbn&gt;1476-4687 (Electronic)&amp;#xD;0028-0836 (Linking)&lt;/isbn&gt;&lt;accession-num&gt;33208942&lt;/accession-num&gt;&lt;urls&gt;&lt;related-urls&gt;&lt;url&gt;https://www.ncbi.nlm.nih.gov/pubmed/33208942&lt;/url&gt;&lt;url&gt;https://www.nature.com/articles/s41586-020-2927-z.pdf&lt;/url&gt;&lt;/related-urls&gt;&lt;/urls&gt;&lt;electronic-resource-num&gt;https://doi.org/10.1038/s41586-020-2927-z&lt;/electronic-resource-num&gt;&lt;/record&gt;&lt;/Cite&gt;&lt;/EndNote&gt;</w:instrText>
      </w:r>
      <w:r w:rsidRPr="00720BFE">
        <w:fldChar w:fldCharType="separate"/>
      </w:r>
      <w:r w:rsidR="00D65BDE">
        <w:rPr>
          <w:noProof/>
        </w:rPr>
        <w:t>[</w:t>
      </w:r>
      <w:r w:rsidR="00726B1C">
        <w:rPr>
          <w:noProof/>
        </w:rPr>
        <w:t>48</w:t>
      </w:r>
      <w:r w:rsidR="00D65BDE">
        <w:rPr>
          <w:noProof/>
        </w:rPr>
        <w:t>]</w:t>
      </w:r>
      <w:r w:rsidRPr="00720BFE">
        <w:fldChar w:fldCharType="end"/>
      </w:r>
      <w:r>
        <w:t>. By contrast, avian ANP32A homologs contain an additional exon</w:t>
      </w:r>
      <w:r w:rsidR="006C670C">
        <w:t>,</w:t>
      </w:r>
      <w:r>
        <w:t xml:space="preserve"> and </w:t>
      </w:r>
      <w:r w:rsidR="006C670C">
        <w:t>can</w:t>
      </w:r>
      <w:r>
        <w:t xml:space="preserve"> interact with the polymerase dimer when </w:t>
      </w:r>
      <w:r w:rsidR="006C670C">
        <w:t xml:space="preserve">the polymerases in the dimer </w:t>
      </w:r>
      <w:r>
        <w:t>contain</w:t>
      </w:r>
      <w:r w:rsidR="006C670C">
        <w:t xml:space="preserve"> </w:t>
      </w:r>
      <w:r>
        <w:t>a</w:t>
      </w:r>
      <w:r w:rsidR="00186532">
        <w:t>n</w:t>
      </w:r>
      <w:r>
        <w:t xml:space="preserve"> E627</w:t>
      </w:r>
      <w:r w:rsidR="002717F2">
        <w:t xml:space="preserve"> </w:t>
      </w:r>
      <w:r w:rsidR="002717F2">
        <w:fldChar w:fldCharType="begin">
          <w:fldData xml:space="preserve">PEVuZE5vdGU+PENpdGU+PEF1dGhvcj5Eb21pbmd1ZXM8L0F1dGhvcj48WWVhcj4yMDE3PC9ZZWFy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</w:fldData>
        </w:fldChar>
      </w:r>
      <w:r w:rsidR="00C15697">
        <w:instrText xml:space="preserve"> ADDIN EN.CITE </w:instrText>
      </w:r>
      <w:r w:rsidR="00C15697">
        <w:fldChar w:fldCharType="begin">
          <w:fldData xml:space="preserve">PEVuZE5vdGU+PENpdGU+PEF1dGhvcj5Eb21pbmd1ZXM8L0F1dGhvcj48WWVhcj4yMDE3PC9ZZWFy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</w:fldData>
        </w:fldChar>
      </w:r>
      <w:r w:rsidR="00C15697">
        <w:instrText xml:space="preserve"> ADDIN EN.CITE.DATA </w:instrText>
      </w:r>
      <w:r w:rsidR="00C15697">
        <w:fldChar w:fldCharType="end"/>
      </w:r>
      <w:r w:rsidR="002717F2">
        <w:fldChar w:fldCharType="separate"/>
      </w:r>
      <w:r w:rsidR="00C15697">
        <w:rPr>
          <w:noProof/>
        </w:rPr>
        <w:t>[</w:t>
      </w:r>
      <w:r w:rsidR="00726B1C">
        <w:rPr>
          <w:noProof/>
        </w:rPr>
        <w:t>125</w:t>
      </w:r>
      <w:r w:rsidR="00C15697">
        <w:rPr>
          <w:noProof/>
        </w:rPr>
        <w:t>,</w:t>
      </w:r>
      <w:r w:rsidR="00726B1C">
        <w:rPr>
          <w:noProof/>
        </w:rPr>
        <w:t>50</w:t>
      </w:r>
      <w:r w:rsidR="00C15697">
        <w:rPr>
          <w:noProof/>
        </w:rPr>
        <w:t>]</w:t>
      </w:r>
      <w:r w:rsidR="002717F2">
        <w:fldChar w:fldCharType="end"/>
      </w:r>
      <w:r>
        <w:t xml:space="preserve">. </w:t>
      </w:r>
    </w:p>
    <w:p w14:paraId="6CE0E74F" w14:textId="3845BDB6" w:rsidR="00EA583E" w:rsidRPr="00720BFE" w:rsidRDefault="00EA583E" w:rsidP="00E76560">
      <w:pPr>
        <w:ind w:firstLine="720"/>
        <w:jc w:val="both"/>
      </w:pPr>
      <w:r>
        <w:t>In some avian influenza virus strains</w:t>
      </w:r>
      <w:r w:rsidR="00861507">
        <w:t>, a</w:t>
      </w:r>
      <w:r w:rsidRPr="00731BEC">
        <w:t xml:space="preserve"> </w:t>
      </w:r>
      <w:r w:rsidRPr="00720BFE">
        <w:t>Q591K</w:t>
      </w:r>
      <w:r>
        <w:t xml:space="preserve"> mutation in the PB2</w:t>
      </w:r>
      <w:r w:rsidRPr="00720BFE">
        <w:t xml:space="preserve"> </w:t>
      </w:r>
      <w:r>
        <w:t xml:space="preserve">627 domain </w:t>
      </w:r>
      <w:r w:rsidRPr="00720BFE">
        <w:t xml:space="preserve">(G590S and Q591R in </w:t>
      </w:r>
      <w:r w:rsidR="00764E00">
        <w:t xml:space="preserve">pdm09 </w:t>
      </w:r>
      <w:r w:rsidR="00FE71A0">
        <w:t>(H1N1)</w:t>
      </w:r>
      <w:r w:rsidRPr="00720BFE">
        <w:t>)</w:t>
      </w:r>
      <w:r>
        <w:t xml:space="preserve"> can compensate for the absence of the E627K signature and support the activity of avian-adapted polymerases in mammalian cells </w:t>
      </w:r>
      <w:r w:rsidRPr="00720BFE">
        <w:fldChar w:fldCharType="begin">
          <w:fldData xml:space="preserve">PEVuZE5vdGU+PENpdGU+PEF1dGhvcj5NZWhsZTwvQXV0aG9yPjxZZWFyPjIwMDk8L1llYXI+PFJl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</w:fldData>
        </w:fldChar>
      </w:r>
      <w:r w:rsidR="00C15697">
        <w:instrText xml:space="preserve"> ADDIN EN.CITE </w:instrText>
      </w:r>
      <w:r w:rsidR="00C15697">
        <w:fldChar w:fldCharType="begin">
          <w:fldData xml:space="preserve">PEVuZE5vdGU+PENpdGU+PEF1dGhvcj5NZWhsZTwvQXV0aG9yPjxZZWFyPjIwMDk8L1llYXI+PFJl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</w:fldData>
        </w:fldChar>
      </w:r>
      <w:r w:rsidR="00C15697">
        <w:instrText xml:space="preserve"> ADDIN EN.CITE.DATA </w:instrText>
      </w:r>
      <w:r w:rsidR="00C15697">
        <w:fldChar w:fldCharType="end"/>
      </w:r>
      <w:r w:rsidRPr="00720BFE">
        <w:fldChar w:fldCharType="separate"/>
      </w:r>
      <w:r w:rsidR="00C15697">
        <w:rPr>
          <w:noProof/>
        </w:rPr>
        <w:t>[</w:t>
      </w:r>
      <w:r w:rsidR="00726B1C">
        <w:rPr>
          <w:noProof/>
        </w:rPr>
        <w:t>126</w:t>
      </w:r>
      <w:r w:rsidR="00C15697">
        <w:rPr>
          <w:noProof/>
        </w:rPr>
        <w:t>,</w:t>
      </w:r>
      <w:r w:rsidR="00726B1C">
        <w:rPr>
          <w:noProof/>
        </w:rPr>
        <w:t>127</w:t>
      </w:r>
      <w:r w:rsidR="00C15697">
        <w:rPr>
          <w:noProof/>
        </w:rPr>
        <w:t>]</w:t>
      </w:r>
      <w:r w:rsidRPr="00720BFE">
        <w:fldChar w:fldCharType="end"/>
      </w:r>
      <w:r>
        <w:t>. Like PB2 residue 627, residue 591</w:t>
      </w:r>
      <w:r w:rsidR="00186532">
        <w:t xml:space="preserve"> is located at the binding site for the </w:t>
      </w:r>
      <w:r>
        <w:t>C-terminal region of ANP32A</w:t>
      </w:r>
      <w:r w:rsidR="009B3CE5">
        <w:t xml:space="preserve"> </w:t>
      </w:r>
      <w:r w:rsidR="00186532">
        <w:t xml:space="preserve">(Fig. 5) </w:t>
      </w:r>
      <w:r w:rsidR="009B3CE5">
        <w:t>and introduction of a basic amino acid</w:t>
      </w:r>
      <w:r w:rsidR="00186532">
        <w:t xml:space="preserve"> at this site</w:t>
      </w:r>
      <w:r w:rsidR="009B3CE5">
        <w:t xml:space="preserve"> is thought to improve </w:t>
      </w:r>
      <w:r w:rsidR="00186532">
        <w:t>the interaction between the polymerase and mammalian ANP32A</w:t>
      </w:r>
      <w:r w:rsidR="000A16F3">
        <w:t xml:space="preserve"> </w:t>
      </w:r>
      <w:r w:rsidRPr="00720BFE">
        <w:fldChar w:fldCharType="begin"/>
      </w:r>
      <w:r w:rsidR="00D65BDE">
        <w:instrText xml:space="preserve"> ADDIN EN.CITE &lt;EndNote&gt;&lt;Cite&gt;&lt;Author&gt;Carrique&lt;/Author&gt;&lt;Year&gt;2020&lt;/Year&gt;&lt;RecNum&gt;929&lt;/RecNum&gt;&lt;DisplayText&gt;[48]&lt;/DisplayText&gt;&lt;record&gt;&lt;rec-number&gt;929&lt;/rec-number&gt;&lt;foreign-keys&gt;&lt;key app="EN" db-id="z9etrw9f75szsee90erxea9rr9ftftvvdzz9" timestamp="1610815961"&gt;929&lt;/key&gt;&lt;/foreign-keys&gt;&lt;ref-type name="Journal Article"&gt;17&lt;/ref-type&gt;&lt;contributors&gt;&lt;authors&gt;&lt;author&gt;Carrique, L.&lt;/author&gt;&lt;author&gt;Fan, H.&lt;/author&gt;&lt;author&gt;Walker, A. P.&lt;/author&gt;&lt;author&gt;Keown, J. R.&lt;/author&gt;&lt;author&gt;Sharps, J.&lt;/author&gt;&lt;author&gt;Staller, E.&lt;/author&gt;&lt;author&gt;Barclay, W. S.&lt;/author&gt;&lt;author&gt;Fodor, E.&lt;/author&gt;&lt;author&gt;Grimes, J. M.&lt;/author&gt;&lt;/authors&gt;&lt;/contributors&gt;&lt;auth-address&gt;Division of Structural Biology, University of Oxford, Oxford, UK.&amp;#xD;Sir William Dunn School of Pathology, University of Oxford, Oxford, UK.&amp;#xD;Section of Molecular Virology, Imperial College London, London, UK.&amp;#xD;Sir William Dunn School of Pathology, University of Oxford, Oxford, UK. ervin.fodor@path.ox.ac.uk.&amp;#xD;Division of Structural Biology, University of Oxford, Oxford, UK. jonathan@strubi.ox.ac.uk.&amp;#xD;Diamond Light Source Ltd, Harwell Science and Innovation Campus, Didcot, UK. jonathan@strubi.ox.ac.uk.&lt;/auth-address&gt;&lt;titles&gt;&lt;title&gt;Host ANP32A mediates the assembly of the influenza virus replicase&lt;/title&gt;&lt;secondary-title&gt;Nature&lt;/secondary-title&gt;&lt;/titles&gt;&lt;periodical&gt;&lt;full-title&gt;Nature&lt;/full-title&gt;&lt;/periodical&gt;&lt;pages&gt;638-643&lt;/pages&gt;&lt;volume&gt;587&lt;/volume&gt;&lt;number&gt;7835&lt;/number&gt;&lt;edition&gt;2020/11/20&lt;/edition&gt;&lt;dates&gt;&lt;year&gt;2020&lt;/year&gt;&lt;pub-dates&gt;&lt;date&gt;Nov&lt;/date&gt;&lt;/pub-dates&gt;&lt;/dates&gt;&lt;isbn&gt;1476-4687 (Electronic)&amp;#xD;0028-0836 (Linking)&lt;/isbn&gt;&lt;accession-num&gt;33208942&lt;/accession-num&gt;&lt;urls&gt;&lt;related-urls&gt;&lt;url&gt;https://www.ncbi.nlm.nih.gov/pubmed/33208942&lt;/url&gt;&lt;url&gt;https://www.nature.com/articles/s41586-020-2927-z.pdf&lt;/url&gt;&lt;/related-urls&gt;&lt;/urls&gt;&lt;electronic-resource-num&gt;https://doi.org/10.1038/s41586-020-2927-z&lt;/electronic-resource-num&gt;&lt;/record&gt;&lt;/Cite&gt;&lt;/EndNote&gt;</w:instrText>
      </w:r>
      <w:r w:rsidRPr="00720BFE">
        <w:fldChar w:fldCharType="separate"/>
      </w:r>
      <w:r w:rsidR="00D65BDE">
        <w:rPr>
          <w:noProof/>
        </w:rPr>
        <w:t>[</w:t>
      </w:r>
      <w:r w:rsidR="00726B1C">
        <w:rPr>
          <w:noProof/>
        </w:rPr>
        <w:t>48</w:t>
      </w:r>
      <w:r w:rsidR="00D65BDE">
        <w:rPr>
          <w:noProof/>
        </w:rPr>
        <w:t>]</w:t>
      </w:r>
      <w:r w:rsidRPr="00720BFE">
        <w:fldChar w:fldCharType="end"/>
      </w:r>
      <w:r w:rsidRPr="00720BFE">
        <w:t xml:space="preserve">. </w:t>
      </w:r>
      <w:r>
        <w:t>By stabili</w:t>
      </w:r>
      <w:r w:rsidR="006C670C">
        <w:t>s</w:t>
      </w:r>
      <w:r>
        <w:t xml:space="preserve">ing the replicase dimer, the </w:t>
      </w:r>
      <w:r w:rsidRPr="00720BFE">
        <w:t>Q591K mutation</w:t>
      </w:r>
      <w:r>
        <w:t xml:space="preserve"> increases the </w:t>
      </w:r>
      <w:r w:rsidRPr="00720BFE">
        <w:t>replication of the avian H7N9 and H9N2 viruses in murine lungs</w:t>
      </w:r>
      <w:r>
        <w:t xml:space="preserve">, </w:t>
      </w:r>
      <w:r w:rsidRPr="00720BFE">
        <w:t>induc</w:t>
      </w:r>
      <w:r>
        <w:t>ing strong</w:t>
      </w:r>
      <w:r w:rsidRPr="00720BFE">
        <w:t xml:space="preserve"> inflammatory response</w:t>
      </w:r>
      <w:r>
        <w:t xml:space="preserve">s and enhancing virulence as a result </w:t>
      </w:r>
      <w:r w:rsidRPr="00720BFE">
        <w:fldChar w:fldCharType="begin">
          <w:fldData xml:space="preserve">PEVuZE5vdGU+PENpdGU+PEF1dGhvcj5Nb2s8L0F1dGhvcj48WWVhcj4yMDE0PC9ZZWFyPjxSZWNO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</w:fldData>
        </w:fldChar>
      </w:r>
      <w:r w:rsidR="00C15697">
        <w:instrText xml:space="preserve"> ADDIN EN.CITE </w:instrText>
      </w:r>
      <w:r w:rsidR="00C15697">
        <w:fldChar w:fldCharType="begin">
          <w:fldData xml:space="preserve">PEVuZE5vdGU+PENpdGU+PEF1dGhvcj5Nb2s8L0F1dGhvcj48WWVhcj4yMDE0PC9ZZWFyPjxSZWNO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</w:fldData>
        </w:fldChar>
      </w:r>
      <w:r w:rsidR="00C15697">
        <w:instrText xml:space="preserve"> ADDIN EN.CITE.DATA </w:instrText>
      </w:r>
      <w:r w:rsidR="00C15697">
        <w:fldChar w:fldCharType="end"/>
      </w:r>
      <w:r w:rsidRPr="00720BFE">
        <w:fldChar w:fldCharType="separate"/>
      </w:r>
      <w:r w:rsidR="00C15697">
        <w:rPr>
          <w:noProof/>
        </w:rPr>
        <w:t>[</w:t>
      </w:r>
      <w:r w:rsidR="00726B1C">
        <w:rPr>
          <w:noProof/>
        </w:rPr>
        <w:t>128</w:t>
      </w:r>
      <w:r w:rsidR="00C15697">
        <w:rPr>
          <w:noProof/>
        </w:rPr>
        <w:t>,</w:t>
      </w:r>
      <w:r w:rsidR="00726B1C">
        <w:rPr>
          <w:noProof/>
        </w:rPr>
        <w:t>122</w:t>
      </w:r>
      <w:r w:rsidR="00C15697">
        <w:rPr>
          <w:noProof/>
        </w:rPr>
        <w:t>,</w:t>
      </w:r>
      <w:r w:rsidR="00726B1C">
        <w:rPr>
          <w:noProof/>
        </w:rPr>
        <w:t>123</w:t>
      </w:r>
      <w:r w:rsidR="00C15697">
        <w:rPr>
          <w:noProof/>
        </w:rPr>
        <w:t>]</w:t>
      </w:r>
      <w:r w:rsidRPr="00720BFE">
        <w:fldChar w:fldCharType="end"/>
      </w:r>
      <w:r w:rsidRPr="00720BFE">
        <w:t>.</w:t>
      </w:r>
    </w:p>
    <w:p w14:paraId="361C68E6" w14:textId="1B05580D" w:rsidR="00BB7F1B" w:rsidRDefault="00EA583E" w:rsidP="00E76560">
      <w:pPr>
        <w:ind w:firstLine="720"/>
        <w:jc w:val="both"/>
      </w:pPr>
      <w:r>
        <w:t xml:space="preserve">PB2 mutation D701N has also been associated with improved replication and higher levels of innate immune activation </w:t>
      </w:r>
      <w:r w:rsidRPr="00720BFE">
        <w:fldChar w:fldCharType="begin">
          <w:fldData xml:space="preserve">PEVuZE5vdGU+PENpdGU+PEF1dGhvcj5Nb2s8L0F1dGhvcj48WWVhcj4yMDE0PC9ZZWFyPjxSZWNO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</w:fldData>
        </w:fldChar>
      </w:r>
      <w:r w:rsidR="00964DA7">
        <w:instrText xml:space="preserve"> ADDIN EN.CITE </w:instrText>
      </w:r>
      <w:r w:rsidR="00964DA7">
        <w:fldChar w:fldCharType="begin">
          <w:fldData xml:space="preserve">PEVuZE5vdGU+PENpdGU+PEF1dGhvcj5Nb2s8L0F1dGhvcj48WWVhcj4yMDE0PC9ZZWFyPjxSZWNO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</w:fldData>
        </w:fldChar>
      </w:r>
      <w:r w:rsidR="00964DA7">
        <w:instrText xml:space="preserve"> ADDIN EN.CITE.DATA </w:instrText>
      </w:r>
      <w:r w:rsidR="00964DA7">
        <w:fldChar w:fldCharType="end"/>
      </w:r>
      <w:r w:rsidRPr="00720BFE">
        <w:fldChar w:fldCharType="separate"/>
      </w:r>
      <w:r w:rsidR="00C15697">
        <w:rPr>
          <w:noProof/>
        </w:rPr>
        <w:t>[</w:t>
      </w:r>
      <w:r w:rsidR="00726B1C">
        <w:rPr>
          <w:noProof/>
        </w:rPr>
        <w:t>128</w:t>
      </w:r>
      <w:r w:rsidR="00C15697">
        <w:rPr>
          <w:noProof/>
        </w:rPr>
        <w:t>,</w:t>
      </w:r>
      <w:r w:rsidR="00726B1C">
        <w:rPr>
          <w:noProof/>
        </w:rPr>
        <w:t>123</w:t>
      </w:r>
      <w:r w:rsidR="00C15697">
        <w:rPr>
          <w:noProof/>
        </w:rPr>
        <w:t>,</w:t>
      </w:r>
      <w:r w:rsidR="00726B1C">
        <w:rPr>
          <w:noProof/>
        </w:rPr>
        <w:t>31</w:t>
      </w:r>
      <w:r w:rsidR="00C15697">
        <w:rPr>
          <w:noProof/>
        </w:rPr>
        <w:t>]</w:t>
      </w:r>
      <w:r w:rsidRPr="00720BFE">
        <w:fldChar w:fldCharType="end"/>
      </w:r>
      <w:r w:rsidRPr="00720BFE">
        <w:t>.</w:t>
      </w:r>
      <w:r>
        <w:t xml:space="preserve"> However, unlike the mutations discussed above, </w:t>
      </w:r>
      <w:r w:rsidR="007E0F7C">
        <w:t>amino acid</w:t>
      </w:r>
      <w:r>
        <w:t xml:space="preserve"> 701 resides in the PB2 NLS </w:t>
      </w:r>
      <w:r w:rsidR="00BB7F1B">
        <w:t>and promotes replication by improving nuclear import of PB2</w:t>
      </w:r>
      <w:r w:rsidR="00134E28">
        <w:t xml:space="preserve"> and vRNPs </w:t>
      </w:r>
      <w:r w:rsidR="00134E28" w:rsidRPr="00720BFE">
        <w:fldChar w:fldCharType="begin">
          <w:fldData xml:space="preserve">PEVuZE5vdGU+PENpdGU+PEF1dGhvcj5HYWJyaWVsPC9BdXRob3I+PFllYXI+MjAwODwvWWVhcj48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</w:fldData>
        </w:fldChar>
      </w:r>
      <w:r w:rsidR="00C15697">
        <w:instrText xml:space="preserve"> ADDIN EN.CITE </w:instrText>
      </w:r>
      <w:r w:rsidR="00C15697">
        <w:fldChar w:fldCharType="begin">
          <w:fldData xml:space="preserve">PEVuZE5vdGU+PENpdGU+PEF1dGhvcj5HYWJyaWVsPC9BdXRob3I+PFllYXI+MjAwODwvWWVhcj48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</w:fldData>
        </w:fldChar>
      </w:r>
      <w:r w:rsidR="00C15697">
        <w:instrText xml:space="preserve"> ADDIN EN.CITE.DATA </w:instrText>
      </w:r>
      <w:r w:rsidR="00C15697">
        <w:fldChar w:fldCharType="end"/>
      </w:r>
      <w:r w:rsidR="00134E28" w:rsidRPr="00720BFE">
        <w:fldChar w:fldCharType="separate"/>
      </w:r>
      <w:r w:rsidR="00C15697">
        <w:rPr>
          <w:noProof/>
        </w:rPr>
        <w:t>[</w:t>
      </w:r>
      <w:r w:rsidR="00726B1C">
        <w:rPr>
          <w:noProof/>
        </w:rPr>
        <w:t>129-131</w:t>
      </w:r>
      <w:r w:rsidR="00C15697">
        <w:rPr>
          <w:noProof/>
        </w:rPr>
        <w:t>]</w:t>
      </w:r>
      <w:r w:rsidR="00134E28" w:rsidRPr="00720BFE">
        <w:fldChar w:fldCharType="end"/>
      </w:r>
      <w:r w:rsidR="00BB7F1B">
        <w:t xml:space="preserve">. </w:t>
      </w:r>
    </w:p>
    <w:p w14:paraId="0050ACBE" w14:textId="77777777" w:rsidR="00EA583E" w:rsidRDefault="00EA583E" w:rsidP="00E76560">
      <w:pPr>
        <w:jc w:val="both"/>
        <w:rPr>
          <w:rFonts w:asciiTheme="majorHAnsi" w:hAnsiTheme="majorHAnsi" w:cstheme="majorHAnsi"/>
          <w:sz w:val="28"/>
          <w:szCs w:val="28"/>
        </w:rPr>
      </w:pPr>
    </w:p>
    <w:p w14:paraId="31FFA13B" w14:textId="2C115D5B" w:rsidR="00EA583E" w:rsidRDefault="00DA2E06" w:rsidP="00E76560">
      <w:pPr>
        <w:pStyle w:val="Heading2"/>
        <w:jc w:val="both"/>
      </w:pPr>
      <w:r>
        <w:t>A</w:t>
      </w:r>
      <w:r w:rsidR="00A9172D">
        <w:t xml:space="preserve">n emerging </w:t>
      </w:r>
      <w:r>
        <w:t>role of the</w:t>
      </w:r>
      <w:r w:rsidR="00EA583E" w:rsidRPr="00720BFE">
        <w:t xml:space="preserve"> </w:t>
      </w:r>
      <w:r>
        <w:t>M</w:t>
      </w:r>
      <w:r w:rsidR="00EA583E" w:rsidRPr="00720BFE">
        <w:t>id-link domain of PB2</w:t>
      </w:r>
      <w:r>
        <w:t xml:space="preserve"> in innate immune activation</w:t>
      </w:r>
    </w:p>
    <w:p w14:paraId="69B51698" w14:textId="77777777" w:rsidR="004E6DAF" w:rsidRPr="004E6DAF" w:rsidRDefault="004E6DAF" w:rsidP="00E76560">
      <w:pPr>
        <w:jc w:val="both"/>
      </w:pPr>
    </w:p>
    <w:p w14:paraId="4C878A91" w14:textId="370FA278" w:rsidR="00DA2E06" w:rsidRPr="00DA2E06" w:rsidRDefault="004E6DAF" w:rsidP="00292EAC">
      <w:pPr>
        <w:jc w:val="both"/>
      </w:pPr>
      <w:r w:rsidRPr="004E6DAF">
        <w:lastRenderedPageBreak/>
        <w:t xml:space="preserve">In order to explore the distribution of </w:t>
      </w:r>
      <w:r>
        <w:t xml:space="preserve">published </w:t>
      </w:r>
      <w:r w:rsidRPr="004E6DAF">
        <w:t>polymerase mutations that affect innate immune responses</w:t>
      </w:r>
      <w:r>
        <w:t xml:space="preserve"> and identify potential</w:t>
      </w:r>
      <w:r w:rsidR="00861507">
        <w:t>ly novel</w:t>
      </w:r>
      <w:r>
        <w:t xml:space="preserve"> clusters of interest</w:t>
      </w:r>
      <w:r w:rsidRPr="004E6DAF">
        <w:t xml:space="preserve">, we </w:t>
      </w:r>
      <w:r>
        <w:t>mapped those mutations</w:t>
      </w:r>
      <w:r w:rsidRPr="004E6DAF">
        <w:t xml:space="preserve"> to the polymerase domains (Fig. </w:t>
      </w:r>
      <w:r w:rsidR="00EA7DDA">
        <w:t>6</w:t>
      </w:r>
      <w:r w:rsidRPr="004E6DAF">
        <w:t>, Supplementary Table 2).</w:t>
      </w:r>
      <w:r>
        <w:t xml:space="preserve"> The PB2 domain contained the majority of the identified immunostimulatory or immunoinhibitory mutations</w:t>
      </w:r>
      <w:r w:rsidRPr="00720BFE">
        <w:t xml:space="preserve"> (Fig</w:t>
      </w:r>
      <w:r>
        <w:t xml:space="preserve">. </w:t>
      </w:r>
      <w:r w:rsidR="00EA7DDA">
        <w:t>6</w:t>
      </w:r>
      <w:r w:rsidRPr="00720BFE">
        <w:t xml:space="preserve">). In particular, a number of </w:t>
      </w:r>
      <w:r w:rsidR="006C670C">
        <w:t>these mutations</w:t>
      </w:r>
      <w:r w:rsidR="006C670C" w:rsidRPr="00720BFE">
        <w:t xml:space="preserve"> </w:t>
      </w:r>
      <w:r w:rsidRPr="00720BFE">
        <w:t xml:space="preserve">cluster in the Mid-link </w:t>
      </w:r>
      <w:r>
        <w:t>domain</w:t>
      </w:r>
      <w:r w:rsidRPr="00720BFE">
        <w:t xml:space="preserve"> of PB2 (residues 24</w:t>
      </w:r>
      <w:r w:rsidR="00B6061D">
        <w:t>7</w:t>
      </w:r>
      <w:r w:rsidRPr="00720BFE">
        <w:t>-3</w:t>
      </w:r>
      <w:r w:rsidR="00B6061D">
        <w:t>20</w:t>
      </w:r>
      <w:r w:rsidRPr="00720BFE">
        <w:t>/48</w:t>
      </w:r>
      <w:r>
        <w:t>2</w:t>
      </w:r>
      <w:r w:rsidRPr="00720BFE">
        <w:t>-53</w:t>
      </w:r>
      <w:r>
        <w:t>8</w:t>
      </w:r>
      <w:r w:rsidRPr="00720BFE">
        <w:t>).</w:t>
      </w:r>
      <w:r>
        <w:t xml:space="preserve"> This clustering indicates that Mid-link might play an important role in polymerase’s function and innate immune recognition of the viral infection, yet this region</w:t>
      </w:r>
      <w:r w:rsidRPr="00720BFE">
        <w:t xml:space="preserve"> has </w:t>
      </w:r>
      <w:r w:rsidR="007E0F7C">
        <w:t xml:space="preserve">presently </w:t>
      </w:r>
      <w:r w:rsidRPr="00720BFE">
        <w:t>not been assigned a specific role in viral genome replication or transcription</w:t>
      </w:r>
      <w:r>
        <w:t>.</w:t>
      </w:r>
      <w:r w:rsidRPr="00720BFE">
        <w:t xml:space="preserve"> </w:t>
      </w:r>
      <w:r w:rsidR="002774C0">
        <w:t>What could the role of the Mid-link domain and its mutations be?</w:t>
      </w:r>
    </w:p>
    <w:p w14:paraId="36D934B8" w14:textId="7FAC9951" w:rsidR="00EA583E" w:rsidRDefault="004D06D9" w:rsidP="00E76560">
      <w:pPr>
        <w:ind w:firstLine="720"/>
        <w:jc w:val="both"/>
      </w:pPr>
      <w:r>
        <w:t>The PB2 Mid-link domain might play a key role in stabilizing the conformational rearrangements of the RNA polymerase as it transitions from one state to another</w:t>
      </w:r>
      <w:r w:rsidR="002774C0">
        <w:t xml:space="preserve"> or in encapsidation of the nascent RNA strand</w:t>
      </w:r>
      <w:r w:rsidR="005963D6">
        <w:t>. It forms extensive</w:t>
      </w:r>
      <w:r w:rsidR="006C670C">
        <w:t>,</w:t>
      </w:r>
      <w:r w:rsidR="005963D6">
        <w:t xml:space="preserve"> </w:t>
      </w:r>
      <w:r w:rsidR="006C670C">
        <w:t xml:space="preserve">transient </w:t>
      </w:r>
      <w:r w:rsidR="005963D6">
        <w:t>interactions with the flexible domains of PA and PB2 in various conformation</w:t>
      </w:r>
      <w:r w:rsidR="007A5F38">
        <w:t>s</w:t>
      </w:r>
      <w:r w:rsidR="005963D6">
        <w:t xml:space="preserve"> of the viral polymerase. </w:t>
      </w:r>
      <w:r w:rsidR="00EA583E">
        <w:t>In addition, analysis of the ANP32A-supported replicase suggests that the Mid-link domain may play a role in nascent strand egress or encapsidation. In the dimer, residues 252-273 and 519-523 (influenza C virus PB2 residues 259-280 and 538-542</w:t>
      </w:r>
      <w:r w:rsidR="002774C0">
        <w:t xml:space="preserve"> respectively</w:t>
      </w:r>
      <w:r w:rsidR="00EA583E">
        <w:t xml:space="preserve">) of the replicating polymerase face the encapsidating </w:t>
      </w:r>
      <w:r w:rsidR="00D46D49">
        <w:t>polymerase but</w:t>
      </w:r>
      <w:r w:rsidR="00EA583E">
        <w:t xml:space="preserve"> are not directly interacting with it. </w:t>
      </w:r>
      <w:r w:rsidR="00EA583E" w:rsidRPr="00720BFE">
        <w:t xml:space="preserve">Instead, </w:t>
      </w:r>
      <w:r w:rsidR="00EA583E">
        <w:t>these residues face</w:t>
      </w:r>
      <w:r w:rsidR="00EA583E" w:rsidRPr="00720BFE">
        <w:t xml:space="preserve"> a groove</w:t>
      </w:r>
      <w:r w:rsidR="00EA583E">
        <w:t xml:space="preserve"> that separates the two polymerases in the dimer and which t</w:t>
      </w:r>
      <w:r w:rsidR="00EA583E" w:rsidRPr="00720BFE">
        <w:t>he emerging 5</w:t>
      </w:r>
      <w:r w:rsidR="00290AB8">
        <w:sym w:font="Symbol" w:char="F0A2"/>
      </w:r>
      <w:r w:rsidR="00974DEF">
        <w:rPr>
          <w:rFonts w:ascii="Calibri" w:hAnsi="Calibri" w:cs="Calibri"/>
        </w:rPr>
        <w:t xml:space="preserve"> </w:t>
      </w:r>
      <w:r w:rsidR="00EA583E" w:rsidRPr="00720BFE">
        <w:t xml:space="preserve">terminus of the nascent strand </w:t>
      </w:r>
      <w:r w:rsidR="00EA583E">
        <w:t xml:space="preserve">must </w:t>
      </w:r>
      <w:r w:rsidR="00EA583E" w:rsidRPr="00720BFE">
        <w:t xml:space="preserve">bridge </w:t>
      </w:r>
      <w:r w:rsidR="00EA583E">
        <w:t>to reach</w:t>
      </w:r>
      <w:r w:rsidR="00EA583E" w:rsidRPr="00720BFE">
        <w:t xml:space="preserve"> the promoter binding pocket of the encapsidating polymerase</w:t>
      </w:r>
      <w:r w:rsidR="002774C0">
        <w:t xml:space="preserve"> (Fig. </w:t>
      </w:r>
      <w:r w:rsidR="002774C0">
        <w:t>7A)</w:t>
      </w:r>
      <w:r w:rsidR="00EA583E" w:rsidRPr="00720BFE">
        <w:t>.</w:t>
      </w:r>
      <w:r w:rsidR="00EA583E" w:rsidRPr="00720BFE">
        <w:t xml:space="preserve"> </w:t>
      </w:r>
      <w:r w:rsidR="00EA583E">
        <w:t xml:space="preserve">It is tempting to speculate that these residues of the Mid-link domain play a role in NP recruitment or the encapsidation of the nascent strand </w:t>
      </w:r>
      <w:r w:rsidR="00EA583E" w:rsidRPr="00720BFE">
        <w:fldChar w:fldCharType="begin"/>
      </w:r>
      <w:r w:rsidR="00D65BDE">
        <w:instrText xml:space="preserve"> ADDIN EN.CITE &lt;EndNote&gt;&lt;Cite&gt;&lt;Author&gt;Carrique&lt;/Author&gt;&lt;Year&gt;2020&lt;/Year&gt;&lt;RecNum&gt;929&lt;/RecNum&gt;&lt;DisplayText&gt;[48]&lt;/DisplayText&gt;&lt;record&gt;&lt;rec-number&gt;929&lt;/rec-number&gt;&lt;foreign-keys&gt;&lt;key app="EN" db-id="z9etrw9f75szsee90erxea9rr9ftftvvdzz9" timestamp="1610815961"&gt;929&lt;/key&gt;&lt;/foreign-keys&gt;&lt;ref-type name="Journal Article"&gt;17&lt;/ref-type&gt;&lt;contributors&gt;&lt;authors&gt;&lt;author&gt;Carrique, L.&lt;/author&gt;&lt;author&gt;Fan, H.&lt;/author&gt;&lt;author&gt;Walker, A. P.&lt;/author&gt;&lt;author&gt;Keown, J. R.&lt;/author&gt;&lt;author&gt;Sharps, J.&lt;/author&gt;&lt;author&gt;Staller, E.&lt;/author&gt;&lt;author&gt;Barclay, W. S.&lt;/author&gt;&lt;author&gt;Fodor, E.&lt;/author&gt;&lt;author&gt;Grimes, J. M.&lt;/author&gt;&lt;/authors&gt;&lt;/contributors&gt;&lt;auth-address&gt;Division of Structural Biology, University of Oxford, Oxford, UK.&amp;#xD;Sir William Dunn School of Pathology, University of Oxford, Oxford, UK.&amp;#xD;Section of Molecular Virology, Imperial College London, London, UK.&amp;#xD;Sir William Dunn School of Pathology, University of Oxford, Oxford, UK. ervin.fodor@path.ox.ac.uk.&amp;#xD;Division of Structural Biology, University of Oxford, Oxford, UK. jonathan@strubi.ox.ac.uk.&amp;#xD;Diamond Light Source Ltd, Harwell Science and Innovation Campus, Didcot, UK. jonathan@strubi.ox.ac.uk.&lt;/auth-address&gt;&lt;titles&gt;&lt;title&gt;Host ANP32A mediates the assembly of the influenza virus replicase&lt;/title&gt;&lt;secondary-title&gt;Nature&lt;/secondary-title&gt;&lt;/titles&gt;&lt;periodical&gt;&lt;full-title&gt;Nature&lt;/full-title&gt;&lt;/periodical&gt;&lt;pages&gt;638-643&lt;/pages&gt;&lt;volume&gt;587&lt;/volume&gt;&lt;number&gt;7835&lt;/number&gt;&lt;edition&gt;2020/11/20&lt;/edition&gt;&lt;dates&gt;&lt;year&gt;2020&lt;/year&gt;&lt;pub-dates&gt;&lt;date&gt;Nov&lt;/date&gt;&lt;/pub-dates&gt;&lt;/dates&gt;&lt;isbn&gt;1476-4687 (Electronic)&amp;#xD;0028-0836 (Linking)&lt;/isbn&gt;&lt;accession-num&gt;33208942&lt;/accession-num&gt;&lt;urls&gt;&lt;related-urls&gt;&lt;url&gt;https://www.ncbi.nlm.nih.gov/pubmed/33208942&lt;/url&gt;&lt;url&gt;https://www.nature.com/articles/s41586-020-2927-z.pdf&lt;/url&gt;&lt;/related-urls&gt;&lt;/urls&gt;&lt;electronic-resource-num&gt;https://doi.org/10.1038/s41586-020-2927-z&lt;/electronic-resource-num&gt;&lt;/record&gt;&lt;/Cite&gt;&lt;/EndNote&gt;</w:instrText>
      </w:r>
      <w:r w:rsidR="00EA583E" w:rsidRPr="00720BFE">
        <w:fldChar w:fldCharType="separate"/>
      </w:r>
      <w:r w:rsidR="00D65BDE">
        <w:rPr>
          <w:noProof/>
        </w:rPr>
        <w:t>[</w:t>
      </w:r>
      <w:r w:rsidR="00726B1C">
        <w:rPr>
          <w:noProof/>
        </w:rPr>
        <w:t>48</w:t>
      </w:r>
      <w:r w:rsidR="00D65BDE">
        <w:rPr>
          <w:noProof/>
        </w:rPr>
        <w:t>]</w:t>
      </w:r>
      <w:r w:rsidR="00EA583E" w:rsidRPr="00720BFE">
        <w:fldChar w:fldCharType="end"/>
      </w:r>
      <w:r w:rsidR="00EA583E" w:rsidRPr="00720BFE">
        <w:t>.</w:t>
      </w:r>
    </w:p>
    <w:p w14:paraId="45C8485E" w14:textId="55F98B92" w:rsidR="00EA583E" w:rsidRPr="00720BFE" w:rsidRDefault="00A7436D" w:rsidP="00E76560">
      <w:pPr>
        <w:ind w:firstLine="720"/>
        <w:jc w:val="both"/>
      </w:pPr>
      <w:r>
        <w:t>Mid-link domain might also play a role in adaptation as s</w:t>
      </w:r>
      <w:r w:rsidR="00EA583E">
        <w:t xml:space="preserve">everal mutations in the Mid-link domain were shown to improve polymerase activity and the replication of avian influenza virus strains in mammalian cells. </w:t>
      </w:r>
      <w:r w:rsidR="00EA583E" w:rsidRPr="00720BFE">
        <w:t xml:space="preserve">For instance, the well-documented adaptive mutation Q591K </w:t>
      </w:r>
      <w:r w:rsidR="00EA583E">
        <w:t xml:space="preserve">in the 627 domain </w:t>
      </w:r>
      <w:r w:rsidR="00EA583E" w:rsidRPr="00720BFE">
        <w:t xml:space="preserve">occurs together with the Mid-link mutation D253N in an avian H9N2 virus </w:t>
      </w:r>
      <w:r w:rsidR="00EA583E" w:rsidRPr="00720BFE">
        <w:fldChar w:fldCharType="begin">
          <w:fldData xml:space="preserve">PEVuZE5vdGU+PENpdGU+PEF1dGhvcj5Nb2s8L0F1dGhvcj48WWVhcj4yMDExPC9ZZWFyPjxSZWNO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</w:fldData>
        </w:fldChar>
      </w:r>
      <w:r w:rsidR="00C15697">
        <w:instrText xml:space="preserve"> ADDIN EN.CITE </w:instrText>
      </w:r>
      <w:r w:rsidR="00C15697">
        <w:fldChar w:fldCharType="begin">
          <w:fldData xml:space="preserve">PEVuZE5vdGU+PENpdGU+PEF1dGhvcj5Nb2s8L0F1dGhvcj48WWVhcj4yMDExPC9ZZWFyPjxSZWNO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</w:fldData>
        </w:fldChar>
      </w:r>
      <w:r w:rsidR="00C15697">
        <w:instrText xml:space="preserve"> ADDIN EN.CITE.DATA </w:instrText>
      </w:r>
      <w:r w:rsidR="00C15697">
        <w:fldChar w:fldCharType="end"/>
      </w:r>
      <w:r w:rsidR="00EA583E" w:rsidRPr="00720BFE">
        <w:fldChar w:fldCharType="separate"/>
      </w:r>
      <w:r w:rsidR="00C15697">
        <w:rPr>
          <w:noProof/>
        </w:rPr>
        <w:t>[</w:t>
      </w:r>
      <w:r w:rsidR="00726B1C">
        <w:rPr>
          <w:noProof/>
        </w:rPr>
        <w:t>132</w:t>
      </w:r>
      <w:r w:rsidR="00C15697">
        <w:rPr>
          <w:noProof/>
        </w:rPr>
        <w:t>]</w:t>
      </w:r>
      <w:r w:rsidR="00EA583E" w:rsidRPr="00720BFE">
        <w:fldChar w:fldCharType="end"/>
      </w:r>
      <w:r w:rsidR="00EA583E" w:rsidRPr="00720BFE">
        <w:t xml:space="preserve">. In this strain, D253N improves polymerase activity, enhances viral replication in mice, and stimulates interferon and pro-inflammatory cytokine production </w:t>
      </w:r>
      <w:r w:rsidR="00EA583E" w:rsidRPr="00720BFE">
        <w:fldChar w:fldCharType="begin">
          <w:fldData xml:space="preserve">PEVuZE5vdGU+PENpdGU+PEF1dGhvcj5Nb2s8L0F1dGhvcj48WWVhcj4yMDExPC9ZZWFyPjxSZWNO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</w:fldData>
        </w:fldChar>
      </w:r>
      <w:r w:rsidR="00C15697">
        <w:instrText xml:space="preserve"> ADDIN EN.CITE </w:instrText>
      </w:r>
      <w:r w:rsidR="00C15697">
        <w:fldChar w:fldCharType="begin">
          <w:fldData xml:space="preserve">PEVuZE5vdGU+PENpdGU+PEF1dGhvcj5Nb2s8L0F1dGhvcj48WWVhcj4yMDExPC9ZZWFyPjxSZWNO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</w:fldData>
        </w:fldChar>
      </w:r>
      <w:r w:rsidR="00C15697">
        <w:instrText xml:space="preserve"> ADDIN EN.CITE.DATA </w:instrText>
      </w:r>
      <w:r w:rsidR="00C15697">
        <w:fldChar w:fldCharType="end"/>
      </w:r>
      <w:r w:rsidR="00EA583E" w:rsidRPr="00720BFE">
        <w:fldChar w:fldCharType="separate"/>
      </w:r>
      <w:r w:rsidR="00C15697">
        <w:rPr>
          <w:noProof/>
        </w:rPr>
        <w:t>[</w:t>
      </w:r>
      <w:r w:rsidR="00726B1C">
        <w:rPr>
          <w:noProof/>
        </w:rPr>
        <w:t>132</w:t>
      </w:r>
      <w:r w:rsidR="00C15697">
        <w:rPr>
          <w:noProof/>
        </w:rPr>
        <w:t>]</w:t>
      </w:r>
      <w:r w:rsidR="00EA583E" w:rsidRPr="00720BFE">
        <w:fldChar w:fldCharType="end"/>
      </w:r>
      <w:r w:rsidR="00EA583E" w:rsidRPr="00720BFE">
        <w:t xml:space="preserve">. Similarly, Mid-link mutation T271A in </w:t>
      </w:r>
      <w:r w:rsidR="00EA583E">
        <w:t>the RNA polymerase of an</w:t>
      </w:r>
      <w:r w:rsidR="00EA583E" w:rsidRPr="00720BFE">
        <w:t xml:space="preserve"> avian H7N9 </w:t>
      </w:r>
      <w:r w:rsidR="00EA583E">
        <w:t>isolate</w:t>
      </w:r>
      <w:r w:rsidR="00EA583E" w:rsidRPr="00720BFE">
        <w:t xml:space="preserve"> partially compensates for the lack of a</w:t>
      </w:r>
      <w:r w:rsidR="00EA583E">
        <w:t xml:space="preserve"> PB2</w:t>
      </w:r>
      <w:r w:rsidR="00EA583E" w:rsidRPr="00720BFE">
        <w:t xml:space="preserve"> E627K mutation in mammalian cells, improving polymerase activity and viral replication, while at the same time increasing pro-inflammatory cytokine expression </w:t>
      </w:r>
      <w:r w:rsidR="00EA583E" w:rsidRPr="00720BFE">
        <w:fldChar w:fldCharType="begin">
          <w:fldData xml:space="preserve">PEVuZE5vdGU+PENpdGU+PEF1dGhvcj5Nb2s8L0F1dGhvcj48WWVhcj4yMDE0PC9ZZWFyPjxSZWNO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</w:fldData>
        </w:fldChar>
      </w:r>
      <w:r w:rsidR="00C15697">
        <w:instrText xml:space="preserve"> ADDIN EN.CITE </w:instrText>
      </w:r>
      <w:r w:rsidR="00C15697">
        <w:fldChar w:fldCharType="begin">
          <w:fldData xml:space="preserve">PEVuZE5vdGU+PENpdGU+PEF1dGhvcj5Nb2s8L0F1dGhvcj48WWVhcj4yMDE0PC9ZZWFyPjxSZWNO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</w:fldData>
        </w:fldChar>
      </w:r>
      <w:r w:rsidR="00C15697">
        <w:instrText xml:space="preserve"> ADDIN EN.CITE.DATA </w:instrText>
      </w:r>
      <w:r w:rsidR="00C15697">
        <w:fldChar w:fldCharType="end"/>
      </w:r>
      <w:r w:rsidR="00EA583E" w:rsidRPr="00720BFE">
        <w:fldChar w:fldCharType="separate"/>
      </w:r>
      <w:r w:rsidR="00C15697">
        <w:rPr>
          <w:noProof/>
        </w:rPr>
        <w:t>[</w:t>
      </w:r>
      <w:r w:rsidR="00726B1C">
        <w:rPr>
          <w:noProof/>
        </w:rPr>
        <w:t>128</w:t>
      </w:r>
      <w:r w:rsidR="00C15697">
        <w:rPr>
          <w:noProof/>
        </w:rPr>
        <w:t>]</w:t>
      </w:r>
      <w:r w:rsidR="00EA583E" w:rsidRPr="00720BFE">
        <w:fldChar w:fldCharType="end"/>
      </w:r>
      <w:r w:rsidR="00EA583E" w:rsidRPr="00720BFE">
        <w:t xml:space="preserve">. </w:t>
      </w:r>
      <w:r w:rsidR="00EA583E">
        <w:t>Moreover, in H5N1 isolates</w:t>
      </w:r>
      <w:r w:rsidR="00EA583E" w:rsidRPr="00720BFE">
        <w:t xml:space="preserve">, </w:t>
      </w:r>
      <w:r w:rsidR="00EA583E">
        <w:t xml:space="preserve">a </w:t>
      </w:r>
      <w:r w:rsidR="00EA583E" w:rsidRPr="00720BFE">
        <w:t>M283L</w:t>
      </w:r>
      <w:r w:rsidR="00EA583E">
        <w:t xml:space="preserve"> mutation was shown to</w:t>
      </w:r>
      <w:r w:rsidR="00EA583E" w:rsidRPr="00720BFE">
        <w:t xml:space="preserve"> increase polymerase activity, viral replication and innate immune activation in mice,</w:t>
      </w:r>
      <w:r w:rsidR="00EA583E">
        <w:t xml:space="preserve"> whereas a</w:t>
      </w:r>
      <w:r w:rsidR="00EA583E" w:rsidRPr="00720BFE">
        <w:t xml:space="preserve"> M283I </w:t>
      </w:r>
      <w:r w:rsidR="00EA583E">
        <w:t xml:space="preserve">mutation </w:t>
      </w:r>
      <w:r w:rsidR="00EA583E" w:rsidRPr="00720BFE">
        <w:t xml:space="preserve">decreased these properties </w:t>
      </w:r>
      <w:r w:rsidR="00EA583E" w:rsidRPr="00720BFE">
        <w:fldChar w:fldCharType="begin">
          <w:fldData xml:space="preserve">PEVuZE5vdGU+PENpdGU+PEF1dGhvcj5DaGVuPC9BdXRob3I+PFllYXI+MjAyMDwvWWVhcj48UmVj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=
</w:fldData>
        </w:fldChar>
      </w:r>
      <w:r w:rsidR="00C15697">
        <w:instrText xml:space="preserve"> ADDIN EN.CITE </w:instrText>
      </w:r>
      <w:r w:rsidR="00C15697">
        <w:fldChar w:fldCharType="begin">
          <w:fldData xml:space="preserve">PEVuZE5vdGU+PENpdGU+PEF1dGhvcj5DaGVuPC9BdXRob3I+PFllYXI+MjAyMDwvWWVhcj48UmVj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=
</w:fldData>
        </w:fldChar>
      </w:r>
      <w:r w:rsidR="00C15697">
        <w:instrText xml:space="preserve"> ADDIN EN.CITE.DATA </w:instrText>
      </w:r>
      <w:r w:rsidR="00C15697">
        <w:fldChar w:fldCharType="end"/>
      </w:r>
      <w:r w:rsidR="00EA583E" w:rsidRPr="00720BFE">
        <w:fldChar w:fldCharType="separate"/>
      </w:r>
      <w:r w:rsidR="00C15697">
        <w:rPr>
          <w:noProof/>
        </w:rPr>
        <w:t>[</w:t>
      </w:r>
      <w:r w:rsidR="00726B1C">
        <w:rPr>
          <w:noProof/>
        </w:rPr>
        <w:t>133</w:t>
      </w:r>
      <w:r w:rsidR="00C15697">
        <w:rPr>
          <w:noProof/>
        </w:rPr>
        <w:t>]</w:t>
      </w:r>
      <w:r w:rsidR="00EA583E" w:rsidRPr="00720BFE">
        <w:fldChar w:fldCharType="end"/>
      </w:r>
      <w:r w:rsidR="00EA583E" w:rsidRPr="00720BFE">
        <w:t xml:space="preserve">. </w:t>
      </w:r>
      <w:r w:rsidR="00EA583E">
        <w:t xml:space="preserve">Similarly, the </w:t>
      </w:r>
      <w:r w:rsidR="00EA583E" w:rsidRPr="00720BFE">
        <w:t>reverse I283M mutation in the combination with K526R in the avian H5N8 virus significantly upregulate</w:t>
      </w:r>
      <w:r w:rsidR="00EA583E">
        <w:t>d</w:t>
      </w:r>
      <w:r w:rsidR="00EA583E" w:rsidRPr="00720BFE">
        <w:t xml:space="preserve"> innate immune activation in murine lungs </w:t>
      </w:r>
      <w:r w:rsidR="00EA583E" w:rsidRPr="00720BFE">
        <w:fldChar w:fldCharType="begin">
          <w:fldData xml:space="preserve">PEVuZE5vdGU+PENpdGU+PEF1dGhvcj5DaGVuPC9BdXRob3I+PFllYXI+MjAyMTwvWWVhcj48UmVj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</w:fldData>
        </w:fldChar>
      </w:r>
      <w:r w:rsidR="00C15697">
        <w:instrText xml:space="preserve"> ADDIN EN.CITE </w:instrText>
      </w:r>
      <w:r w:rsidR="00C15697">
        <w:fldChar w:fldCharType="begin">
          <w:fldData xml:space="preserve">PEVuZE5vdGU+PENpdGU+PEF1dGhvcj5DaGVuPC9BdXRob3I+PFllYXI+MjAyMTwvWWVhcj48UmVj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</w:fldData>
        </w:fldChar>
      </w:r>
      <w:r w:rsidR="00C15697">
        <w:instrText xml:space="preserve"> ADDIN EN.CITE.DATA </w:instrText>
      </w:r>
      <w:r w:rsidR="00C15697">
        <w:fldChar w:fldCharType="end"/>
      </w:r>
      <w:r w:rsidR="00EA583E" w:rsidRPr="00720BFE">
        <w:fldChar w:fldCharType="separate"/>
      </w:r>
      <w:r w:rsidR="00C15697">
        <w:rPr>
          <w:noProof/>
        </w:rPr>
        <w:t>[</w:t>
      </w:r>
      <w:r w:rsidR="00726B1C">
        <w:rPr>
          <w:noProof/>
        </w:rPr>
        <w:t>134</w:t>
      </w:r>
      <w:r w:rsidR="00C15697">
        <w:rPr>
          <w:noProof/>
        </w:rPr>
        <w:t>]</w:t>
      </w:r>
      <w:r w:rsidR="00EA583E" w:rsidRPr="00720BFE">
        <w:fldChar w:fldCharType="end"/>
      </w:r>
      <w:r w:rsidR="00EA583E" w:rsidRPr="00720BFE">
        <w:t xml:space="preserve">. </w:t>
      </w:r>
      <w:r w:rsidR="00EA583E">
        <w:t>Thus, mutations in the Mid-link domain might induce innate immune activation by improving polymerase activity, similar to the other adaptive mutations.</w:t>
      </w:r>
    </w:p>
    <w:p w14:paraId="2F8D099A" w14:textId="798E2D81" w:rsidR="00EA583E" w:rsidRDefault="006C670C" w:rsidP="00E76560">
      <w:pPr>
        <w:ind w:firstLine="720"/>
        <w:jc w:val="both"/>
      </w:pPr>
      <w:r>
        <w:t xml:space="preserve">The </w:t>
      </w:r>
      <w:r w:rsidR="00EA583E" w:rsidRPr="00720BFE">
        <w:t xml:space="preserve">Mid-link domain could also have a stand-alone immunomodulatory function. Several mutations in this region </w:t>
      </w:r>
      <w:r w:rsidR="00EA583E">
        <w:t>supressed innate immune activation despite improving polymerase activity. T</w:t>
      </w:r>
      <w:r w:rsidR="00EA583E" w:rsidRPr="00720BFE">
        <w:t xml:space="preserve">wo </w:t>
      </w:r>
      <w:r w:rsidR="00EA583E">
        <w:t>of them,</w:t>
      </w:r>
      <w:r w:rsidR="00EA583E" w:rsidRPr="00720BFE">
        <w:t xml:space="preserve"> V249A and I503V</w:t>
      </w:r>
      <w:r w:rsidR="00EA583E">
        <w:t>,</w:t>
      </w:r>
      <w:r w:rsidR="00EA583E" w:rsidRPr="00720BFE">
        <w:t xml:space="preserve"> arose in a recombinant A/PR/8</w:t>
      </w:r>
      <w:r w:rsidR="00FE71A0">
        <w:t>/34 (H1N1)</w:t>
      </w:r>
      <w:r w:rsidR="00EA583E" w:rsidRPr="00720BFE">
        <w:t xml:space="preserve"> virus, which contained a dysfunctional NS1</w:t>
      </w:r>
      <w:r w:rsidR="00EA583E">
        <w:t xml:space="preserve"> of the bat </w:t>
      </w:r>
      <w:r>
        <w:t>influenza A virus</w:t>
      </w:r>
      <w:r w:rsidRPr="00720BFE">
        <w:t xml:space="preserve"> </w:t>
      </w:r>
      <w:r w:rsidR="00EA583E" w:rsidRPr="00720BFE">
        <w:fldChar w:fldCharType="begin">
          <w:fldData xml:space="preserve">PEVuZE5vdGU+PENpdGU+PEF1dGhvcj5BeWRpbGxvPC9BdXRob3I+PFllYXI+MjAxODwvWWVhcj48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=
</w:fldData>
        </w:fldChar>
      </w:r>
      <w:r w:rsidR="00C15697">
        <w:instrText xml:space="preserve"> ADDIN EN.CITE </w:instrText>
      </w:r>
      <w:r w:rsidR="00C15697">
        <w:fldChar w:fldCharType="begin">
          <w:fldData xml:space="preserve">PEVuZE5vdGU+PENpdGU+PEF1dGhvcj5BeWRpbGxvPC9BdXRob3I+PFllYXI+MjAxODwvWWVhcj48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=
</w:fldData>
        </w:fldChar>
      </w:r>
      <w:r w:rsidR="00C15697">
        <w:instrText xml:space="preserve"> ADDIN EN.CITE.DATA </w:instrText>
      </w:r>
      <w:r w:rsidR="00C15697">
        <w:fldChar w:fldCharType="end"/>
      </w:r>
      <w:r w:rsidR="00EA583E" w:rsidRPr="00720BFE">
        <w:fldChar w:fldCharType="separate"/>
      </w:r>
      <w:r w:rsidR="00C15697">
        <w:rPr>
          <w:noProof/>
        </w:rPr>
        <w:t>[</w:t>
      </w:r>
      <w:r w:rsidR="00726B1C">
        <w:rPr>
          <w:noProof/>
        </w:rPr>
        <w:t>135</w:t>
      </w:r>
      <w:r w:rsidR="00C15697">
        <w:rPr>
          <w:noProof/>
        </w:rPr>
        <w:t>]</w:t>
      </w:r>
      <w:r w:rsidR="00EA583E" w:rsidRPr="00720BFE">
        <w:fldChar w:fldCharType="end"/>
      </w:r>
      <w:r w:rsidR="00EA583E" w:rsidRPr="00720BFE">
        <w:t>. The</w:t>
      </w:r>
      <w:r>
        <w:t xml:space="preserve"> mutations</w:t>
      </w:r>
      <w:r w:rsidR="00EA583E" w:rsidRPr="00720BFE">
        <w:t xml:space="preserve"> were able to compensate for the absence of innate immune modulation by NS1</w:t>
      </w:r>
      <w:r w:rsidR="00EA583E">
        <w:t xml:space="preserve">, reducing </w:t>
      </w:r>
      <w:r w:rsidR="00EA583E" w:rsidRPr="00720BFE">
        <w:t xml:space="preserve">IFN induction, despite simultaneously increasing viral replication </w:t>
      </w:r>
      <w:r w:rsidR="00EA583E" w:rsidRPr="00720BFE">
        <w:fldChar w:fldCharType="begin">
          <w:fldData xml:space="preserve">PEVuZE5vdGU+PENpdGU+PEF1dGhvcj5BeWRpbGxvPC9BdXRob3I+PFllYXI+MjAxODwvWWVhcj48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=
</w:fldData>
        </w:fldChar>
      </w:r>
      <w:r w:rsidR="00C15697">
        <w:instrText xml:space="preserve"> ADDIN EN.CITE </w:instrText>
      </w:r>
      <w:r w:rsidR="00C15697">
        <w:fldChar w:fldCharType="begin">
          <w:fldData xml:space="preserve">PEVuZE5vdGU+PENpdGU+PEF1dGhvcj5BeWRpbGxvPC9BdXRob3I+PFllYXI+MjAxODwvWWVhcj48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=
</w:fldData>
        </w:fldChar>
      </w:r>
      <w:r w:rsidR="00C15697">
        <w:instrText xml:space="preserve"> ADDIN EN.CITE.DATA </w:instrText>
      </w:r>
      <w:r w:rsidR="00C15697">
        <w:fldChar w:fldCharType="end"/>
      </w:r>
      <w:r w:rsidR="00EA583E" w:rsidRPr="00720BFE">
        <w:fldChar w:fldCharType="separate"/>
      </w:r>
      <w:r w:rsidR="00C15697">
        <w:rPr>
          <w:noProof/>
        </w:rPr>
        <w:t>[</w:t>
      </w:r>
      <w:r w:rsidR="00726B1C">
        <w:rPr>
          <w:noProof/>
        </w:rPr>
        <w:t>135</w:t>
      </w:r>
      <w:r w:rsidR="00C15697">
        <w:rPr>
          <w:noProof/>
        </w:rPr>
        <w:t>]</w:t>
      </w:r>
      <w:r w:rsidR="00EA583E" w:rsidRPr="00720BFE">
        <w:fldChar w:fldCharType="end"/>
      </w:r>
      <w:r w:rsidR="00EA583E" w:rsidRPr="00720BFE">
        <w:t xml:space="preserve">. </w:t>
      </w:r>
      <w:r w:rsidR="00EA583E">
        <w:t xml:space="preserve">The </w:t>
      </w:r>
      <w:r w:rsidR="00EA583E" w:rsidRPr="00720BFE">
        <w:t>I292V mutation in the avian H9N2</w:t>
      </w:r>
      <w:r w:rsidR="00EA583E">
        <w:t xml:space="preserve"> virus, which increases binding to MAVS,</w:t>
      </w:r>
      <w:r w:rsidR="00EA583E" w:rsidRPr="00720BFE">
        <w:t xml:space="preserve"> </w:t>
      </w:r>
      <w:r w:rsidR="00EA583E">
        <w:t xml:space="preserve">also </w:t>
      </w:r>
      <w:r w:rsidR="00EA583E" w:rsidRPr="00720BFE">
        <w:t xml:space="preserve">suppressed innate immune activation despite higher activity of the mutant polymerase </w:t>
      </w:r>
      <w:r w:rsidR="00EA583E" w:rsidRPr="00720BFE">
        <w:fldChar w:fldCharType="begin">
          <w:fldData xml:space="preserve">PEVuZE5vdGU+PENpdGU+PEF1dGhvcj5HYW88L0F1dGhvcj48WWVhcj4yMDE5PC9ZZWFyPjxSZWNO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</w:fldData>
        </w:fldChar>
      </w:r>
      <w:r w:rsidR="00C15697">
        <w:instrText xml:space="preserve"> ADDIN EN.CITE </w:instrText>
      </w:r>
      <w:r w:rsidR="00C15697">
        <w:fldChar w:fldCharType="begin">
          <w:fldData xml:space="preserve">PEVuZE5vdGU+PENpdGU+PEF1dGhvcj5HYW88L0F1dGhvcj48WWVhcj4yMDE5PC9ZZWFyPjxSZWNO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</w:fldData>
        </w:fldChar>
      </w:r>
      <w:r w:rsidR="00C15697">
        <w:instrText xml:space="preserve"> ADDIN EN.CITE.DATA </w:instrText>
      </w:r>
      <w:r w:rsidR="00C15697">
        <w:fldChar w:fldCharType="end"/>
      </w:r>
      <w:r w:rsidR="00EA583E" w:rsidRPr="00720BFE">
        <w:fldChar w:fldCharType="separate"/>
      </w:r>
      <w:r w:rsidR="00C15697">
        <w:rPr>
          <w:noProof/>
        </w:rPr>
        <w:t>[</w:t>
      </w:r>
      <w:r w:rsidR="00726B1C">
        <w:rPr>
          <w:noProof/>
        </w:rPr>
        <w:t>86</w:t>
      </w:r>
      <w:r w:rsidR="00C15697">
        <w:rPr>
          <w:noProof/>
        </w:rPr>
        <w:t>]</w:t>
      </w:r>
      <w:r w:rsidR="00EA583E" w:rsidRPr="00720BFE">
        <w:fldChar w:fldCharType="end"/>
      </w:r>
      <w:r w:rsidR="00EA583E" w:rsidRPr="00720BFE">
        <w:t>.</w:t>
      </w:r>
      <w:r w:rsidR="00EA583E">
        <w:t xml:space="preserve"> All three mutations </w:t>
      </w:r>
      <w:r>
        <w:t xml:space="preserve">reside </w:t>
      </w:r>
      <w:r w:rsidR="00EA583E">
        <w:t xml:space="preserve">in the solvent-exposed </w:t>
      </w:r>
      <w:r w:rsidR="007C7307">
        <w:t>region</w:t>
      </w:r>
      <w:r w:rsidR="00EA583E">
        <w:t xml:space="preserve"> of the Mid-link domain (Fig. </w:t>
      </w:r>
      <w:r w:rsidR="00EA7DDA">
        <w:t>7</w:t>
      </w:r>
      <w:r w:rsidR="00EA583E">
        <w:t xml:space="preserve">B) and </w:t>
      </w:r>
      <w:r>
        <w:t>may thus be</w:t>
      </w:r>
      <w:r w:rsidR="00EA583E">
        <w:t xml:space="preserve"> </w:t>
      </w:r>
      <w:r>
        <w:t xml:space="preserve">able </w:t>
      </w:r>
      <w:r w:rsidR="00EA583E">
        <w:t xml:space="preserve">to </w:t>
      </w:r>
      <w:r w:rsidR="00EA583E">
        <w:lastRenderedPageBreak/>
        <w:t xml:space="preserve">inhibit innate immune activation by interacting with the components of the host innate immune </w:t>
      </w:r>
      <w:r>
        <w:t>system</w:t>
      </w:r>
      <w:r w:rsidR="00EA583E">
        <w:t>.</w:t>
      </w:r>
    </w:p>
    <w:p w14:paraId="0EBA5ACA" w14:textId="77777777" w:rsidR="002435B6" w:rsidRPr="00930763" w:rsidRDefault="002435B6" w:rsidP="00E76560">
      <w:pPr>
        <w:ind w:firstLine="720"/>
        <w:jc w:val="both"/>
      </w:pPr>
    </w:p>
    <w:p w14:paraId="73AF6967" w14:textId="532127E0" w:rsidR="00335492" w:rsidRDefault="00335492" w:rsidP="00E76560">
      <w:pPr>
        <w:pStyle w:val="Heading1"/>
        <w:jc w:val="both"/>
      </w:pPr>
      <w:r w:rsidRPr="00141DA9">
        <w:t xml:space="preserve">Conclusions and </w:t>
      </w:r>
      <w:r>
        <w:t>outstanding questions</w:t>
      </w:r>
    </w:p>
    <w:p w14:paraId="3A039DB5" w14:textId="77777777" w:rsidR="00335492" w:rsidRPr="00335492" w:rsidRDefault="00335492" w:rsidP="00E76560">
      <w:pPr>
        <w:jc w:val="both"/>
        <w:rPr>
          <w:vertAlign w:val="subscript"/>
        </w:rPr>
      </w:pPr>
    </w:p>
    <w:p w14:paraId="6A201258" w14:textId="1CE45754" w:rsidR="00612C2A" w:rsidRPr="00612C2A" w:rsidRDefault="00F64D7E" w:rsidP="00292EAC">
      <w:pPr>
        <w:jc w:val="both"/>
      </w:pPr>
      <w:r>
        <w:rPr>
          <w:rFonts w:cstheme="minorHAnsi"/>
        </w:rPr>
        <w:t xml:space="preserve">The influenza A virus </w:t>
      </w:r>
      <w:r w:rsidR="00861507">
        <w:rPr>
          <w:rFonts w:cstheme="minorHAnsi"/>
        </w:rPr>
        <w:t xml:space="preserve">RNA </w:t>
      </w:r>
      <w:r>
        <w:rPr>
          <w:rFonts w:cstheme="minorHAnsi"/>
        </w:rPr>
        <w:t xml:space="preserve">polymerase plays </w:t>
      </w:r>
      <w:r w:rsidR="00861507">
        <w:rPr>
          <w:rFonts w:cstheme="minorHAnsi"/>
        </w:rPr>
        <w:t>multiple</w:t>
      </w:r>
      <w:r>
        <w:rPr>
          <w:rFonts w:cstheme="minorHAnsi"/>
        </w:rPr>
        <w:t xml:space="preserve"> role</w:t>
      </w:r>
      <w:r w:rsidR="00861507">
        <w:rPr>
          <w:rFonts w:cstheme="minorHAnsi"/>
        </w:rPr>
        <w:t>s</w:t>
      </w:r>
      <w:r>
        <w:rPr>
          <w:rFonts w:cstheme="minorHAnsi"/>
        </w:rPr>
        <w:t xml:space="preserve"> in</w:t>
      </w:r>
      <w:r w:rsidR="006C670C">
        <w:rPr>
          <w:rFonts w:cstheme="minorHAnsi"/>
        </w:rPr>
        <w:t xml:space="preserve"> the</w:t>
      </w:r>
      <w:r>
        <w:rPr>
          <w:rFonts w:cstheme="minorHAnsi"/>
        </w:rPr>
        <w:t xml:space="preserve"> innate immune response to </w:t>
      </w:r>
      <w:r w:rsidR="00861507">
        <w:rPr>
          <w:rFonts w:cstheme="minorHAnsi"/>
        </w:rPr>
        <w:t>influenza virus</w:t>
      </w:r>
      <w:r>
        <w:rPr>
          <w:rFonts w:cstheme="minorHAnsi"/>
        </w:rPr>
        <w:t xml:space="preserve"> infection</w:t>
      </w:r>
      <w:r w:rsidR="005F160E">
        <w:rPr>
          <w:rFonts w:cstheme="minorHAnsi"/>
        </w:rPr>
        <w:t>.</w:t>
      </w:r>
      <w:r>
        <w:rPr>
          <w:rFonts w:cstheme="minorHAnsi"/>
        </w:rPr>
        <w:t xml:space="preserve"> </w:t>
      </w:r>
      <w:r w:rsidR="005F160E">
        <w:rPr>
          <w:rFonts w:cstheme="minorHAnsi"/>
        </w:rPr>
        <w:t>N</w:t>
      </w:r>
      <w:r>
        <w:rPr>
          <w:rFonts w:cstheme="minorHAnsi"/>
        </w:rPr>
        <w:t xml:space="preserve">ot only can the subunits of the RNA polymerase affect innate immune activation by interfering with the components of the cellular signalling pathways, </w:t>
      </w:r>
      <w:r w:rsidR="001E110B">
        <w:rPr>
          <w:rFonts w:cstheme="minorHAnsi"/>
        </w:rPr>
        <w:t>the enzyme</w:t>
      </w:r>
      <w:r>
        <w:rPr>
          <w:rFonts w:cstheme="minorHAnsi"/>
        </w:rPr>
        <w:t xml:space="preserve"> can also produce immunostimulatory RNA species. </w:t>
      </w:r>
      <w:r w:rsidR="00BB4088">
        <w:rPr>
          <w:rFonts w:cstheme="minorHAnsi"/>
        </w:rPr>
        <w:t>T</w:t>
      </w:r>
      <w:r>
        <w:rPr>
          <w:rFonts w:cstheme="minorHAnsi"/>
        </w:rPr>
        <w:t xml:space="preserve">hese activities of the RNA polymerase are not unique to influenza </w:t>
      </w:r>
      <w:r w:rsidR="00861507">
        <w:rPr>
          <w:rFonts w:cstheme="minorHAnsi"/>
        </w:rPr>
        <w:t xml:space="preserve">A </w:t>
      </w:r>
      <w:r>
        <w:rPr>
          <w:rFonts w:cstheme="minorHAnsi"/>
        </w:rPr>
        <w:t>virus</w:t>
      </w:r>
      <w:r w:rsidR="00861507">
        <w:rPr>
          <w:rFonts w:cstheme="minorHAnsi"/>
        </w:rPr>
        <w:t>es</w:t>
      </w:r>
      <w:r>
        <w:rPr>
          <w:rFonts w:cstheme="minorHAnsi"/>
        </w:rPr>
        <w:t xml:space="preserve">, </w:t>
      </w:r>
      <w:r>
        <w:t xml:space="preserve">as RNA polymerases of viruses belonging to </w:t>
      </w:r>
      <w:r w:rsidRPr="00BE1564">
        <w:rPr>
          <w:i/>
          <w:iCs/>
        </w:rPr>
        <w:t>Flaviviridae</w:t>
      </w:r>
      <w:r>
        <w:t xml:space="preserve">, </w:t>
      </w:r>
      <w:r w:rsidRPr="00BE1564">
        <w:rPr>
          <w:i/>
          <w:iCs/>
        </w:rPr>
        <w:t>Picornaviridae</w:t>
      </w:r>
      <w:r>
        <w:t xml:space="preserve"> and </w:t>
      </w:r>
      <w:r w:rsidRPr="00BE1564">
        <w:rPr>
          <w:i/>
          <w:iCs/>
        </w:rPr>
        <w:t>Coronaviridae</w:t>
      </w:r>
      <w:r>
        <w:t xml:space="preserve"> families are also known to specifically target and inhibit innate immune signalling </w:t>
      </w:r>
      <w:r>
        <w:fldChar w:fldCharType="begin">
          <w:fldData xml:space="preserve">PEVuZE5vdGU+PENpdGU+PEF1dGhvcj5LdW88L0F1dGhvcj48WWVhcj4yMDE5PC9ZZWFyPjxSZWNO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</w:fldData>
        </w:fldChar>
      </w:r>
      <w:r w:rsidR="00C15697">
        <w:instrText xml:space="preserve"> ADDIN EN.CITE </w:instrText>
      </w:r>
      <w:r w:rsidR="00C15697">
        <w:fldChar w:fldCharType="begin">
          <w:fldData xml:space="preserve">PEVuZE5vdGU+PENpdGU+PEF1dGhvcj5LdW88L0F1dGhvcj48WWVhcj4yMDE5PC9ZZWFyPjxSZWNO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</w:fldData>
        </w:fldChar>
      </w:r>
      <w:r w:rsidR="00C15697">
        <w:instrText xml:space="preserve"> ADDIN EN.CITE.DATA </w:instrText>
      </w:r>
      <w:r w:rsidR="00C15697">
        <w:fldChar w:fldCharType="end"/>
      </w:r>
      <w:r>
        <w:fldChar w:fldCharType="separate"/>
      </w:r>
      <w:r w:rsidR="00C15697">
        <w:rPr>
          <w:noProof/>
        </w:rPr>
        <w:t>[</w:t>
      </w:r>
      <w:r w:rsidR="00726B1C">
        <w:rPr>
          <w:noProof/>
        </w:rPr>
        <w:t>136-139</w:t>
      </w:r>
      <w:r w:rsidR="00C15697">
        <w:rPr>
          <w:noProof/>
        </w:rPr>
        <w:t>]</w:t>
      </w:r>
      <w:r>
        <w:fldChar w:fldCharType="end"/>
      </w:r>
      <w:r>
        <w:t>, while production of aberrant RNA species has been described for the majority of RNA viruses</w:t>
      </w:r>
      <w:r w:rsidR="006C670C">
        <w:t xml:space="preserve"> as well</w:t>
      </w:r>
      <w:r>
        <w:t xml:space="preserve"> </w:t>
      </w:r>
      <w:r>
        <w:fldChar w:fldCharType="begin"/>
      </w:r>
      <w:r w:rsidR="00C15697">
        <w:instrText xml:space="preserve"> ADDIN EN.CITE &lt;EndNote&gt;&lt;Cite&gt;&lt;Author&gt;Vignuzzi&lt;/Author&gt;&lt;Year&gt;2019&lt;/Year&gt;&lt;RecNum&gt;1131&lt;/RecNum&gt;&lt;DisplayText&gt;[140]&lt;/DisplayText&gt;&lt;record&gt;&lt;rec-number&gt;1131&lt;/rec-number&gt;&lt;foreign-keys&gt;&lt;key app="EN" db-id="z9etrw9f75szsee90erxea9rr9ftftvvdzz9" timestamp="1615464215"&gt;1131&lt;/key&gt;&lt;/foreign-keys&gt;&lt;ref-type name="Journal Article"&gt;17&lt;/ref-type&gt;&lt;contributors&gt;&lt;authors&gt;&lt;author&gt;Vignuzzi, M.&lt;/author&gt;&lt;author&gt;Lopez, C. B.&lt;/author&gt;&lt;/authors&gt;&lt;/contributors&gt;&lt;auth-address&gt;Institut Pasteur, Viral Populations and Pathogenesis Unit, Centre National de la Recherche Scientifique UMR 3569, Paris, France.&amp;#xD;Department of Pathobiology, School of Veterinary Medicine, University of Pennsylvania, Philadelphia, PA, USA. lopezca@vet.upenn.edu.&lt;/auth-address&gt;&lt;titles&gt;&lt;title&gt;Defective viral genomes are key drivers of the virus-host interaction&lt;/title&gt;&lt;secondary-title&gt;Nat Microbiol&lt;/secondary-title&gt;&lt;/titles&gt;&lt;periodical&gt;&lt;full-title&gt;Nat Microbiol&lt;/full-title&gt;&lt;/periodical&gt;&lt;pages&gt;1075-1087&lt;/pages&gt;&lt;volume&gt;4&lt;/volume&gt;&lt;number&gt;7&lt;/number&gt;&lt;edition&gt;2019/06/05&lt;/edition&gt;&lt;keywords&gt;&lt;keyword&gt;Adjuvants, Immunologic&lt;/keyword&gt;&lt;keyword&gt;Animals&lt;/keyword&gt;&lt;keyword&gt;Antiviral Agents&lt;/keyword&gt;&lt;keyword&gt;Biological Evolution&lt;/keyword&gt;&lt;keyword&gt;Defective Viruses/classification/*genetics/growth &amp;amp; development/pathogenicity&lt;/keyword&gt;&lt;keyword&gt;Genome, Viral/genetics/*physiology&lt;/keyword&gt;&lt;keyword&gt;*Host-Pathogen Interactions&lt;/keyword&gt;&lt;keyword&gt;Humans&lt;/keyword&gt;&lt;keyword&gt;RNA Viruses/classification/genetics/growth &amp;amp; development/pathogenicity&lt;/keyword&gt;&lt;keyword&gt;Virus Replication&lt;/keyword&gt;&lt;/keywords&gt;&lt;dates&gt;&lt;year&gt;2019&lt;/year&gt;&lt;pub-dates&gt;&lt;date&gt;Jul&lt;/date&gt;&lt;/pub-dates&gt;&lt;/dates&gt;&lt;isbn&gt;2058-5276 (Electronic)&amp;#xD;2058-5276 (Linking)&lt;/isbn&gt;&lt;accession-num&gt;31160826&lt;/accession-num&gt;&lt;urls&gt;&lt;related-urls&gt;&lt;url&gt;https://www.ncbi.nlm.nih.gov/pubmed/31160826&lt;/url&gt;&lt;url&gt;https://www.ncbi.nlm.nih.gov/pmc/articles/PMC7097797/pdf/41564_2019_Article_465.pdf&lt;/url&gt;&lt;/related-urls&gt;&lt;/urls&gt;&lt;custom2&gt;PMC7097797&lt;/custom2&gt;&lt;electronic-resource-num&gt;https://doi.org/10.1038/s41564-019-0465-y&lt;/electronic-resource-num&gt;&lt;/record&gt;&lt;/Cite&gt;&lt;/EndNote&gt;</w:instrText>
      </w:r>
      <w:r>
        <w:fldChar w:fldCharType="separate"/>
      </w:r>
      <w:r w:rsidR="00C15697">
        <w:rPr>
          <w:noProof/>
        </w:rPr>
        <w:t>[</w:t>
      </w:r>
      <w:r w:rsidR="00726B1C">
        <w:rPr>
          <w:noProof/>
        </w:rPr>
        <w:t>140</w:t>
      </w:r>
      <w:r w:rsidR="00C15697">
        <w:rPr>
          <w:noProof/>
        </w:rPr>
        <w:t>]</w:t>
      </w:r>
      <w:r>
        <w:fldChar w:fldCharType="end"/>
      </w:r>
      <w:r>
        <w:t>.</w:t>
      </w:r>
    </w:p>
    <w:p w14:paraId="2B6B9320" w14:textId="557013E5" w:rsidR="00335492" w:rsidRDefault="00BB4088" w:rsidP="00E76560">
      <w:pPr>
        <w:ind w:firstLine="720"/>
        <w:jc w:val="both"/>
        <w:rPr>
          <w:rFonts w:cstheme="minorHAnsi"/>
        </w:rPr>
      </w:pPr>
      <w:r>
        <w:rPr>
          <w:rFonts w:cstheme="minorHAnsi"/>
        </w:rPr>
        <w:t>Despite</w:t>
      </w:r>
      <w:r w:rsidR="00335492">
        <w:rPr>
          <w:rFonts w:cstheme="minorHAnsi"/>
        </w:rPr>
        <w:t xml:space="preserve"> recent advances in our understanding of the structure and the immunostimulatory and immunoinhibitory activit</w:t>
      </w:r>
      <w:r w:rsidR="006C670C">
        <w:rPr>
          <w:rFonts w:cstheme="minorHAnsi"/>
        </w:rPr>
        <w:t>ies</w:t>
      </w:r>
      <w:r w:rsidR="00335492">
        <w:rPr>
          <w:rFonts w:cstheme="minorHAnsi"/>
        </w:rPr>
        <w:t xml:space="preserve"> of </w:t>
      </w:r>
      <w:r w:rsidR="00F64D7E">
        <w:rPr>
          <w:rFonts w:cstheme="minorHAnsi"/>
        </w:rPr>
        <w:t xml:space="preserve">the influenza A virus </w:t>
      </w:r>
      <w:r w:rsidR="00335492">
        <w:rPr>
          <w:rFonts w:cstheme="minorHAnsi"/>
        </w:rPr>
        <w:t>polymerase, many fundamental questions about the molecular mechanisms involved</w:t>
      </w:r>
      <w:r w:rsidR="00577200">
        <w:rPr>
          <w:rFonts w:cstheme="minorHAnsi"/>
        </w:rPr>
        <w:t xml:space="preserve"> remain unanswered</w:t>
      </w:r>
      <w:r w:rsidR="00335492">
        <w:rPr>
          <w:rFonts w:cstheme="minorHAnsi"/>
        </w:rPr>
        <w:t>. These include, but are not limited to, i) how does RIG-I gain access to viral RNA (and the viral RNA termini in particular) in the context of a fully assembled RNP; ii) what is the molecular mechanism underlying the generation of DVGs and mvRNAs; iii) why do aberrant viral RNAs trigger innate immune response</w:t>
      </w:r>
      <w:r w:rsidR="00612C2A">
        <w:rPr>
          <w:rFonts w:cstheme="minorHAnsi"/>
        </w:rPr>
        <w:t>s</w:t>
      </w:r>
      <w:r w:rsidR="00335492">
        <w:rPr>
          <w:rFonts w:cstheme="minorHAnsi"/>
        </w:rPr>
        <w:t xml:space="preserve"> more efficiently than full-length viral RNA segments; </w:t>
      </w:r>
      <w:r w:rsidR="00007095">
        <w:rPr>
          <w:rFonts w:cstheme="minorHAnsi"/>
        </w:rPr>
        <w:t xml:space="preserve">iv) does aberrant RNA synthesis confer any evolutionary advantage, </w:t>
      </w:r>
      <w:r w:rsidR="00335492">
        <w:rPr>
          <w:rFonts w:cstheme="minorHAnsi"/>
        </w:rPr>
        <w:t>and v) are the immunosuppressive and enzymatic activities of the viral polymerase separated in space and time? To find answers to those questions</w:t>
      </w:r>
      <w:r w:rsidR="006C670C">
        <w:rPr>
          <w:rFonts w:cstheme="minorHAnsi"/>
        </w:rPr>
        <w:t>,</w:t>
      </w:r>
      <w:r w:rsidR="00335492">
        <w:rPr>
          <w:rFonts w:cstheme="minorHAnsi"/>
        </w:rPr>
        <w:t xml:space="preserve"> existing and </w:t>
      </w:r>
      <w:r w:rsidR="006C670C">
        <w:rPr>
          <w:rFonts w:cstheme="minorHAnsi"/>
        </w:rPr>
        <w:t xml:space="preserve">novel </w:t>
      </w:r>
      <w:r w:rsidR="00335492">
        <w:rPr>
          <w:rFonts w:cstheme="minorHAnsi"/>
        </w:rPr>
        <w:t xml:space="preserve">RNA polymerase mutants can be used. </w:t>
      </w:r>
      <w:r>
        <w:rPr>
          <w:rFonts w:cstheme="minorHAnsi"/>
        </w:rPr>
        <w:t>Screening</w:t>
      </w:r>
      <w:r w:rsidR="00335492">
        <w:rPr>
          <w:rFonts w:cstheme="minorHAnsi"/>
        </w:rPr>
        <w:t xml:space="preserve"> approaches in combination with next generation </w:t>
      </w:r>
      <w:r w:rsidR="000F5698">
        <w:rPr>
          <w:rFonts w:cstheme="minorHAnsi"/>
        </w:rPr>
        <w:t xml:space="preserve">sequencing </w:t>
      </w:r>
      <w:r w:rsidR="00335492">
        <w:rPr>
          <w:rFonts w:cstheme="minorHAnsi"/>
        </w:rPr>
        <w:t xml:space="preserve">have proven </w:t>
      </w:r>
      <w:r w:rsidR="00612C2A">
        <w:rPr>
          <w:rFonts w:cstheme="minorHAnsi"/>
        </w:rPr>
        <w:t xml:space="preserve">to be </w:t>
      </w:r>
      <w:r w:rsidR="00335492">
        <w:rPr>
          <w:rFonts w:cstheme="minorHAnsi"/>
        </w:rPr>
        <w:t xml:space="preserve">particularly powerful for the identification of such immunostimulatory RNA polymerase mutants </w:t>
      </w:r>
      <w:r w:rsidR="00335492">
        <w:rPr>
          <w:rFonts w:cstheme="minorHAnsi"/>
        </w:rPr>
        <w:fldChar w:fldCharType="begin">
          <w:fldData xml:space="preserve">PEVuZE5vdGU+PENpdGU+PEF1dGhvcj5SdXNzZWxsPC9BdXRob3I+PFllYXI+MjAxOTwvWWVhcj48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</w:fldData>
        </w:fldChar>
      </w:r>
      <w:r w:rsidR="00C15697">
        <w:rPr>
          <w:rFonts w:cstheme="minorHAnsi"/>
        </w:rPr>
        <w:instrText xml:space="preserve"> ADDIN EN.CITE </w:instrText>
      </w:r>
      <w:r w:rsidR="00C15697">
        <w:rPr>
          <w:rFonts w:cstheme="minorHAnsi"/>
        </w:rPr>
        <w:fldChar w:fldCharType="begin">
          <w:fldData xml:space="preserve">PEVuZE5vdGU+PENpdGU+PEF1dGhvcj5SdXNzZWxsPC9BdXRob3I+PFllYXI+MjAxOTwvWWVhcj48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</w:fldData>
        </w:fldChar>
      </w:r>
      <w:r w:rsidR="00C15697">
        <w:rPr>
          <w:rFonts w:cstheme="minorHAnsi"/>
        </w:rPr>
        <w:instrText xml:space="preserve"> ADDIN EN.CITE.DATA </w:instrText>
      </w:r>
      <w:r w:rsidR="00C15697">
        <w:rPr>
          <w:rFonts w:cstheme="minorHAnsi"/>
        </w:rPr>
      </w:r>
      <w:r w:rsidR="00C15697">
        <w:rPr>
          <w:rFonts w:cstheme="minorHAnsi"/>
        </w:rPr>
        <w:fldChar w:fldCharType="end"/>
      </w:r>
      <w:r w:rsidR="00335492">
        <w:rPr>
          <w:rFonts w:cstheme="minorHAnsi"/>
        </w:rPr>
      </w:r>
      <w:r w:rsidR="00335492">
        <w:rPr>
          <w:rFonts w:cstheme="minorHAnsi"/>
        </w:rPr>
        <w:fldChar w:fldCharType="separate"/>
      </w:r>
      <w:r w:rsidR="00C15697">
        <w:rPr>
          <w:rFonts w:cstheme="minorHAnsi"/>
          <w:noProof/>
        </w:rPr>
        <w:t>[</w:t>
      </w:r>
      <w:r w:rsidR="00726B1C">
        <w:rPr>
          <w:rFonts w:cstheme="minorHAnsi"/>
          <w:noProof/>
        </w:rPr>
        <w:t>33</w:t>
      </w:r>
      <w:r w:rsidR="00C15697">
        <w:rPr>
          <w:rFonts w:cstheme="minorHAnsi"/>
          <w:noProof/>
        </w:rPr>
        <w:t>,</w:t>
      </w:r>
      <w:r w:rsidR="00726B1C">
        <w:rPr>
          <w:rFonts w:cstheme="minorHAnsi"/>
          <w:noProof/>
        </w:rPr>
        <w:t>141</w:t>
      </w:r>
      <w:r w:rsidR="00C15697">
        <w:rPr>
          <w:rFonts w:cstheme="minorHAnsi"/>
          <w:noProof/>
        </w:rPr>
        <w:t>]</w:t>
      </w:r>
      <w:r w:rsidR="00335492">
        <w:rPr>
          <w:rFonts w:cstheme="minorHAnsi"/>
        </w:rPr>
        <w:fldChar w:fldCharType="end"/>
      </w:r>
      <w:r w:rsidR="00335492">
        <w:rPr>
          <w:rFonts w:cstheme="minorHAnsi"/>
        </w:rPr>
        <w:t>. However, biochemical and molecular research is still needed to better understand how such mutations affect polymerase function.</w:t>
      </w:r>
    </w:p>
    <w:p w14:paraId="194CBBBB" w14:textId="4B365B2E" w:rsidR="00612C2A" w:rsidRPr="00131728" w:rsidRDefault="00612C2A" w:rsidP="00612C2A">
      <w:pPr>
        <w:ind w:firstLine="720"/>
        <w:jc w:val="both"/>
      </w:pPr>
      <w:r>
        <w:t xml:space="preserve">The immunomodulatory or –stimulatory activity of the viral polymerase could also guide the development of novel antiviral treatments. Even though current drugs </w:t>
      </w:r>
      <w:r>
        <w:rPr>
          <w:rFonts w:cstheme="minorHAnsi"/>
        </w:rPr>
        <w:t xml:space="preserve">targeting </w:t>
      </w:r>
      <w:r w:rsidR="00C53283">
        <w:rPr>
          <w:rFonts w:cstheme="minorHAnsi"/>
        </w:rPr>
        <w:t xml:space="preserve">the </w:t>
      </w:r>
      <w:r>
        <w:rPr>
          <w:rFonts w:cstheme="minorHAnsi"/>
        </w:rPr>
        <w:t xml:space="preserve">influenza virus polymerase primarily focus on blocking its activity, targeting its immunomodulatory function could potentially have an added benefit of activating </w:t>
      </w:r>
      <w:r w:rsidR="00FC69C7">
        <w:rPr>
          <w:rFonts w:cstheme="minorHAnsi"/>
        </w:rPr>
        <w:t xml:space="preserve">the </w:t>
      </w:r>
      <w:r>
        <w:rPr>
          <w:rFonts w:cstheme="minorHAnsi"/>
        </w:rPr>
        <w:t xml:space="preserve">host’s natural immune defence during infection. </w:t>
      </w:r>
      <w:r w:rsidR="00FC69C7">
        <w:rPr>
          <w:rFonts w:cstheme="minorHAnsi"/>
        </w:rPr>
        <w:t xml:space="preserve">However, care must be taken to not over-stimulate the innate immune response. </w:t>
      </w:r>
      <w:r>
        <w:rPr>
          <w:rFonts w:cstheme="minorHAnsi"/>
        </w:rPr>
        <w:t xml:space="preserve">Additionally, DVG-containing influenza viruses or cloned DVGs have been proposed as both influenza-specific and a broad-spectrum antiviral treatment due to their interfering and immunostimulatory activity </w:t>
      </w:r>
      <w:r>
        <w:rPr>
          <w:rFonts w:cstheme="minorHAnsi"/>
        </w:rPr>
        <w:fldChar w:fldCharType="begin">
          <w:fldData xml:space="preserve">PEVuZE5vdGU+PENpdGU+PEF1dGhvcj5FYXN0b248L0F1dGhvcj48WWVhcj4yMDExPC9ZZWFyPjxS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</w:fldData>
        </w:fldChar>
      </w:r>
      <w:r w:rsidR="00C15697">
        <w:rPr>
          <w:rFonts w:cstheme="minorHAnsi"/>
        </w:rPr>
        <w:instrText xml:space="preserve"> ADDIN EN.CITE </w:instrText>
      </w:r>
      <w:r w:rsidR="00C15697">
        <w:rPr>
          <w:rFonts w:cstheme="minorHAnsi"/>
        </w:rPr>
        <w:fldChar w:fldCharType="begin">
          <w:fldData xml:space="preserve">PEVuZE5vdGU+PENpdGU+PEF1dGhvcj5FYXN0b248L0F1dGhvcj48WWVhcj4yMDExPC9ZZWFyPjxS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</w:fldData>
        </w:fldChar>
      </w:r>
      <w:r w:rsidR="00C15697">
        <w:rPr>
          <w:rFonts w:cstheme="minorHAnsi"/>
        </w:rPr>
        <w:instrText xml:space="preserve"> ADDIN EN.CITE.DATA </w:instrText>
      </w:r>
      <w:r w:rsidR="00C15697">
        <w:rPr>
          <w:rFonts w:cstheme="minorHAnsi"/>
        </w:rPr>
      </w:r>
      <w:r w:rsidR="00C15697">
        <w:rPr>
          <w:rFonts w:cstheme="minorHAnsi"/>
        </w:rPr>
        <w:fldChar w:fldCharType="end"/>
      </w:r>
      <w:r>
        <w:rPr>
          <w:rFonts w:cstheme="minorHAnsi"/>
        </w:rPr>
      </w:r>
      <w:r>
        <w:rPr>
          <w:rFonts w:cstheme="minorHAnsi"/>
        </w:rPr>
        <w:fldChar w:fldCharType="separate"/>
      </w:r>
      <w:r w:rsidR="00C15697">
        <w:rPr>
          <w:rFonts w:cstheme="minorHAnsi"/>
          <w:noProof/>
        </w:rPr>
        <w:t>[</w:t>
      </w:r>
      <w:r w:rsidR="00726B1C">
        <w:rPr>
          <w:rFonts w:cstheme="minorHAnsi"/>
          <w:noProof/>
        </w:rPr>
        <w:t>106</w:t>
      </w:r>
      <w:r w:rsidR="00C15697">
        <w:rPr>
          <w:rFonts w:cstheme="minorHAnsi"/>
          <w:noProof/>
        </w:rPr>
        <w:t>,</w:t>
      </w:r>
      <w:r w:rsidR="00726B1C">
        <w:rPr>
          <w:rFonts w:cstheme="minorHAnsi"/>
          <w:noProof/>
        </w:rPr>
        <w:t>142</w:t>
      </w:r>
      <w:r w:rsidR="00C15697">
        <w:rPr>
          <w:rFonts w:cstheme="minorHAnsi"/>
          <w:noProof/>
        </w:rPr>
        <w:t>]</w:t>
      </w:r>
      <w:r>
        <w:rPr>
          <w:rFonts w:cstheme="minorHAnsi"/>
        </w:rPr>
        <w:fldChar w:fldCharType="end"/>
      </w:r>
      <w:r>
        <w:rPr>
          <w:rFonts w:cstheme="minorHAnsi"/>
        </w:rPr>
        <w:t>.</w:t>
      </w:r>
    </w:p>
    <w:p w14:paraId="2FCAB8D2" w14:textId="0C02AE52" w:rsidR="00612C2A" w:rsidRDefault="00612C2A" w:rsidP="00FE073D">
      <w:pPr>
        <w:jc w:val="both"/>
        <w:rPr>
          <w:rFonts w:cstheme="minorHAnsi"/>
        </w:rPr>
      </w:pPr>
      <w:r>
        <w:rPr>
          <w:rFonts w:cstheme="minorHAnsi"/>
        </w:rPr>
        <w:tab/>
      </w:r>
      <w:r>
        <w:t xml:space="preserve">The knowledge of the processes by which influenza virus polymerase stimulates or inhibits innate immune responses can also be used in rational vaccine design. Several PB1, PB2 and NP mutations in the current live-attenuated influenza vaccine confer its cold-adapted, attenuated and temperature-sensitive phenotype </w:t>
      </w:r>
      <w:r>
        <w:fldChar w:fldCharType="begin"/>
      </w:r>
      <w:r w:rsidR="00964DA7">
        <w:instrText xml:space="preserve"> ADDIN EN.CITE &lt;EndNote&gt;&lt;Cite&gt;&lt;Author&gt;Jin&lt;/Author&gt;&lt;Year&gt;2003&lt;/Year&gt;&lt;RecNum&gt;1210&lt;/RecNum&gt;&lt;DisplayText&gt;[143]&lt;/DisplayText&gt;&lt;record&gt;&lt;rec-number&gt;1210&lt;/rec-number&gt;&lt;foreign-keys&gt;&lt;key app="EN" db-id="z9etrw9f75szsee90erxea9rr9ftftvvdzz9" timestamp="1627299805"&gt;1210&lt;/key&gt;&lt;/foreign-keys&gt;&lt;ref-type name="Journal Article"&gt;17&lt;/ref-type&gt;&lt;contributors&gt;&lt;authors&gt;&lt;author&gt;Jin, Hong&lt;/author&gt;&lt;author&gt;Lu, Bin&lt;/author&gt;&lt;author&gt;Zhou, Helen&lt;/author&gt;&lt;author&gt;Ma, Chienhui&lt;/author&gt;&lt;author&gt;Zhao, Jackie&lt;/author&gt;&lt;author&gt;Yang, Chin-fen&lt;/author&gt;&lt;author&gt;Kemble, George&lt;/author&gt;&lt;author&gt;Greenberg, Harry&lt;/author&gt;&lt;/authors&gt;&lt;/contributors&gt;&lt;titles&gt;&lt;title&gt;Multiple amino acid residues confer temperature sensitivity to human influenza virus vaccine strains (flumist) derived from cold-adapted a/ann arbor/6/60&lt;/title&gt;&lt;secondary-title&gt;Virology&lt;/secondary-title&gt;&lt;/titles&gt;&lt;periodical&gt;&lt;full-title&gt;Virology&lt;/full-title&gt;&lt;/periodical&gt;&lt;pages&gt;18-24&lt;/pages&gt;&lt;volume&gt;306&lt;/volume&gt;&lt;number&gt;1&lt;/number&gt;&lt;section&gt;18&lt;/section&gt;&lt;dates&gt;&lt;year&gt;2003&lt;/year&gt;&lt;/dates&gt;&lt;isbn&gt;00426822&lt;/isbn&gt;&lt;urls&gt;&lt;/urls&gt;&lt;electronic-resource-num&gt;https://doi.org/10.1016/s0042-6822(02)00035-1&lt;/electronic-resource-num&gt;&lt;/record&gt;&lt;/Cite&gt;&lt;/EndNote&gt;</w:instrText>
      </w:r>
      <w:r>
        <w:fldChar w:fldCharType="separate"/>
      </w:r>
      <w:r w:rsidR="00C15697">
        <w:rPr>
          <w:noProof/>
        </w:rPr>
        <w:t>[</w:t>
      </w:r>
      <w:r w:rsidR="00726B1C">
        <w:rPr>
          <w:noProof/>
        </w:rPr>
        <w:t>143</w:t>
      </w:r>
      <w:r w:rsidR="00C15697">
        <w:rPr>
          <w:noProof/>
        </w:rPr>
        <w:t>]</w:t>
      </w:r>
      <w:r>
        <w:fldChar w:fldCharType="end"/>
      </w:r>
      <w:r>
        <w:t xml:space="preserve">, while alterations in NS1 protein have been explored as a novel approach to improve efficacy of the live-attenuated vaccines </w:t>
      </w:r>
      <w:r>
        <w:fldChar w:fldCharType="begin">
          <w:fldData xml:space="preserve">PEVuZE5vdGU+PENpdGU+PEF1dGhvcj5UYWxvbjwvQXV0aG9yPjxZZWFyPjIwMDA8L1llYXI+PFJl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</w:fldData>
        </w:fldChar>
      </w:r>
      <w:r w:rsidR="00964DA7">
        <w:instrText xml:space="preserve"> ADDIN EN.CITE </w:instrText>
      </w:r>
      <w:r w:rsidR="00964DA7">
        <w:fldChar w:fldCharType="begin">
          <w:fldData xml:space="preserve">PEVuZE5vdGU+PENpdGU+PEF1dGhvcj5UYWxvbjwvQXV0aG9yPjxZZWFyPjIwMDA8L1llYXI+PFJl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</w:fldData>
        </w:fldChar>
      </w:r>
      <w:r w:rsidR="00964DA7">
        <w:instrText xml:space="preserve"> ADDIN EN.CITE.DATA </w:instrText>
      </w:r>
      <w:r w:rsidR="00964DA7">
        <w:fldChar w:fldCharType="end"/>
      </w:r>
      <w:r>
        <w:fldChar w:fldCharType="separate"/>
      </w:r>
      <w:r w:rsidR="00C15697">
        <w:rPr>
          <w:noProof/>
        </w:rPr>
        <w:t>[</w:t>
      </w:r>
      <w:r w:rsidR="00726B1C">
        <w:rPr>
          <w:noProof/>
        </w:rPr>
        <w:t>144</w:t>
      </w:r>
      <w:r w:rsidR="00C15697">
        <w:rPr>
          <w:noProof/>
        </w:rPr>
        <w:t>,</w:t>
      </w:r>
      <w:r w:rsidR="00726B1C">
        <w:rPr>
          <w:noProof/>
        </w:rPr>
        <w:t>145</w:t>
      </w:r>
      <w:r w:rsidR="00C15697">
        <w:rPr>
          <w:noProof/>
        </w:rPr>
        <w:t>]</w:t>
      </w:r>
      <w:r>
        <w:fldChar w:fldCharType="end"/>
      </w:r>
      <w:r>
        <w:t xml:space="preserve">. Recent studies also showed that addition of immunostimulatory polymerase mutations, for instance in combination with mutations or deletions in NS1, improves vaccine immunogenicity and protection against infection </w:t>
      </w:r>
      <w:r w:rsidRPr="00B62DA3">
        <w:rPr>
          <w:rFonts w:cstheme="minorHAnsi"/>
        </w:rPr>
        <w:fldChar w:fldCharType="begin">
          <w:fldData xml:space="preserve">PEVuZE5vdGU+PENpdGU+PEF1dGhvcj5HaG9yYmFuaTwvQXV0aG9yPjxZZWFyPjIwMjA8L1llYXI+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</w:fldData>
        </w:fldChar>
      </w:r>
      <w:r w:rsidR="00C15697">
        <w:rPr>
          <w:rFonts w:cstheme="minorHAnsi"/>
        </w:rPr>
        <w:instrText xml:space="preserve"> ADDIN EN.CITE </w:instrText>
      </w:r>
      <w:r w:rsidR="00C15697">
        <w:rPr>
          <w:rFonts w:cstheme="minorHAnsi"/>
        </w:rPr>
        <w:fldChar w:fldCharType="begin">
          <w:fldData xml:space="preserve">PEVuZE5vdGU+PENpdGU+PEF1dGhvcj5HaG9yYmFuaTwvQXV0aG9yPjxZZWFyPjIwMjA8L1llYXI+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</w:fldData>
        </w:fldChar>
      </w:r>
      <w:r w:rsidR="00C15697">
        <w:rPr>
          <w:rFonts w:cstheme="minorHAnsi"/>
        </w:rPr>
        <w:instrText xml:space="preserve"> ADDIN EN.CITE.DATA </w:instrText>
      </w:r>
      <w:r w:rsidR="00C15697">
        <w:rPr>
          <w:rFonts w:cstheme="minorHAnsi"/>
        </w:rPr>
      </w:r>
      <w:r w:rsidR="00C15697">
        <w:rPr>
          <w:rFonts w:cstheme="minorHAnsi"/>
        </w:rPr>
        <w:fldChar w:fldCharType="end"/>
      </w:r>
      <w:r w:rsidRPr="00B62DA3">
        <w:rPr>
          <w:rFonts w:cstheme="minorHAnsi"/>
        </w:rPr>
      </w:r>
      <w:r w:rsidRPr="00B62DA3">
        <w:rPr>
          <w:rFonts w:cstheme="minorHAnsi"/>
        </w:rPr>
        <w:fldChar w:fldCharType="separate"/>
      </w:r>
      <w:r w:rsidR="00C15697">
        <w:rPr>
          <w:rFonts w:cstheme="minorHAnsi"/>
          <w:noProof/>
        </w:rPr>
        <w:t>[</w:t>
      </w:r>
      <w:r w:rsidR="00726B1C">
        <w:rPr>
          <w:rFonts w:cstheme="minorHAnsi"/>
          <w:noProof/>
        </w:rPr>
        <w:t>146</w:t>
      </w:r>
      <w:r w:rsidR="00C15697">
        <w:rPr>
          <w:rFonts w:cstheme="minorHAnsi"/>
          <w:noProof/>
        </w:rPr>
        <w:t>,</w:t>
      </w:r>
      <w:r w:rsidR="00726B1C">
        <w:rPr>
          <w:rFonts w:cstheme="minorHAnsi"/>
          <w:noProof/>
        </w:rPr>
        <w:t>141</w:t>
      </w:r>
      <w:r w:rsidR="00C15697">
        <w:rPr>
          <w:rFonts w:cstheme="minorHAnsi"/>
          <w:noProof/>
        </w:rPr>
        <w:t>]</w:t>
      </w:r>
      <w:r w:rsidRPr="00B62DA3">
        <w:rPr>
          <w:rFonts w:cstheme="minorHAnsi"/>
        </w:rPr>
        <w:fldChar w:fldCharType="end"/>
      </w:r>
      <w:r w:rsidRPr="00B62DA3">
        <w:rPr>
          <w:rFonts w:cstheme="minorHAnsi"/>
        </w:rPr>
        <w:t>.</w:t>
      </w:r>
      <w:r>
        <w:t xml:space="preserve"> DVG-containing (interfering) vaccines were also shown to protect mice and ferrets from severe influenza infection </w:t>
      </w:r>
      <w:r>
        <w:rPr>
          <w:rFonts w:cstheme="minorHAnsi"/>
        </w:rPr>
        <w:fldChar w:fldCharType="begin">
          <w:fldData xml:space="preserve">PEVuZE5vdGU+PENpdGU+PEF1dGhvcj5Ob2JsZTwvQXV0aG9yPjxZZWFyPjIwMDQ8L1llYXI+PFJl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</w:fldData>
        </w:fldChar>
      </w:r>
      <w:r w:rsidR="00C15697">
        <w:rPr>
          <w:rFonts w:cstheme="minorHAnsi"/>
        </w:rPr>
        <w:instrText xml:space="preserve"> ADDIN EN.CITE </w:instrText>
      </w:r>
      <w:r w:rsidR="00C15697">
        <w:rPr>
          <w:rFonts w:cstheme="minorHAnsi"/>
        </w:rPr>
        <w:fldChar w:fldCharType="begin">
          <w:fldData xml:space="preserve">PEVuZE5vdGU+PENpdGU+PEF1dGhvcj5Ob2JsZTwvQXV0aG9yPjxZZWFyPjIwMDQ8L1llYXI+PFJl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</w:fldData>
        </w:fldChar>
      </w:r>
      <w:r w:rsidR="00C15697">
        <w:rPr>
          <w:rFonts w:cstheme="minorHAnsi"/>
        </w:rPr>
        <w:instrText xml:space="preserve"> ADDIN EN.CITE.DATA </w:instrText>
      </w:r>
      <w:r w:rsidR="00C15697">
        <w:rPr>
          <w:rFonts w:cstheme="minorHAnsi"/>
        </w:rPr>
      </w:r>
      <w:r w:rsidR="00C15697">
        <w:rPr>
          <w:rFonts w:cstheme="minorHAnsi"/>
        </w:rPr>
        <w:fldChar w:fldCharType="end"/>
      </w:r>
      <w:r>
        <w:rPr>
          <w:rFonts w:cstheme="minorHAnsi"/>
        </w:rPr>
      </w:r>
      <w:r>
        <w:rPr>
          <w:rFonts w:cstheme="minorHAnsi"/>
        </w:rPr>
        <w:fldChar w:fldCharType="separate"/>
      </w:r>
      <w:r w:rsidR="00C15697">
        <w:rPr>
          <w:rFonts w:cstheme="minorHAnsi"/>
          <w:noProof/>
        </w:rPr>
        <w:t>[</w:t>
      </w:r>
      <w:r w:rsidR="00726B1C">
        <w:rPr>
          <w:rFonts w:cstheme="minorHAnsi"/>
          <w:noProof/>
        </w:rPr>
        <w:t>147</w:t>
      </w:r>
      <w:r w:rsidR="00C15697">
        <w:rPr>
          <w:rFonts w:cstheme="minorHAnsi"/>
          <w:noProof/>
        </w:rPr>
        <w:t>,</w:t>
      </w:r>
      <w:r w:rsidR="00726B1C">
        <w:rPr>
          <w:rFonts w:cstheme="minorHAnsi"/>
          <w:noProof/>
        </w:rPr>
        <w:t>148</w:t>
      </w:r>
      <w:r w:rsidR="00C15697">
        <w:rPr>
          <w:rFonts w:cstheme="minorHAnsi"/>
          <w:noProof/>
        </w:rPr>
        <w:t>]</w:t>
      </w:r>
      <w:r>
        <w:rPr>
          <w:rFonts w:cstheme="minorHAnsi"/>
        </w:rPr>
        <w:fldChar w:fldCharType="end"/>
      </w:r>
      <w:r>
        <w:rPr>
          <w:rFonts w:cstheme="minorHAnsi"/>
        </w:rPr>
        <w:t xml:space="preserve">. </w:t>
      </w:r>
      <w:r w:rsidR="00C53283">
        <w:rPr>
          <w:rFonts w:cstheme="minorHAnsi"/>
        </w:rPr>
        <w:t>However</w:t>
      </w:r>
      <w:r>
        <w:rPr>
          <w:rFonts w:cstheme="minorHAnsi"/>
        </w:rPr>
        <w:t xml:space="preserve">, the presence of DVGs in the live-attenuated vaccines has been suggested to reduce their immunogenicity by interfering with the replication of the vaccine </w:t>
      </w:r>
      <w:r>
        <w:rPr>
          <w:rFonts w:cstheme="minorHAnsi"/>
        </w:rPr>
        <w:lastRenderedPageBreak/>
        <w:t xml:space="preserve">strain </w:t>
      </w:r>
      <w:r>
        <w:rPr>
          <w:rFonts w:cstheme="minorHAnsi"/>
        </w:rPr>
        <w:fldChar w:fldCharType="begin">
          <w:fldData xml:space="preserve">PEVuZE5vdGU+PENpdGU+PEF1dGhvcj5GcmVuc2luZzwvQXV0aG9yPjxZZWFyPjIwMTQ8L1llYXI+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</w:fldData>
        </w:fldChar>
      </w:r>
      <w:r w:rsidR="00C15697">
        <w:rPr>
          <w:rFonts w:cstheme="minorHAnsi"/>
        </w:rPr>
        <w:instrText xml:space="preserve"> ADDIN EN.CITE </w:instrText>
      </w:r>
      <w:r w:rsidR="00C15697">
        <w:rPr>
          <w:rFonts w:cstheme="minorHAnsi"/>
        </w:rPr>
        <w:fldChar w:fldCharType="begin">
          <w:fldData xml:space="preserve">PEVuZE5vdGU+PENpdGU+PEF1dGhvcj5GcmVuc2luZzwvQXV0aG9yPjxZZWFyPjIwMTQ8L1llYXI+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</w:fldData>
        </w:fldChar>
      </w:r>
      <w:r w:rsidR="00C15697">
        <w:rPr>
          <w:rFonts w:cstheme="minorHAnsi"/>
        </w:rPr>
        <w:instrText xml:space="preserve"> ADDIN EN.CITE.DATA </w:instrText>
      </w:r>
      <w:r w:rsidR="00C15697">
        <w:rPr>
          <w:rFonts w:cstheme="minorHAnsi"/>
        </w:rPr>
      </w:r>
      <w:r w:rsidR="00C15697">
        <w:rPr>
          <w:rFonts w:cstheme="minorHAnsi"/>
        </w:rPr>
        <w:fldChar w:fldCharType="end"/>
      </w:r>
      <w:r>
        <w:rPr>
          <w:rFonts w:cstheme="minorHAnsi"/>
        </w:rPr>
      </w:r>
      <w:r>
        <w:rPr>
          <w:rFonts w:cstheme="minorHAnsi"/>
        </w:rPr>
        <w:fldChar w:fldCharType="separate"/>
      </w:r>
      <w:r w:rsidR="00C15697">
        <w:rPr>
          <w:rFonts w:cstheme="minorHAnsi"/>
          <w:noProof/>
        </w:rPr>
        <w:t>[</w:t>
      </w:r>
      <w:r w:rsidR="00726B1C">
        <w:rPr>
          <w:rFonts w:cstheme="minorHAnsi"/>
          <w:noProof/>
        </w:rPr>
        <w:t>149</w:t>
      </w:r>
      <w:r w:rsidR="00C15697">
        <w:rPr>
          <w:rFonts w:cstheme="minorHAnsi"/>
          <w:noProof/>
        </w:rPr>
        <w:t>,</w:t>
      </w:r>
      <w:r w:rsidR="00726B1C">
        <w:rPr>
          <w:rFonts w:cstheme="minorHAnsi"/>
          <w:noProof/>
        </w:rPr>
        <w:t>150</w:t>
      </w:r>
      <w:r w:rsidR="00C15697">
        <w:rPr>
          <w:rFonts w:cstheme="minorHAnsi"/>
          <w:noProof/>
        </w:rPr>
        <w:t>]</w:t>
      </w:r>
      <w:r>
        <w:rPr>
          <w:rFonts w:cstheme="minorHAnsi"/>
        </w:rPr>
        <w:fldChar w:fldCharType="end"/>
      </w:r>
      <w:r w:rsidR="00C53283">
        <w:rPr>
          <w:rFonts w:cstheme="minorHAnsi"/>
        </w:rPr>
        <w:t>, suggesting that a careful balance may need to be found for some of the above approaches</w:t>
      </w:r>
      <w:r>
        <w:rPr>
          <w:rFonts w:cstheme="minorHAnsi"/>
        </w:rPr>
        <w:t>. Understanding the viral and host molecular determinants of DVG production can therefore help to regulate aberrant polymerase activity of the vaccine strains. In this way, the multifunctional role of the viral RNA polymerase in innate immune activation represents an important area of future research.</w:t>
      </w:r>
    </w:p>
    <w:p w14:paraId="12A06D49" w14:textId="2858D531" w:rsidR="00EA583E" w:rsidRDefault="00EA583E" w:rsidP="002F5D32">
      <w:pPr>
        <w:jc w:val="both"/>
      </w:pPr>
    </w:p>
    <w:p w14:paraId="72F76F0C" w14:textId="4AC20D37" w:rsidR="006508E0" w:rsidRDefault="006508E0" w:rsidP="006508E0">
      <w:pPr>
        <w:pStyle w:val="Heading1"/>
      </w:pPr>
      <w:r>
        <w:t>Declarations</w:t>
      </w:r>
    </w:p>
    <w:p w14:paraId="7FE1F055" w14:textId="19575F5F" w:rsidR="002F5D32" w:rsidRPr="002435B6" w:rsidRDefault="002F5D32" w:rsidP="006508E0">
      <w:pPr>
        <w:pStyle w:val="Heading2"/>
      </w:pPr>
      <w:r>
        <w:t>Acknowledgements</w:t>
      </w:r>
    </w:p>
    <w:p w14:paraId="43A08382" w14:textId="4389D99D" w:rsidR="002F5D32" w:rsidRDefault="002F5D32" w:rsidP="002F5D32">
      <w:pPr>
        <w:jc w:val="both"/>
      </w:pPr>
      <w:r>
        <w:t>We thank Dr Valeria Lulla for suggestions and advice.</w:t>
      </w:r>
    </w:p>
    <w:p w14:paraId="4B2FDD1F" w14:textId="781FDAE6" w:rsidR="00F84D80" w:rsidRDefault="00F84D80" w:rsidP="00E76560">
      <w:pPr>
        <w:jc w:val="both"/>
      </w:pPr>
    </w:p>
    <w:p w14:paraId="791D9107" w14:textId="48255DCB" w:rsidR="002435B6" w:rsidRPr="002435B6" w:rsidRDefault="00ED5E97" w:rsidP="006508E0">
      <w:pPr>
        <w:pStyle w:val="Heading2"/>
      </w:pPr>
      <w:r>
        <w:t>Funding</w:t>
      </w:r>
    </w:p>
    <w:p w14:paraId="1F6F7039" w14:textId="7D4A13CF" w:rsidR="002435B6" w:rsidRPr="002435B6" w:rsidRDefault="00292EAC" w:rsidP="00E76560">
      <w:pPr>
        <w:jc w:val="both"/>
        <w:rPr>
          <w:rFonts w:cstheme="minorHAnsi"/>
        </w:rPr>
      </w:pPr>
      <w:r>
        <w:rPr>
          <w:lang w:val="en-US"/>
        </w:rPr>
        <w:t>Aartjan J.W. te Velthuis</w:t>
      </w:r>
      <w:r w:rsidRPr="002435B6">
        <w:rPr>
          <w:rFonts w:cstheme="minorHAnsi"/>
        </w:rPr>
        <w:t xml:space="preserve"> </w:t>
      </w:r>
      <w:r w:rsidR="002435B6" w:rsidRPr="002435B6">
        <w:rPr>
          <w:rFonts w:cstheme="minorHAnsi"/>
        </w:rPr>
        <w:t>is supported by joint Wellcome Trust and Royal Society grant 206579/Z/17/Z, and the National Institutes of Health grant R21AI147172. E</w:t>
      </w:r>
      <w:r>
        <w:rPr>
          <w:rFonts w:cstheme="minorHAnsi"/>
        </w:rPr>
        <w:t>lizaveta</w:t>
      </w:r>
      <w:r w:rsidR="002435B6" w:rsidRPr="002435B6">
        <w:rPr>
          <w:rFonts w:cstheme="minorHAnsi"/>
        </w:rPr>
        <w:t xml:space="preserve"> Elshina is supported by Engineering and Physical Sciences Research Council scholarship EP/S515322/1.</w:t>
      </w:r>
    </w:p>
    <w:p w14:paraId="4BB88DD5" w14:textId="77777777" w:rsidR="002435B6" w:rsidRDefault="002435B6" w:rsidP="00E76560">
      <w:pPr>
        <w:jc w:val="both"/>
      </w:pPr>
    </w:p>
    <w:p w14:paraId="468D8AFB" w14:textId="3E724F6A" w:rsidR="002435B6" w:rsidRPr="002435B6" w:rsidRDefault="002435B6" w:rsidP="006508E0">
      <w:pPr>
        <w:pStyle w:val="Heading2"/>
      </w:pPr>
      <w:r>
        <w:t>Competing interests</w:t>
      </w:r>
    </w:p>
    <w:p w14:paraId="3AD53D79" w14:textId="51F2FE3E" w:rsidR="002435B6" w:rsidRDefault="00F45D69" w:rsidP="00E76560">
      <w:pPr>
        <w:jc w:val="both"/>
      </w:pPr>
      <w:r w:rsidRPr="00F45D69">
        <w:t>The authors declare that they have no conflicts of interest</w:t>
      </w:r>
      <w:r w:rsidR="002435B6">
        <w:t>.</w:t>
      </w:r>
    </w:p>
    <w:p w14:paraId="3D7F6B17" w14:textId="5C3C1D2E" w:rsidR="006508E0" w:rsidRDefault="006508E0" w:rsidP="00E76560">
      <w:pPr>
        <w:jc w:val="both"/>
      </w:pPr>
    </w:p>
    <w:p w14:paraId="74226A4A" w14:textId="467D0082" w:rsidR="006508E0" w:rsidRDefault="006508E0" w:rsidP="006508E0">
      <w:pPr>
        <w:pStyle w:val="Heading2"/>
        <w:rPr>
          <w:rFonts w:eastAsia="Times New Roman"/>
          <w:lang w:val="en-US"/>
        </w:rPr>
      </w:pPr>
      <w:r w:rsidRPr="006508E0">
        <w:rPr>
          <w:rFonts w:eastAsia="Times New Roman"/>
          <w:lang w:val="en-US"/>
        </w:rPr>
        <w:t xml:space="preserve">Code </w:t>
      </w:r>
      <w:r>
        <w:rPr>
          <w:rFonts w:eastAsia="Times New Roman"/>
          <w:lang w:val="en-US"/>
        </w:rPr>
        <w:t xml:space="preserve">and data </w:t>
      </w:r>
      <w:r w:rsidRPr="006508E0">
        <w:rPr>
          <w:rFonts w:eastAsia="Times New Roman"/>
          <w:lang w:val="en-US"/>
        </w:rPr>
        <w:t>availability</w:t>
      </w:r>
    </w:p>
    <w:p w14:paraId="12B884F3" w14:textId="76482838" w:rsidR="006508E0" w:rsidRPr="006508E0" w:rsidRDefault="006508E0" w:rsidP="006508E0">
      <w:pPr>
        <w:rPr>
          <w:lang w:val="en-US"/>
        </w:rPr>
      </w:pPr>
      <w:r>
        <w:rPr>
          <w:lang w:val="en-US"/>
        </w:rPr>
        <w:t>Not applicable</w:t>
      </w:r>
      <w:r w:rsidR="00F45D69">
        <w:rPr>
          <w:lang w:val="en-US"/>
        </w:rPr>
        <w:t>.</w:t>
      </w:r>
    </w:p>
    <w:p w14:paraId="6754A0A7" w14:textId="77777777" w:rsidR="006508E0" w:rsidRPr="006508E0" w:rsidRDefault="006508E0" w:rsidP="006508E0">
      <w:pPr>
        <w:jc w:val="both"/>
        <w:rPr>
          <w:rFonts w:ascii="Segoe UI" w:eastAsia="Times New Roman" w:hAnsi="Segoe UI" w:cs="Segoe UI"/>
          <w:b/>
          <w:bCs/>
          <w:color w:val="333333"/>
          <w:sz w:val="27"/>
          <w:szCs w:val="27"/>
          <w:lang w:val="en-US"/>
        </w:rPr>
      </w:pPr>
    </w:p>
    <w:p w14:paraId="34A4059A" w14:textId="51208AE9" w:rsidR="006508E0" w:rsidRPr="006508E0" w:rsidRDefault="006508E0" w:rsidP="006508E0">
      <w:pPr>
        <w:jc w:val="both"/>
        <w:rPr>
          <w:rFonts w:ascii="Segoe UI" w:eastAsia="Times New Roman" w:hAnsi="Segoe UI" w:cs="Segoe UI"/>
          <w:b/>
          <w:bCs/>
          <w:color w:val="333333"/>
          <w:sz w:val="27"/>
          <w:szCs w:val="27"/>
          <w:lang w:val="en-US"/>
        </w:rPr>
      </w:pPr>
      <w:r w:rsidRPr="006508E0">
        <w:rPr>
          <w:rStyle w:val="Heading2Char"/>
          <w:lang w:val="en-US"/>
        </w:rPr>
        <w:t>Authors' contributions</w:t>
      </w:r>
    </w:p>
    <w:p w14:paraId="1377C41B" w14:textId="2F05E1FB" w:rsidR="006508E0" w:rsidRDefault="006508E0" w:rsidP="006508E0">
      <w:pPr>
        <w:rPr>
          <w:lang w:val="en-US"/>
        </w:rPr>
      </w:pPr>
      <w:r>
        <w:rPr>
          <w:lang w:val="en-US"/>
        </w:rPr>
        <w:t>E</w:t>
      </w:r>
      <w:r w:rsidR="00292EAC">
        <w:rPr>
          <w:lang w:val="en-US"/>
        </w:rPr>
        <w:t>lizaveta</w:t>
      </w:r>
      <w:r>
        <w:rPr>
          <w:lang w:val="en-US"/>
        </w:rPr>
        <w:t xml:space="preserve"> Elshina wrote manuscript, compiled tables and created figures. </w:t>
      </w:r>
      <w:r w:rsidR="00292EAC">
        <w:rPr>
          <w:lang w:val="en-US"/>
        </w:rPr>
        <w:t>Aartjan J.W. te Velthuis</w:t>
      </w:r>
      <w:r w:rsidR="00292EAC" w:rsidRPr="002435B6">
        <w:rPr>
          <w:rFonts w:cstheme="minorHAnsi"/>
        </w:rPr>
        <w:t xml:space="preserve"> </w:t>
      </w:r>
      <w:r>
        <w:rPr>
          <w:lang w:val="en-US"/>
        </w:rPr>
        <w:t>wrote manuscript.</w:t>
      </w:r>
    </w:p>
    <w:p w14:paraId="2E79E950" w14:textId="15F873E3" w:rsidR="00F45D69" w:rsidRDefault="00F45D69" w:rsidP="006508E0">
      <w:pPr>
        <w:rPr>
          <w:lang w:val="en-US"/>
        </w:rPr>
      </w:pPr>
    </w:p>
    <w:p w14:paraId="77828C6D" w14:textId="76D1ECD3" w:rsidR="00F45D69" w:rsidRDefault="00F45D69" w:rsidP="00F45D69">
      <w:pPr>
        <w:pStyle w:val="Heading2"/>
        <w:rPr>
          <w:lang w:val="en-US"/>
        </w:rPr>
      </w:pPr>
      <w:r>
        <w:rPr>
          <w:lang w:val="en-US"/>
        </w:rPr>
        <w:t>Author affiliations</w:t>
      </w:r>
    </w:p>
    <w:p w14:paraId="61321BED" w14:textId="787D9D60" w:rsidR="006508E0" w:rsidRDefault="00F45D69" w:rsidP="00F45D69">
      <w:pPr>
        <w:rPr>
          <w:lang w:val="en-US"/>
        </w:rPr>
      </w:pPr>
      <w:r>
        <w:rPr>
          <w:lang w:val="en-US"/>
        </w:rPr>
        <w:t>Elizaveta Elshina and Aartjan J.W. te Velthuis: Division of Virology, Department of Pathology, University of Cambridge, Addenbrooke’s Hospital, Hills Road, Cambridge CB2 0QQ, United Kingdom.</w:t>
      </w:r>
    </w:p>
    <w:p w14:paraId="237B11F1" w14:textId="436C1076" w:rsidR="00F45D69" w:rsidRDefault="00F45D69" w:rsidP="00F45D69">
      <w:pPr>
        <w:rPr>
          <w:lang w:val="en-US"/>
        </w:rPr>
      </w:pPr>
    </w:p>
    <w:p w14:paraId="23C04467" w14:textId="45C6CA35" w:rsidR="00F45D69" w:rsidRDefault="00F45D69" w:rsidP="00F45D69">
      <w:pPr>
        <w:rPr>
          <w:lang w:val="en-US"/>
        </w:rPr>
      </w:pPr>
      <w:r>
        <w:rPr>
          <w:lang w:val="en-US"/>
        </w:rPr>
        <w:t>Aartjan J.W. te Velthuis: Lewis Thomas Laboratory, Department of Molecular Biology, Princeton University, Washington Road, Princeton, 08544 NJ, United States.</w:t>
      </w:r>
    </w:p>
    <w:p w14:paraId="744FB071" w14:textId="77777777" w:rsidR="00F45D69" w:rsidRPr="006508E0" w:rsidRDefault="00F45D69" w:rsidP="006508E0">
      <w:pPr>
        <w:jc w:val="both"/>
        <w:rPr>
          <w:rFonts w:ascii="Segoe UI" w:eastAsia="Times New Roman" w:hAnsi="Segoe UI" w:cs="Segoe UI"/>
          <w:b/>
          <w:bCs/>
          <w:color w:val="333333"/>
          <w:sz w:val="27"/>
          <w:szCs w:val="27"/>
          <w:lang w:val="en-US"/>
        </w:rPr>
      </w:pPr>
    </w:p>
    <w:p w14:paraId="5A663BEC" w14:textId="22D5D376" w:rsidR="006508E0" w:rsidRDefault="006508E0" w:rsidP="006508E0">
      <w:pPr>
        <w:pStyle w:val="Heading2"/>
        <w:rPr>
          <w:rFonts w:eastAsia="Times New Roman"/>
          <w:lang w:val="en-US"/>
        </w:rPr>
      </w:pPr>
      <w:r w:rsidRPr="006508E0">
        <w:rPr>
          <w:rFonts w:eastAsia="Times New Roman"/>
          <w:lang w:val="en-US"/>
        </w:rPr>
        <w:t>Ethics approval</w:t>
      </w:r>
    </w:p>
    <w:p w14:paraId="001E205A" w14:textId="17CE8650" w:rsidR="006508E0" w:rsidRPr="006508E0" w:rsidRDefault="006508E0" w:rsidP="006508E0">
      <w:pPr>
        <w:rPr>
          <w:lang w:val="en-US"/>
        </w:rPr>
      </w:pPr>
      <w:r>
        <w:rPr>
          <w:lang w:val="en-US"/>
        </w:rPr>
        <w:t>Not applicable</w:t>
      </w:r>
    </w:p>
    <w:p w14:paraId="1F15AAFF" w14:textId="77777777" w:rsidR="006508E0" w:rsidRPr="006508E0" w:rsidRDefault="006508E0" w:rsidP="006508E0">
      <w:pPr>
        <w:jc w:val="both"/>
        <w:rPr>
          <w:rFonts w:ascii="Segoe UI" w:eastAsia="Times New Roman" w:hAnsi="Segoe UI" w:cs="Segoe UI"/>
          <w:b/>
          <w:bCs/>
          <w:color w:val="333333"/>
          <w:sz w:val="27"/>
          <w:szCs w:val="27"/>
          <w:lang w:val="en-US"/>
        </w:rPr>
      </w:pPr>
    </w:p>
    <w:p w14:paraId="1D4DBF72" w14:textId="6DB40055" w:rsidR="006508E0" w:rsidRDefault="006508E0" w:rsidP="006508E0">
      <w:pPr>
        <w:pStyle w:val="Heading2"/>
        <w:rPr>
          <w:rFonts w:eastAsia="Times New Roman"/>
          <w:lang w:val="en-US"/>
        </w:rPr>
      </w:pPr>
      <w:r w:rsidRPr="006508E0">
        <w:rPr>
          <w:rFonts w:eastAsia="Times New Roman"/>
          <w:lang w:val="en-US"/>
        </w:rPr>
        <w:t>Consent to participate</w:t>
      </w:r>
    </w:p>
    <w:p w14:paraId="46EC1881" w14:textId="77777777" w:rsidR="006508E0" w:rsidRPr="006508E0" w:rsidRDefault="006508E0" w:rsidP="006508E0">
      <w:pPr>
        <w:rPr>
          <w:lang w:val="en-US"/>
        </w:rPr>
      </w:pPr>
      <w:r>
        <w:rPr>
          <w:lang w:val="en-US"/>
        </w:rPr>
        <w:t>Not applicable</w:t>
      </w:r>
    </w:p>
    <w:p w14:paraId="4AB644D7" w14:textId="77777777" w:rsidR="006508E0" w:rsidRPr="006508E0" w:rsidRDefault="006508E0" w:rsidP="006508E0">
      <w:pPr>
        <w:jc w:val="both"/>
        <w:rPr>
          <w:rFonts w:ascii="Segoe UI" w:eastAsia="Times New Roman" w:hAnsi="Segoe UI" w:cs="Segoe UI"/>
          <w:b/>
          <w:bCs/>
          <w:color w:val="333333"/>
          <w:sz w:val="27"/>
          <w:szCs w:val="27"/>
          <w:lang w:val="en-US"/>
        </w:rPr>
      </w:pPr>
    </w:p>
    <w:p w14:paraId="09386706" w14:textId="11A08A6C" w:rsidR="006508E0" w:rsidRDefault="006508E0" w:rsidP="006508E0">
      <w:pPr>
        <w:jc w:val="both"/>
      </w:pPr>
      <w:r w:rsidRPr="006508E0">
        <w:rPr>
          <w:rStyle w:val="Heading2Char"/>
          <w:lang w:val="en-US"/>
        </w:rPr>
        <w:t>Consent for publication</w:t>
      </w:r>
    </w:p>
    <w:p w14:paraId="6A74DEAF" w14:textId="77777777" w:rsidR="006508E0" w:rsidRPr="006508E0" w:rsidRDefault="006508E0" w:rsidP="006508E0">
      <w:pPr>
        <w:rPr>
          <w:lang w:val="en-US"/>
        </w:rPr>
      </w:pPr>
      <w:r>
        <w:rPr>
          <w:lang w:val="en-US"/>
        </w:rPr>
        <w:t>Not applicable</w:t>
      </w:r>
    </w:p>
    <w:p w14:paraId="3CD5EABB" w14:textId="77777777" w:rsidR="002435B6" w:rsidRDefault="002435B6" w:rsidP="00E76560">
      <w:pPr>
        <w:jc w:val="both"/>
      </w:pPr>
    </w:p>
    <w:p w14:paraId="4B599B3D" w14:textId="501C0D5D" w:rsidR="00F84D80" w:rsidRPr="002435B6" w:rsidRDefault="002435B6" w:rsidP="002435B6">
      <w:pPr>
        <w:pStyle w:val="Heading1"/>
      </w:pPr>
      <w:r w:rsidRPr="002435B6">
        <w:lastRenderedPageBreak/>
        <w:t>References</w:t>
      </w:r>
    </w:p>
    <w:p w14:paraId="1C39793C" w14:textId="5E3485E2" w:rsidR="00964DA7" w:rsidRPr="00964DA7" w:rsidRDefault="00F84D80" w:rsidP="00964DA7">
      <w:pPr>
        <w:pStyle w:val="EndNoteBibliography"/>
        <w:rPr>
          <w:noProof/>
        </w:rPr>
      </w:pPr>
      <w:r>
        <w:fldChar w:fldCharType="begin"/>
      </w:r>
      <w:r>
        <w:instrText xml:space="preserve"> ADDIN EN.REFLIST </w:instrText>
      </w:r>
      <w:r>
        <w:fldChar w:fldCharType="separate"/>
      </w:r>
      <w:r w:rsidR="00964DA7" w:rsidRPr="00964DA7">
        <w:rPr>
          <w:noProof/>
        </w:rPr>
        <w:t xml:space="preserve">1. WHO (2021) Influenza – estimating burden of disease. </w:t>
      </w:r>
      <w:hyperlink r:id="rId6" w:history="1">
        <w:r w:rsidR="00964DA7" w:rsidRPr="00964DA7">
          <w:rPr>
            <w:rStyle w:val="Hyperlink"/>
            <w:noProof/>
          </w:rPr>
          <w:t>https://www.euro.who.int/en/health-topics/communicable-diseases/influenza/seasonal-influenza/burden-of-influenza</w:t>
        </w:r>
      </w:hyperlink>
      <w:r w:rsidR="00964DA7" w:rsidRPr="00964DA7">
        <w:rPr>
          <w:noProof/>
        </w:rPr>
        <w:t xml:space="preserve">. Accessed 5 April 2021 </w:t>
      </w:r>
    </w:p>
    <w:p w14:paraId="79273D52" w14:textId="0A0F4666" w:rsidR="00964DA7" w:rsidRPr="00964DA7" w:rsidRDefault="00964DA7" w:rsidP="00964DA7">
      <w:pPr>
        <w:pStyle w:val="EndNoteBibliography"/>
        <w:rPr>
          <w:noProof/>
        </w:rPr>
      </w:pPr>
      <w:r w:rsidRPr="00964DA7">
        <w:rPr>
          <w:noProof/>
        </w:rPr>
        <w:t>2. Kuiken T, Taubenberger JK (2008) Pathology of human influenza revisited. Vaccine 26 Suppl 4:D59-66. doi:</w:t>
      </w:r>
      <w:hyperlink r:id="rId7" w:history="1">
        <w:r w:rsidRPr="00964DA7">
          <w:rPr>
            <w:rStyle w:val="Hyperlink"/>
            <w:noProof/>
          </w:rPr>
          <w:t>https://doi.org/10.1016/j.vaccine.2008.07.025</w:t>
        </w:r>
      </w:hyperlink>
    </w:p>
    <w:p w14:paraId="2775A2A1" w14:textId="635CB4A8" w:rsidR="00964DA7" w:rsidRPr="00964DA7" w:rsidRDefault="00964DA7" w:rsidP="00964DA7">
      <w:pPr>
        <w:pStyle w:val="EndNoteBibliography"/>
        <w:rPr>
          <w:noProof/>
        </w:rPr>
      </w:pPr>
      <w:r w:rsidRPr="00964DA7">
        <w:rPr>
          <w:noProof/>
        </w:rPr>
        <w:t>3. Short KR, Veeris R, Leijten LM, van den Brand JM, Jong VL, Stittelaar K, Osterhaus A, Andeweg A, van Riel D (2017) Proinflammatory Cytokine Responses in Extra-Respiratory Tissues During Severe Influenza. J Infect Dis 216 (7):829-833. doi:</w:t>
      </w:r>
      <w:hyperlink r:id="rId8" w:history="1">
        <w:r w:rsidRPr="00964DA7">
          <w:rPr>
            <w:rStyle w:val="Hyperlink"/>
            <w:noProof/>
          </w:rPr>
          <w:t>https://doi.org/10.1093/infdis/jix281</w:t>
        </w:r>
      </w:hyperlink>
    </w:p>
    <w:p w14:paraId="6093CAEB" w14:textId="78CAF2D2" w:rsidR="00964DA7" w:rsidRPr="00964DA7" w:rsidRDefault="00964DA7" w:rsidP="00964DA7">
      <w:pPr>
        <w:pStyle w:val="EndNoteBibliography"/>
        <w:rPr>
          <w:noProof/>
        </w:rPr>
      </w:pPr>
      <w:r w:rsidRPr="00964DA7">
        <w:rPr>
          <w:noProof/>
        </w:rPr>
        <w:t>4. de Wit E, Siegers JY, Cronin JM, Weatherman S, van den Brand JM, Leijten LM, van Run P, Begeman L, van den Ham HJ, Andeweg AC, Bushmaker T, Scott DP, Saturday G, Munster VJ, Feldmann H, van Riel D (2018) 1918 H1N1 Influenza Virus Replicates and Induces Proinflammatory Cytokine Responses in Extrarespiratory Tissues of Ferrets. J Infect Dis 217 (8):1237-1246. doi:</w:t>
      </w:r>
      <w:hyperlink r:id="rId9" w:history="1">
        <w:r w:rsidRPr="00964DA7">
          <w:rPr>
            <w:rStyle w:val="Hyperlink"/>
            <w:noProof/>
          </w:rPr>
          <w:t>https://doi.org/10.1093/infdis/jiy003</w:t>
        </w:r>
      </w:hyperlink>
    </w:p>
    <w:p w14:paraId="4422D174" w14:textId="3A2EDBA0" w:rsidR="00964DA7" w:rsidRPr="00964DA7" w:rsidRDefault="00964DA7" w:rsidP="00964DA7">
      <w:pPr>
        <w:pStyle w:val="EndNoteBibliography"/>
        <w:rPr>
          <w:noProof/>
        </w:rPr>
      </w:pPr>
      <w:r w:rsidRPr="00964DA7">
        <w:rPr>
          <w:noProof/>
        </w:rPr>
        <w:t>5. Honce R, Wohlgemuth N, Meliopoulos VA, Short KR, Schultz-Cherry S (2020) Influenza in High-Risk Hosts-Lessons Learned from Animal Models. Cold Spring Harb Perspect Med 10 (12). doi:</w:t>
      </w:r>
      <w:hyperlink r:id="rId10" w:history="1">
        <w:r w:rsidRPr="00964DA7">
          <w:rPr>
            <w:rStyle w:val="Hyperlink"/>
            <w:noProof/>
          </w:rPr>
          <w:t>https://doi.org/10.1101/cshperspect.a038604</w:t>
        </w:r>
      </w:hyperlink>
    </w:p>
    <w:p w14:paraId="7CC18576" w14:textId="7B59E779" w:rsidR="00964DA7" w:rsidRPr="00964DA7" w:rsidRDefault="00964DA7" w:rsidP="00964DA7">
      <w:pPr>
        <w:pStyle w:val="EndNoteBibliography"/>
        <w:rPr>
          <w:noProof/>
        </w:rPr>
      </w:pPr>
      <w:r w:rsidRPr="00964DA7">
        <w:rPr>
          <w:noProof/>
        </w:rPr>
        <w:t>6. Mettelman RC, Thomas PG (2021) Human Susceptibility to Influenza Infection and Severe Disease. Cold Spring Harb Perspect Med 11 (5). doi:</w:t>
      </w:r>
      <w:hyperlink r:id="rId11" w:history="1">
        <w:r w:rsidRPr="00964DA7">
          <w:rPr>
            <w:rStyle w:val="Hyperlink"/>
            <w:noProof/>
          </w:rPr>
          <w:t>https://doi.org/10.1101/cshperspect.a038711</w:t>
        </w:r>
      </w:hyperlink>
    </w:p>
    <w:p w14:paraId="31091666" w14:textId="1BF6D4B1" w:rsidR="00964DA7" w:rsidRPr="00964DA7" w:rsidRDefault="00964DA7" w:rsidP="00964DA7">
      <w:pPr>
        <w:pStyle w:val="EndNoteBibliography"/>
        <w:rPr>
          <w:noProof/>
        </w:rPr>
      </w:pPr>
      <w:r w:rsidRPr="00964DA7">
        <w:rPr>
          <w:noProof/>
        </w:rPr>
        <w:t>7. Liu G, Park HS, Pyo HM, Liu Q, Zhou Y (2015) Influenza A Virus Panhandle Structure Is Directly Involved in RIG-I Activation and Interferon Induction. J Virol 89 (11):6067-6079. doi:</w:t>
      </w:r>
      <w:hyperlink r:id="rId12" w:history="1">
        <w:r w:rsidRPr="00964DA7">
          <w:rPr>
            <w:rStyle w:val="Hyperlink"/>
            <w:noProof/>
          </w:rPr>
          <w:t>https://doi.org/10.1128/JVI.00232-15</w:t>
        </w:r>
      </w:hyperlink>
    </w:p>
    <w:p w14:paraId="404D844D" w14:textId="31120263" w:rsidR="00964DA7" w:rsidRPr="00964DA7" w:rsidRDefault="00964DA7" w:rsidP="00964DA7">
      <w:pPr>
        <w:pStyle w:val="EndNoteBibliography"/>
        <w:rPr>
          <w:noProof/>
        </w:rPr>
      </w:pPr>
      <w:r w:rsidRPr="00964DA7">
        <w:rPr>
          <w:noProof/>
        </w:rPr>
        <w:t>8. Kato H, Takeuchi O, Sato S, Yoneyama M, Yamamoto M, Matsui K, Uematsu S, Jung A, Kawai T, Ishii KJ, Yamaguchi O, Otsu K, Tsujimura T, Koh CS, Reis e Sousa C, Matsuura Y, Fujita T, Akira S (2006) Differential roles of MDA5 and RIG-I helicases in the recognition of RNA viruses. Nature 441 (7089):101-105. doi:</w:t>
      </w:r>
      <w:hyperlink r:id="rId13" w:history="1">
        <w:r w:rsidRPr="00964DA7">
          <w:rPr>
            <w:rStyle w:val="Hyperlink"/>
            <w:noProof/>
          </w:rPr>
          <w:t>https://doi.org/10.1038/nature04734</w:t>
        </w:r>
      </w:hyperlink>
    </w:p>
    <w:p w14:paraId="4CDB4F54" w14:textId="1B95757F" w:rsidR="00964DA7" w:rsidRPr="00964DA7" w:rsidRDefault="00964DA7" w:rsidP="00964DA7">
      <w:pPr>
        <w:pStyle w:val="EndNoteBibliography"/>
        <w:rPr>
          <w:noProof/>
        </w:rPr>
      </w:pPr>
      <w:r w:rsidRPr="00964DA7">
        <w:rPr>
          <w:noProof/>
        </w:rPr>
        <w:t>9. Liu G, Lu Y, Thulasi Raman SN, Xu F, Wu Q, Li Z, Brownlie R, Liu Q, Zhou Y (2018) Nuclear-resident RIG-I senses viral replication inducing antiviral immunity. Nat Commun 9 (1):3199. doi:</w:t>
      </w:r>
      <w:hyperlink r:id="rId14" w:history="1">
        <w:r w:rsidRPr="00964DA7">
          <w:rPr>
            <w:rStyle w:val="Hyperlink"/>
            <w:noProof/>
          </w:rPr>
          <w:t>https://doi.org/10.1038/s41467-018-05745-w</w:t>
        </w:r>
      </w:hyperlink>
    </w:p>
    <w:p w14:paraId="17E17180" w14:textId="0AEDAB55" w:rsidR="00964DA7" w:rsidRPr="00964DA7" w:rsidRDefault="00964DA7" w:rsidP="00964DA7">
      <w:pPr>
        <w:pStyle w:val="EndNoteBibliography"/>
        <w:rPr>
          <w:noProof/>
        </w:rPr>
      </w:pPr>
      <w:r w:rsidRPr="00964DA7">
        <w:rPr>
          <w:noProof/>
        </w:rPr>
        <w:t>10. Pang IK, Pillai PS, Iwasaki A (2013) Efficient influenza A virus replication in the respiratory tract requires signals from TLR7 and RIG-I. Proc Natl Acad Sci U S A 110 (34):13910-13915. doi:</w:t>
      </w:r>
      <w:hyperlink r:id="rId15" w:history="1">
        <w:r w:rsidRPr="00964DA7">
          <w:rPr>
            <w:rStyle w:val="Hyperlink"/>
            <w:noProof/>
          </w:rPr>
          <w:t>https://doi.org/10.1073/pnas.1303275110</w:t>
        </w:r>
      </w:hyperlink>
    </w:p>
    <w:p w14:paraId="576C63FD" w14:textId="7C1257BF" w:rsidR="00964DA7" w:rsidRPr="00964DA7" w:rsidRDefault="00964DA7" w:rsidP="00964DA7">
      <w:pPr>
        <w:pStyle w:val="EndNoteBibliography"/>
        <w:rPr>
          <w:noProof/>
        </w:rPr>
      </w:pPr>
      <w:r w:rsidRPr="00964DA7">
        <w:rPr>
          <w:noProof/>
        </w:rPr>
        <w:t>11. Tisoncik JR, Korth MJ, Simmons CP, Farrar J, Martin TR, Katze MG (2012) Into the eye of the cytokine storm. Microbiol Mol Biol Rev 76 (1):16-32. doi:</w:t>
      </w:r>
      <w:hyperlink r:id="rId16" w:history="1">
        <w:r w:rsidRPr="00964DA7">
          <w:rPr>
            <w:rStyle w:val="Hyperlink"/>
            <w:noProof/>
          </w:rPr>
          <w:t>https://doi.org/10.1128/MMBR.05015-11</w:t>
        </w:r>
      </w:hyperlink>
    </w:p>
    <w:p w14:paraId="5364A6B7" w14:textId="4939CB45" w:rsidR="00964DA7" w:rsidRPr="00964DA7" w:rsidRDefault="00964DA7" w:rsidP="00964DA7">
      <w:pPr>
        <w:pStyle w:val="EndNoteBibliography"/>
        <w:rPr>
          <w:noProof/>
        </w:rPr>
      </w:pPr>
      <w:r w:rsidRPr="00964DA7">
        <w:rPr>
          <w:noProof/>
        </w:rPr>
        <w:t>12.</w:t>
      </w:r>
      <w:r w:rsidRPr="00964DA7">
        <w:rPr>
          <w:noProof/>
        </w:rPr>
        <w:t xml:space="preserve"> Short KR, Kroeze EJBV, Fouchier RAM, Kuiken T (2014) Pathogenesis of influenza-induced acute respiratory distress syndrome. The Lancet Infectious Diseases 14 (1):57-69. doi:</w:t>
      </w:r>
      <w:hyperlink r:id="rId17" w:history="1">
        <w:r w:rsidRPr="00964DA7">
          <w:rPr>
            <w:rStyle w:val="Hyperlink"/>
            <w:noProof/>
          </w:rPr>
          <w:t>https://doi.org/10.1016/s1473-3099(13)70286-x</w:t>
        </w:r>
      </w:hyperlink>
    </w:p>
    <w:p w14:paraId="3786831E" w14:textId="4C0094C7" w:rsidR="00964DA7" w:rsidRPr="00964DA7" w:rsidRDefault="00964DA7" w:rsidP="00964DA7">
      <w:pPr>
        <w:pStyle w:val="EndNoteBibliography"/>
        <w:rPr>
          <w:noProof/>
        </w:rPr>
      </w:pPr>
      <w:r w:rsidRPr="00964DA7">
        <w:rPr>
          <w:noProof/>
        </w:rPr>
        <w:t>13. Major J, Crotta S, Llorian M, McCabe TM, Gad HH, Priestnall SL, Hartmann R, Wack A (2020) Type I and III interferons disrupt lung epithelial repair during recovery from viral infection. Science 369 (6504):712-717. doi:</w:t>
      </w:r>
      <w:hyperlink r:id="rId18" w:history="1">
        <w:r w:rsidRPr="00964DA7">
          <w:rPr>
            <w:rStyle w:val="Hyperlink"/>
            <w:noProof/>
          </w:rPr>
          <w:t>https://doi.org/10.1126/science.abc2061</w:t>
        </w:r>
      </w:hyperlink>
    </w:p>
    <w:p w14:paraId="0DEF0B83" w14:textId="4461E00A" w:rsidR="00964DA7" w:rsidRPr="00964DA7" w:rsidRDefault="00964DA7" w:rsidP="00964DA7">
      <w:pPr>
        <w:pStyle w:val="EndNoteBibliography"/>
        <w:rPr>
          <w:noProof/>
        </w:rPr>
      </w:pPr>
      <w:r w:rsidRPr="00964DA7">
        <w:rPr>
          <w:noProof/>
        </w:rPr>
        <w:t>14. de Jong MD, Simmons CP, Thanh TT, Hien VM, Smith GJ, Chau TN, Hoang DM, Chau NV, Khanh TH, Dong VC, Qui PT, Cam BV, Ha do Q, Guan Y, Peiris JS, Chinh NT, Hien TT, Farrar J (2006) Fatal outcome of human influenza A (H5N1) is associated with high viral load and hypercytokinemia. Nat Med 12 (10):1203-1207. doi:</w:t>
      </w:r>
      <w:hyperlink r:id="rId19" w:history="1">
        <w:r w:rsidRPr="00964DA7">
          <w:rPr>
            <w:rStyle w:val="Hyperlink"/>
            <w:noProof/>
          </w:rPr>
          <w:t>https://doi.org/10.1038/nm1477</w:t>
        </w:r>
      </w:hyperlink>
    </w:p>
    <w:p w14:paraId="4BD0DCA2" w14:textId="72D2D66B" w:rsidR="00964DA7" w:rsidRPr="00964DA7" w:rsidRDefault="00964DA7" w:rsidP="00964DA7">
      <w:pPr>
        <w:pStyle w:val="EndNoteBibliography"/>
        <w:rPr>
          <w:noProof/>
        </w:rPr>
      </w:pPr>
      <w:r w:rsidRPr="00964DA7">
        <w:rPr>
          <w:noProof/>
        </w:rPr>
        <w:lastRenderedPageBreak/>
        <w:t>15. Kobasa D, Jones SM, Shinya K, Kash JC, Copps J, Ebihara H, Hatta Y, Kim JH, Halfmann P, Hatta M, Feldmann F, Alimonti JB, Fernando L, Li Y, Katze MG, Feldmann H, Kawaoka Y (2007) Aberrant innate immune response in lethal infection of macaques with the 1918 influenza virus. Nature 445 (7125):319-323. doi:</w:t>
      </w:r>
      <w:hyperlink r:id="rId20" w:history="1">
        <w:r w:rsidRPr="00964DA7">
          <w:rPr>
            <w:rStyle w:val="Hyperlink"/>
            <w:noProof/>
          </w:rPr>
          <w:t>https://doi.org/10.1038/nature05495</w:t>
        </w:r>
      </w:hyperlink>
    </w:p>
    <w:p w14:paraId="439AE9DD" w14:textId="5549C47F" w:rsidR="00964DA7" w:rsidRPr="00964DA7" w:rsidRDefault="00964DA7" w:rsidP="00964DA7">
      <w:pPr>
        <w:pStyle w:val="EndNoteBibliography"/>
        <w:rPr>
          <w:noProof/>
        </w:rPr>
      </w:pPr>
      <w:r w:rsidRPr="00964DA7">
        <w:rPr>
          <w:noProof/>
        </w:rPr>
        <w:t>16. Baskin CR, Bielefeldt-Ohmann H, Tumpey TM, Sabourin PJ, Long JP, Garcia-Sastre A, Tolnay AE, Albrecht R, Pyles JA, Olson PH, Aicher LD, Rosenzweig ER, Murali-Krishna K, Clark EA, Kotur MS, Fornek JL, Proll S, Palermo RE, Sabourin CL, Katze MG (2009) Early and sustained innate immune response defines pathology and death in nonhuman primates infected by highly pathogenic influenza virus. Proc Natl Acad Sci U S A 106 (9):3455-3460. doi:</w:t>
      </w:r>
      <w:hyperlink r:id="rId21" w:history="1">
        <w:r w:rsidRPr="00964DA7">
          <w:rPr>
            <w:rStyle w:val="Hyperlink"/>
            <w:noProof/>
          </w:rPr>
          <w:t>https://doi.org/10.1073/pnas.0813234106</w:t>
        </w:r>
      </w:hyperlink>
    </w:p>
    <w:p w14:paraId="04B8D6ED" w14:textId="174E99A0" w:rsidR="00964DA7" w:rsidRPr="00964DA7" w:rsidRDefault="00964DA7" w:rsidP="00964DA7">
      <w:pPr>
        <w:pStyle w:val="EndNoteBibliography"/>
        <w:rPr>
          <w:noProof/>
        </w:rPr>
      </w:pPr>
      <w:r w:rsidRPr="00964DA7">
        <w:rPr>
          <w:noProof/>
        </w:rPr>
        <w:t>17. Wang Z, Zhang A, Wan Y, Liu X, Qiu C, Xi X, Ren Y, Wang J, Dong Y, Bao M, Li L, Zhou M, Yuan S, Sun J, Zhu Z, Chen L, Li Q, Zhang Z, Zhang X, Lu S, Doherty PC, Kedzierska K, Xu J (2014) Early hypercytokinemia is associated with interferon-induced transmembrane protein-3 dysfunction and predictive of fatal H7N9 infection. Proceedings of the National Academy of Sciences of the United States of America 111 (2):769-774. doi:</w:t>
      </w:r>
      <w:hyperlink r:id="rId22" w:history="1">
        <w:r w:rsidRPr="00964DA7">
          <w:rPr>
            <w:rStyle w:val="Hyperlink"/>
            <w:noProof/>
          </w:rPr>
          <w:t>https://dx.doi.org/10.1073/pnas.1321748111</w:t>
        </w:r>
      </w:hyperlink>
    </w:p>
    <w:p w14:paraId="0C3BCF62" w14:textId="572B08DC" w:rsidR="00964DA7" w:rsidRPr="00964DA7" w:rsidRDefault="00964DA7" w:rsidP="00964DA7">
      <w:pPr>
        <w:pStyle w:val="EndNoteBibliography"/>
        <w:rPr>
          <w:noProof/>
        </w:rPr>
      </w:pPr>
      <w:r w:rsidRPr="00964DA7">
        <w:rPr>
          <w:noProof/>
        </w:rPr>
        <w:t>18. Berri F, Le VB, Jandrot-Perrus M, Lina B, Riteau B (2014) Switch from protective to adverse inflammation during influenza: viral determinants and hemostasis are caught as culprits. Cell Mol Life Sci 71 (5):885-898. doi:</w:t>
      </w:r>
      <w:hyperlink r:id="rId23" w:history="1">
        <w:r w:rsidRPr="00964DA7">
          <w:rPr>
            <w:rStyle w:val="Hyperlink"/>
            <w:noProof/>
          </w:rPr>
          <w:t>https://10.1007/s00018-013-1479-x</w:t>
        </w:r>
      </w:hyperlink>
    </w:p>
    <w:p w14:paraId="43CC9B0C" w14:textId="77777777" w:rsidR="00964DA7" w:rsidRPr="00964DA7" w:rsidRDefault="00964DA7" w:rsidP="00964DA7">
      <w:pPr>
        <w:pStyle w:val="EndNoteBibliography"/>
        <w:rPr>
          <w:noProof/>
        </w:rPr>
      </w:pPr>
      <w:r w:rsidRPr="00964DA7">
        <w:rPr>
          <w:noProof/>
        </w:rPr>
        <w:t>19. Rehwinkel J, Tan CP, Goubau D, Schulz O, Pichlmair A, Bier K, Robb N, Vreede F, Barclay W, Fodor E, Reis e Sousa C (2010) RIG-I detects viral genomic RNA during negative-strand RNA virus infection. Cell 140 (3):397-408. doi:10.1016/j.cell.2010.01.020</w:t>
      </w:r>
    </w:p>
    <w:p w14:paraId="41984116" w14:textId="79DCBB0B" w:rsidR="00964DA7" w:rsidRPr="00964DA7" w:rsidRDefault="00964DA7" w:rsidP="00964DA7">
      <w:pPr>
        <w:pStyle w:val="EndNoteBibliography"/>
        <w:rPr>
          <w:noProof/>
        </w:rPr>
      </w:pPr>
      <w:r w:rsidRPr="00964DA7">
        <w:rPr>
          <w:noProof/>
        </w:rPr>
        <w:t>20. Krammer F, Smith GJD, Fouchier RAM, Peiris M, Kedzierska K, Doherty PC, Palese P, Shaw ML, Treanor J, Webster RG, Garcia-Sastre A (2018) Influenza. Nat Rev Dis Primers 4 (1):3. doi:</w:t>
      </w:r>
      <w:hyperlink r:id="rId24" w:history="1">
        <w:r w:rsidRPr="00964DA7">
          <w:rPr>
            <w:rStyle w:val="Hyperlink"/>
            <w:noProof/>
          </w:rPr>
          <w:t>https://doi.org/10.1038/s41572-018-0002-y</w:t>
        </w:r>
      </w:hyperlink>
    </w:p>
    <w:p w14:paraId="2C681AEC" w14:textId="240085EA" w:rsidR="00964DA7" w:rsidRPr="00964DA7" w:rsidRDefault="00964DA7" w:rsidP="00964DA7">
      <w:pPr>
        <w:pStyle w:val="EndNoteBibliography"/>
        <w:rPr>
          <w:noProof/>
        </w:rPr>
      </w:pPr>
      <w:r w:rsidRPr="00964DA7">
        <w:rPr>
          <w:noProof/>
        </w:rPr>
        <w:t>21. Te Velthuis AJW, Grimes JM, Fodor E (2021) Structural insights into RNA polymerases of negative-sense RNA viruses. Nat Rev Microbiol 19 (5):303-318. doi:</w:t>
      </w:r>
      <w:hyperlink r:id="rId25" w:history="1">
        <w:r w:rsidRPr="00964DA7">
          <w:rPr>
            <w:rStyle w:val="Hyperlink"/>
            <w:noProof/>
          </w:rPr>
          <w:t>https://doi.org/10.1038/s41579-020-00501-8</w:t>
        </w:r>
      </w:hyperlink>
    </w:p>
    <w:p w14:paraId="6967864C" w14:textId="431E31A8" w:rsidR="00964DA7" w:rsidRPr="00964DA7" w:rsidRDefault="00964DA7" w:rsidP="00964DA7">
      <w:pPr>
        <w:pStyle w:val="EndNoteBibliography"/>
        <w:rPr>
          <w:noProof/>
        </w:rPr>
      </w:pPr>
      <w:r w:rsidRPr="00964DA7">
        <w:rPr>
          <w:noProof/>
        </w:rPr>
        <w:t>22. Fodor E, Te Velthuis AJW (2019) Structure and Function of the Influenza Virus Transcription and Replication Machinery. Cold Spring Harb Perspect Med. doi:</w:t>
      </w:r>
      <w:hyperlink r:id="rId26" w:history="1">
        <w:r w:rsidRPr="00964DA7">
          <w:rPr>
            <w:rStyle w:val="Hyperlink"/>
            <w:noProof/>
          </w:rPr>
          <w:t>https://doi.org/10.1101/cshperspect.a038398</w:t>
        </w:r>
      </w:hyperlink>
    </w:p>
    <w:p w14:paraId="3B6BF02F" w14:textId="7863D717" w:rsidR="00964DA7" w:rsidRPr="00964DA7" w:rsidRDefault="00964DA7" w:rsidP="00964DA7">
      <w:pPr>
        <w:pStyle w:val="EndNoteBibliography"/>
        <w:rPr>
          <w:noProof/>
        </w:rPr>
      </w:pPr>
      <w:r w:rsidRPr="00964DA7">
        <w:rPr>
          <w:noProof/>
        </w:rPr>
        <w:t>23. Killip MJ, Fodor E, Randall RE (2015) Influenza virus activation of the interferon system. Virus Res 209:11-22. doi:</w:t>
      </w:r>
      <w:hyperlink r:id="rId27" w:history="1">
        <w:r w:rsidRPr="00964DA7">
          <w:rPr>
            <w:rStyle w:val="Hyperlink"/>
            <w:noProof/>
          </w:rPr>
          <w:t>https://doi.org/10.1016/j.virusres.2015.02.003</w:t>
        </w:r>
      </w:hyperlink>
    </w:p>
    <w:p w14:paraId="07392CE0" w14:textId="293F7E20" w:rsidR="00964DA7" w:rsidRPr="00964DA7" w:rsidRDefault="00964DA7" w:rsidP="00964DA7">
      <w:pPr>
        <w:pStyle w:val="EndNoteBibliography"/>
        <w:rPr>
          <w:noProof/>
        </w:rPr>
      </w:pPr>
      <w:r w:rsidRPr="00964DA7">
        <w:rPr>
          <w:noProof/>
        </w:rPr>
        <w:t>24. Te Velthuis AJW, Long JC, Bauer DLV, Fan RLY, Yen H-L, Sharps J, Siegers JY, Killip MJ, French H, Oliva-Martin MJ, Randall RE, de Wit E, van Riel D, Poon LLM, Fodor E (2018) Mini viral RNAs act as innate immune agonists during influenza virus infection. Nature microbiology 3 (11):1234-1242. doi:</w:t>
      </w:r>
      <w:hyperlink r:id="rId28" w:history="1">
        <w:r w:rsidRPr="00964DA7">
          <w:rPr>
            <w:rStyle w:val="Hyperlink"/>
            <w:noProof/>
          </w:rPr>
          <w:t>https://dx.doi.org/10.1038/s41564-018-0240-5</w:t>
        </w:r>
      </w:hyperlink>
    </w:p>
    <w:p w14:paraId="40542D89" w14:textId="03D65357" w:rsidR="00964DA7" w:rsidRPr="00964DA7" w:rsidRDefault="00964DA7" w:rsidP="00964DA7">
      <w:pPr>
        <w:pStyle w:val="EndNoteBibliography"/>
        <w:rPr>
          <w:noProof/>
        </w:rPr>
      </w:pPr>
      <w:r w:rsidRPr="00964DA7">
        <w:rPr>
          <w:noProof/>
        </w:rPr>
        <w:t>25. Nogales A, Martinez-Sobrido L, Topham DJ, DeDiego ML (2018) Modulation of Innate Immune Responses by the Influenza A NS1 and PA-X Proteins. Viruses 10 (12). doi:</w:t>
      </w:r>
      <w:hyperlink r:id="rId29" w:history="1">
        <w:r w:rsidRPr="00964DA7">
          <w:rPr>
            <w:rStyle w:val="Hyperlink"/>
            <w:noProof/>
          </w:rPr>
          <w:t>https://doi.org/10.3390/v10120708</w:t>
        </w:r>
      </w:hyperlink>
    </w:p>
    <w:p w14:paraId="27310ADE" w14:textId="5047EF8B" w:rsidR="00964DA7" w:rsidRPr="00964DA7" w:rsidRDefault="00964DA7" w:rsidP="00964DA7">
      <w:pPr>
        <w:pStyle w:val="EndNoteBibliography"/>
        <w:rPr>
          <w:noProof/>
        </w:rPr>
      </w:pPr>
      <w:r w:rsidRPr="00964DA7">
        <w:rPr>
          <w:noProof/>
        </w:rPr>
        <w:t>26. Cheung PH, Lee TT, Chan CP, Jin DY (2020) Influenza A virus PB1-F2 protein: An ambivalent innate immune modulator and virulence factor. J Leukoc Biol 107 (5):763-771. doi:</w:t>
      </w:r>
      <w:hyperlink r:id="rId30" w:history="1">
        <w:r w:rsidRPr="00964DA7">
          <w:rPr>
            <w:rStyle w:val="Hyperlink"/>
            <w:noProof/>
          </w:rPr>
          <w:t>https://doi.org/10.1002/JLB.4MR0320-206R</w:t>
        </w:r>
      </w:hyperlink>
    </w:p>
    <w:p w14:paraId="536091A4" w14:textId="72BD9783" w:rsidR="00964DA7" w:rsidRPr="00964DA7" w:rsidRDefault="00964DA7" w:rsidP="00964DA7">
      <w:pPr>
        <w:pStyle w:val="EndNoteBibliography"/>
        <w:rPr>
          <w:noProof/>
        </w:rPr>
      </w:pPr>
      <w:r w:rsidRPr="00964DA7">
        <w:rPr>
          <w:noProof/>
        </w:rPr>
        <w:t>27. Mok KP, Wong CHK, Cheung CY, Chan MC, Lee SMY, Nicholls JM, Guan Y, Peiris JSM (2009) Viral genetic determinants of H5N1 influenza viruses that contribute to cytokine dysregulation. The Journal of infectious diseases 200 (7):1104-1112. doi:</w:t>
      </w:r>
      <w:hyperlink r:id="rId31" w:history="1">
        <w:r w:rsidRPr="00964DA7">
          <w:rPr>
            <w:rStyle w:val="Hyperlink"/>
            <w:noProof/>
          </w:rPr>
          <w:t>https://dx.doi.org/10.1086/605606</w:t>
        </w:r>
      </w:hyperlink>
    </w:p>
    <w:p w14:paraId="562AF4F6" w14:textId="6E6A6BA2" w:rsidR="00964DA7" w:rsidRPr="00964DA7" w:rsidRDefault="00964DA7" w:rsidP="00964DA7">
      <w:pPr>
        <w:pStyle w:val="EndNoteBibliography"/>
        <w:rPr>
          <w:noProof/>
        </w:rPr>
      </w:pPr>
      <w:r w:rsidRPr="00964DA7">
        <w:rPr>
          <w:noProof/>
        </w:rPr>
        <w:lastRenderedPageBreak/>
        <w:t>28. Forero A, Tisoncik-Go J, Watanabe T, Zhong G, Hatta M, Tchitchek N, Selinger C, Chang J, Barker K, Morrison J, Berndt JD, Moon RT, Josset L, Kawaoka Y, Katze MG (2015) The 1918 Influenza Virus PB2 Protein Enhances Virulence through the Disruption of Inflammatory and Wnt-Mediated Signaling in Mice. Journal of virology 90 (5):2240-2253. doi:</w:t>
      </w:r>
      <w:hyperlink r:id="rId32" w:history="1">
        <w:r w:rsidRPr="00964DA7">
          <w:rPr>
            <w:rStyle w:val="Hyperlink"/>
            <w:noProof/>
          </w:rPr>
          <w:t>https://dx.doi.org/10.1128/JVI.02974-15</w:t>
        </w:r>
      </w:hyperlink>
    </w:p>
    <w:p w14:paraId="57BA209C" w14:textId="03B00730" w:rsidR="00964DA7" w:rsidRPr="00964DA7" w:rsidRDefault="00964DA7" w:rsidP="00964DA7">
      <w:pPr>
        <w:pStyle w:val="EndNoteBibliography"/>
        <w:rPr>
          <w:noProof/>
        </w:rPr>
      </w:pPr>
      <w:r w:rsidRPr="00964DA7">
        <w:rPr>
          <w:noProof/>
        </w:rPr>
        <w:t>29. Li OTW, Chan MCW, Leung CSW, Chan RWY, Guan Y, Nicholls JM, Poon LLM (2009) Full factorial analysis of mammalian and avian influenza polymerase subunits suggests a role of an efficient polymerase for virus adaptation. PloS one 4 (5):e5658. doi:</w:t>
      </w:r>
      <w:hyperlink r:id="rId33" w:history="1">
        <w:r w:rsidRPr="00964DA7">
          <w:rPr>
            <w:rStyle w:val="Hyperlink"/>
            <w:noProof/>
          </w:rPr>
          <w:t>https://dx.doi.org/10.1371/journal.pone.0005658</w:t>
        </w:r>
      </w:hyperlink>
    </w:p>
    <w:p w14:paraId="4606AE4F" w14:textId="13106E1E" w:rsidR="00964DA7" w:rsidRPr="00964DA7" w:rsidRDefault="00964DA7" w:rsidP="00964DA7">
      <w:pPr>
        <w:pStyle w:val="EndNoteBibliography"/>
        <w:rPr>
          <w:noProof/>
        </w:rPr>
      </w:pPr>
      <w:r w:rsidRPr="00964DA7">
        <w:rPr>
          <w:noProof/>
        </w:rPr>
        <w:t>30. Tumpey TM, Basler CF, Aguilar PV, Zeng H, Solorzano A, Swayne DE, Cox NJ, Katz JM, Taubenberger JK, Palese P, Garcia-Sastre A (2005) Characterization of the reconstructed 1918 Spanish influenza pandemic virus. Science 310 (5745):77-80. doi:</w:t>
      </w:r>
      <w:hyperlink r:id="rId34" w:history="1">
        <w:r w:rsidRPr="00964DA7">
          <w:rPr>
            <w:rStyle w:val="Hyperlink"/>
            <w:noProof/>
          </w:rPr>
          <w:t>https://doi.org/10.1126/science.1119392</w:t>
        </w:r>
      </w:hyperlink>
    </w:p>
    <w:p w14:paraId="52D79414" w14:textId="785D38C8" w:rsidR="00964DA7" w:rsidRPr="00964DA7" w:rsidRDefault="00964DA7" w:rsidP="00964DA7">
      <w:pPr>
        <w:pStyle w:val="EndNoteBibliography"/>
        <w:rPr>
          <w:noProof/>
        </w:rPr>
      </w:pPr>
      <w:r w:rsidRPr="00964DA7">
        <w:rPr>
          <w:noProof/>
        </w:rPr>
        <w:t>31. Gabriel G, Dauber B, Wolff T, Planz O, Klenk HD, Stech J (2005) The viral polymerase mediates adaptation of an avian influenza virus to a mammalian host. Proc Natl Acad Sci U S A 102 (51):18590-18595. doi:</w:t>
      </w:r>
      <w:hyperlink r:id="rId35" w:history="1">
        <w:r w:rsidRPr="00964DA7">
          <w:rPr>
            <w:rStyle w:val="Hyperlink"/>
            <w:noProof/>
          </w:rPr>
          <w:t>https://10.1073/pnas.0507415102</w:t>
        </w:r>
      </w:hyperlink>
    </w:p>
    <w:p w14:paraId="528FD73E" w14:textId="2AA1D87D" w:rsidR="00964DA7" w:rsidRPr="00964DA7" w:rsidRDefault="00964DA7" w:rsidP="00964DA7">
      <w:pPr>
        <w:pStyle w:val="EndNoteBibliography"/>
        <w:rPr>
          <w:noProof/>
        </w:rPr>
      </w:pPr>
      <w:r w:rsidRPr="00964DA7">
        <w:rPr>
          <w:noProof/>
        </w:rPr>
        <w:t>32. Liedmann S, Hrincius ER, Guy C, Anhlan D, Dierkes R, Carter R, Wu G, Staeheli P, Green DR, Wolff T, McCullers JA, Ludwig S, Ehrhardt C (2014) Viral suppressors of the RIG-I-mediated interferon response are pre-packaged in influenza virions. Nature communications 5:5645. doi:</w:t>
      </w:r>
      <w:hyperlink r:id="rId36" w:history="1">
        <w:r w:rsidRPr="00964DA7">
          <w:rPr>
            <w:rStyle w:val="Hyperlink"/>
            <w:noProof/>
          </w:rPr>
          <w:t>https://dx.doi.org/10.1038/ncomms6645</w:t>
        </w:r>
      </w:hyperlink>
    </w:p>
    <w:p w14:paraId="6989A6DD" w14:textId="2B58403A" w:rsidR="00964DA7" w:rsidRPr="00964DA7" w:rsidRDefault="00964DA7" w:rsidP="00964DA7">
      <w:pPr>
        <w:pStyle w:val="EndNoteBibliography"/>
        <w:rPr>
          <w:noProof/>
        </w:rPr>
      </w:pPr>
      <w:r w:rsidRPr="00964DA7">
        <w:rPr>
          <w:noProof/>
        </w:rPr>
        <w:t>33. Russell AB, Elshina E, Kowalsky JR, Te Velthuis AJW, Bloom JD (2019) Single-Cell Virus Sequencing of Influenza Infections That Trigger Innate Immunity. J Virol 93 (14). doi:</w:t>
      </w:r>
      <w:hyperlink r:id="rId37" w:history="1">
        <w:r w:rsidRPr="00964DA7">
          <w:rPr>
            <w:rStyle w:val="Hyperlink"/>
            <w:noProof/>
          </w:rPr>
          <w:t>https://doi.org/10.1128/JVI.00500-19</w:t>
        </w:r>
      </w:hyperlink>
    </w:p>
    <w:p w14:paraId="24C9F2AD" w14:textId="73A4B660" w:rsidR="00964DA7" w:rsidRPr="00964DA7" w:rsidRDefault="00964DA7" w:rsidP="00964DA7">
      <w:pPr>
        <w:pStyle w:val="EndNoteBibliography"/>
        <w:rPr>
          <w:noProof/>
        </w:rPr>
      </w:pPr>
      <w:r w:rsidRPr="00964DA7">
        <w:rPr>
          <w:noProof/>
        </w:rPr>
        <w:t>34. Perez-Cidoncha M, Killip MJ, Oliveros JC, Asensio VJ, Fernandez Y, Bengoechea JA, Randall RE, Ortin J (2014) An unbiased genetic screen reveals the polygenic nature of the influenza virus anti-interferon response. J Virol 88 (9):4632-4646. doi:</w:t>
      </w:r>
      <w:hyperlink r:id="rId38" w:history="1">
        <w:r w:rsidRPr="00964DA7">
          <w:rPr>
            <w:rStyle w:val="Hyperlink"/>
            <w:noProof/>
          </w:rPr>
          <w:t>https://doi.org/10.1128/JVI.00014-14</w:t>
        </w:r>
      </w:hyperlink>
    </w:p>
    <w:p w14:paraId="6E82EB75" w14:textId="10F581C1" w:rsidR="00964DA7" w:rsidRPr="00964DA7" w:rsidRDefault="00964DA7" w:rsidP="00964DA7">
      <w:pPr>
        <w:pStyle w:val="EndNoteBibliography"/>
        <w:rPr>
          <w:noProof/>
        </w:rPr>
      </w:pPr>
      <w:r w:rsidRPr="00964DA7">
        <w:rPr>
          <w:noProof/>
        </w:rPr>
        <w:t>35. Hulme KD, Karawita AC, Pegg C, Bunte MJ, Bielefeldt-Ohmann H, Bloxham CJ, Van den Hoecke S, Setoh YX, Vrancken B, Spronken M, Steele LE, Verzele NA, Upton KR, Khromykh AA, Chew KY, Sukkar M, Phipps S, Short KR (2021) A paucigranulocytic asthma host environment promotes the emergence of virulent influenza viral variants. eLife 10. doi:</w:t>
      </w:r>
      <w:hyperlink r:id="rId39" w:history="1">
        <w:r w:rsidRPr="00964DA7">
          <w:rPr>
            <w:rStyle w:val="Hyperlink"/>
            <w:noProof/>
          </w:rPr>
          <w:t>https://dx.doi.org/10.7554/eLife.61803</w:t>
        </w:r>
      </w:hyperlink>
    </w:p>
    <w:p w14:paraId="1215A4C4" w14:textId="357F8CC6" w:rsidR="00964DA7" w:rsidRPr="00964DA7" w:rsidRDefault="00964DA7" w:rsidP="00964DA7">
      <w:pPr>
        <w:pStyle w:val="EndNoteBibliography"/>
        <w:rPr>
          <w:noProof/>
        </w:rPr>
      </w:pPr>
      <w:r w:rsidRPr="00964DA7">
        <w:rPr>
          <w:noProof/>
        </w:rPr>
        <w:t>36. Pflug A, Guilligay D, Reich S, Cusack S (2014) Structure of influenza A polymerase bound to the viral RNA promoter. Nature 516 (7531):355-360. doi:</w:t>
      </w:r>
      <w:hyperlink r:id="rId40" w:history="1">
        <w:r w:rsidRPr="00964DA7">
          <w:rPr>
            <w:rStyle w:val="Hyperlink"/>
            <w:noProof/>
          </w:rPr>
          <w:t>https://doi.org/10.1038/nature14008</w:t>
        </w:r>
      </w:hyperlink>
    </w:p>
    <w:p w14:paraId="46D31DFE" w14:textId="79486297" w:rsidR="00964DA7" w:rsidRPr="00964DA7" w:rsidRDefault="00964DA7" w:rsidP="00964DA7">
      <w:pPr>
        <w:pStyle w:val="EndNoteBibliography"/>
        <w:rPr>
          <w:noProof/>
        </w:rPr>
      </w:pPr>
      <w:r w:rsidRPr="00964DA7">
        <w:rPr>
          <w:noProof/>
        </w:rPr>
        <w:t>37. Arranz R, Coloma R, Chichon FJ, Conesa JJ, Carrascosa JL, Valpuesta JM, Ortin J, Martin-Benito J (2012) The structure of native influenza virion ribonucleoproteins. Science 338 (6114):1634-1637. doi:</w:t>
      </w:r>
      <w:hyperlink r:id="rId41" w:history="1">
        <w:r w:rsidRPr="00964DA7">
          <w:rPr>
            <w:rStyle w:val="Hyperlink"/>
            <w:noProof/>
          </w:rPr>
          <w:t>https://doi.org/10.1126/science.1228172</w:t>
        </w:r>
      </w:hyperlink>
    </w:p>
    <w:p w14:paraId="26855090" w14:textId="68FB32D0" w:rsidR="00964DA7" w:rsidRPr="00964DA7" w:rsidRDefault="00964DA7" w:rsidP="00964DA7">
      <w:pPr>
        <w:pStyle w:val="EndNoteBibliography"/>
        <w:rPr>
          <w:noProof/>
        </w:rPr>
      </w:pPr>
      <w:r w:rsidRPr="00964DA7">
        <w:rPr>
          <w:noProof/>
        </w:rPr>
        <w:t>38. Moeller A, Kirchdoerfer RN, Potter CS, Carragher B, Wilson IA (2012) Organization of the influenza virus replication machinery. Science 338 (6114):1631-1634. doi:</w:t>
      </w:r>
      <w:hyperlink r:id="rId42" w:history="1">
        <w:r w:rsidRPr="00964DA7">
          <w:rPr>
            <w:rStyle w:val="Hyperlink"/>
            <w:noProof/>
          </w:rPr>
          <w:t>https://doi.org/10.1126/science.1227270</w:t>
        </w:r>
      </w:hyperlink>
    </w:p>
    <w:p w14:paraId="4D192938" w14:textId="07D94E6D" w:rsidR="00964DA7" w:rsidRPr="00964DA7" w:rsidRDefault="00964DA7" w:rsidP="00964DA7">
      <w:pPr>
        <w:pStyle w:val="EndNoteBibliography"/>
        <w:rPr>
          <w:noProof/>
        </w:rPr>
      </w:pPr>
      <w:r w:rsidRPr="00964DA7">
        <w:rPr>
          <w:noProof/>
        </w:rPr>
        <w:t>39. te Velthuis AJ (2014) Common and unique features of viral RNA-dependent polymerases. Cell Mol Life Sci 71 (22):4403-4420. doi:</w:t>
      </w:r>
      <w:hyperlink r:id="rId43" w:history="1">
        <w:r w:rsidRPr="00964DA7">
          <w:rPr>
            <w:rStyle w:val="Hyperlink"/>
            <w:noProof/>
          </w:rPr>
          <w:t>https://doi.org/10.1007/s00018-014-1695-z</w:t>
        </w:r>
      </w:hyperlink>
    </w:p>
    <w:p w14:paraId="3667F267" w14:textId="36A25E8D" w:rsidR="00964DA7" w:rsidRPr="00964DA7" w:rsidRDefault="00964DA7" w:rsidP="00964DA7">
      <w:pPr>
        <w:pStyle w:val="EndNoteBibliography"/>
        <w:rPr>
          <w:noProof/>
        </w:rPr>
      </w:pPr>
      <w:r w:rsidRPr="00964DA7">
        <w:rPr>
          <w:noProof/>
        </w:rPr>
        <w:t>40. Te Velthuis AJ, Fodor E (2016) Influenza virus RNA polymerase: insights into the mechanisms of viral RNA synthesis. Nat Rev Microbiol 14 (8):479-493. doi:</w:t>
      </w:r>
      <w:hyperlink r:id="rId44" w:history="1">
        <w:r w:rsidRPr="00964DA7">
          <w:rPr>
            <w:rStyle w:val="Hyperlink"/>
            <w:noProof/>
          </w:rPr>
          <w:t>https://doi.org/10.1038/nrmicro.2016.87</w:t>
        </w:r>
      </w:hyperlink>
    </w:p>
    <w:p w14:paraId="38D1C5C3" w14:textId="0E120E7C" w:rsidR="00964DA7" w:rsidRPr="00964DA7" w:rsidRDefault="00964DA7" w:rsidP="00964DA7">
      <w:pPr>
        <w:pStyle w:val="EndNoteBibliography"/>
        <w:rPr>
          <w:noProof/>
        </w:rPr>
      </w:pPr>
      <w:r w:rsidRPr="00964DA7">
        <w:rPr>
          <w:noProof/>
        </w:rPr>
        <w:lastRenderedPageBreak/>
        <w:t>41. Wandzik JM, Kouba T, Karuppasamy M, Pflug A, Drncova P, Provaznik J, Azevedo N, Cusack S (2020) A Structure-Based Model for the Complete Transcription Cycle of Influenza Polymerase. Cell 181 (4):877-893 e821. doi:</w:t>
      </w:r>
      <w:hyperlink r:id="rId45" w:history="1">
        <w:r w:rsidRPr="00964DA7">
          <w:rPr>
            <w:rStyle w:val="Hyperlink"/>
            <w:noProof/>
          </w:rPr>
          <w:t>https://doi.org/10.1016/j.cell.2020.03.061</w:t>
        </w:r>
      </w:hyperlink>
    </w:p>
    <w:p w14:paraId="022101D7" w14:textId="65C2548E" w:rsidR="00964DA7" w:rsidRPr="00964DA7" w:rsidRDefault="00964DA7" w:rsidP="00964DA7">
      <w:pPr>
        <w:pStyle w:val="EndNoteBibliography"/>
        <w:rPr>
          <w:noProof/>
        </w:rPr>
      </w:pPr>
      <w:r w:rsidRPr="00964DA7">
        <w:rPr>
          <w:noProof/>
        </w:rPr>
        <w:t>42. Pflug A, Lukarska M, Resa-Infante P, Reich S, Cusack S (2017) Structural insights into RNA synthesis by the influenza virus transcription-replication machine. Virus Res 234:103-117. doi:</w:t>
      </w:r>
      <w:hyperlink r:id="rId46" w:history="1">
        <w:r w:rsidRPr="00964DA7">
          <w:rPr>
            <w:rStyle w:val="Hyperlink"/>
            <w:noProof/>
          </w:rPr>
          <w:t>https://doi.org/10.1016/j.virusres.2017.01.013</w:t>
        </w:r>
      </w:hyperlink>
    </w:p>
    <w:p w14:paraId="513CED88" w14:textId="6B32BD8D" w:rsidR="00964DA7" w:rsidRPr="00964DA7" w:rsidRDefault="00964DA7" w:rsidP="00964DA7">
      <w:pPr>
        <w:pStyle w:val="EndNoteBibliography"/>
        <w:rPr>
          <w:noProof/>
        </w:rPr>
      </w:pPr>
      <w:r w:rsidRPr="00964DA7">
        <w:rPr>
          <w:noProof/>
        </w:rPr>
        <w:t>43. Resa-Infante P, Gabriel G (2013) The nuclear import machinery is a determinant of influenza virus host adaptation. Bioessays 35 (1):23-27. doi:</w:t>
      </w:r>
      <w:hyperlink r:id="rId47" w:history="1">
        <w:r w:rsidRPr="00964DA7">
          <w:rPr>
            <w:rStyle w:val="Hyperlink"/>
            <w:noProof/>
          </w:rPr>
          <w:t>https://doi:10.1002/bies.201200138</w:t>
        </w:r>
      </w:hyperlink>
    </w:p>
    <w:p w14:paraId="7D1E3685" w14:textId="58F465EA" w:rsidR="00964DA7" w:rsidRPr="00964DA7" w:rsidRDefault="00964DA7" w:rsidP="00964DA7">
      <w:pPr>
        <w:pStyle w:val="EndNoteBibliography"/>
        <w:rPr>
          <w:noProof/>
        </w:rPr>
      </w:pPr>
      <w:r w:rsidRPr="00964DA7">
        <w:rPr>
          <w:noProof/>
        </w:rPr>
        <w:t>44. Walker AP, Fodor E (2019) Interplay between Influenza Virus and the Host RNA Polymerase II Transcriptional Machinery. Trends Microbiol 27 (5):398-407. doi:</w:t>
      </w:r>
      <w:hyperlink r:id="rId48" w:history="1">
        <w:r w:rsidRPr="00964DA7">
          <w:rPr>
            <w:rStyle w:val="Hyperlink"/>
            <w:noProof/>
          </w:rPr>
          <w:t>https://doi.org/10.1016/j.tim.2018.12.013</w:t>
        </w:r>
      </w:hyperlink>
    </w:p>
    <w:p w14:paraId="540AA0C2" w14:textId="149EAEA1" w:rsidR="00964DA7" w:rsidRPr="00964DA7" w:rsidRDefault="00964DA7" w:rsidP="00964DA7">
      <w:pPr>
        <w:pStyle w:val="EndNoteBibliography"/>
        <w:rPr>
          <w:noProof/>
        </w:rPr>
      </w:pPr>
      <w:r w:rsidRPr="00964DA7">
        <w:rPr>
          <w:noProof/>
        </w:rPr>
        <w:t>45. Krischuns T, Lukarska M, Naffakh N, Cusack S (2021) Influenza Virus RNA-Dependent RNA Polymerase and the Host Transcriptional Apparatus. Annu Rev Biochem. doi:</w:t>
      </w:r>
      <w:hyperlink r:id="rId49" w:history="1">
        <w:r w:rsidRPr="00964DA7">
          <w:rPr>
            <w:rStyle w:val="Hyperlink"/>
            <w:noProof/>
          </w:rPr>
          <w:t>https://doi.org/10.1146/annurev-biochem-072820-100645</w:t>
        </w:r>
      </w:hyperlink>
    </w:p>
    <w:p w14:paraId="51F42168" w14:textId="269E1940" w:rsidR="00964DA7" w:rsidRPr="00964DA7" w:rsidRDefault="00964DA7" w:rsidP="00964DA7">
      <w:pPr>
        <w:pStyle w:val="EndNoteBibliography"/>
        <w:rPr>
          <w:noProof/>
        </w:rPr>
      </w:pPr>
      <w:r w:rsidRPr="00964DA7">
        <w:rPr>
          <w:noProof/>
        </w:rPr>
        <w:t>46. Poon LL, Pritlove DC, Fodor E, Brownlee GG (1999) Direct evidence that the poly(A) tail of influenza A virus mRNA is synthesized by reiterative copying of a U track in the virion RNA template. J Virol 73 (4):3473-3476. doi:</w:t>
      </w:r>
      <w:hyperlink r:id="rId50" w:history="1">
        <w:r w:rsidRPr="00964DA7">
          <w:rPr>
            <w:rStyle w:val="Hyperlink"/>
            <w:noProof/>
          </w:rPr>
          <w:t>https://doi.org/10.1128/JVI.73.4.3473-3476.1999</w:t>
        </w:r>
      </w:hyperlink>
    </w:p>
    <w:p w14:paraId="456D6F5C" w14:textId="1A3B8006" w:rsidR="00964DA7" w:rsidRPr="00964DA7" w:rsidRDefault="00964DA7" w:rsidP="00964DA7">
      <w:pPr>
        <w:pStyle w:val="EndNoteBibliography"/>
        <w:rPr>
          <w:noProof/>
        </w:rPr>
      </w:pPr>
      <w:r w:rsidRPr="00964DA7">
        <w:rPr>
          <w:noProof/>
        </w:rPr>
        <w:t>47. Hutchinson EC, Fodor E (2012) Nuclear import of the influenza A virus transcriptional machinery. Vaccine 30 (51):7353-7358. doi:</w:t>
      </w:r>
      <w:hyperlink r:id="rId51" w:history="1">
        <w:r w:rsidRPr="00964DA7">
          <w:rPr>
            <w:rStyle w:val="Hyperlink"/>
            <w:noProof/>
          </w:rPr>
          <w:t>https://doi.org/10.1016/j.vaccine.2012.04.085</w:t>
        </w:r>
      </w:hyperlink>
    </w:p>
    <w:p w14:paraId="25158AA5" w14:textId="67F0DD8A" w:rsidR="00964DA7" w:rsidRPr="00964DA7" w:rsidRDefault="00964DA7" w:rsidP="00964DA7">
      <w:pPr>
        <w:pStyle w:val="EndNoteBibliography"/>
        <w:rPr>
          <w:noProof/>
        </w:rPr>
      </w:pPr>
      <w:r w:rsidRPr="00964DA7">
        <w:rPr>
          <w:noProof/>
        </w:rPr>
        <w:t>48. Carrique L, Fan H, Walker AP, Keown JR, Sharps J, Staller E, Barclay WS, Fodor E, Grimes JM (2020) Host ANP32A mediates the assembly of the influenza virus replicase. Nature 587 (7835):638-643. doi:</w:t>
      </w:r>
      <w:hyperlink r:id="rId52" w:history="1">
        <w:r w:rsidRPr="00964DA7">
          <w:rPr>
            <w:rStyle w:val="Hyperlink"/>
            <w:noProof/>
          </w:rPr>
          <w:t>https://doi.org/10.1038/s41586-020-2927-z</w:t>
        </w:r>
      </w:hyperlink>
    </w:p>
    <w:p w14:paraId="03691EA4" w14:textId="77AB1C80" w:rsidR="00964DA7" w:rsidRPr="00964DA7" w:rsidRDefault="00964DA7" w:rsidP="00964DA7">
      <w:pPr>
        <w:pStyle w:val="EndNoteBibliography"/>
        <w:rPr>
          <w:noProof/>
        </w:rPr>
      </w:pPr>
      <w:r w:rsidRPr="00964DA7">
        <w:rPr>
          <w:noProof/>
        </w:rPr>
        <w:t>49. Nilsson-Payant BE, tenOever BR, te Velthuis AJW (2021) The host factor ANP32A is required for influenza A virus vRNA and cRNA synthesis. bioRxiv:2021.2004.2030.442228. doi:</w:t>
      </w:r>
      <w:hyperlink r:id="rId53" w:history="1">
        <w:r w:rsidRPr="00964DA7">
          <w:rPr>
            <w:rStyle w:val="Hyperlink"/>
            <w:noProof/>
          </w:rPr>
          <w:t>https://doi.org/10.1101/2021.04.30.442228</w:t>
        </w:r>
      </w:hyperlink>
    </w:p>
    <w:p w14:paraId="7749DCA2" w14:textId="1F36060B" w:rsidR="00964DA7" w:rsidRPr="00964DA7" w:rsidRDefault="00964DA7" w:rsidP="00964DA7">
      <w:pPr>
        <w:pStyle w:val="EndNoteBibliography"/>
        <w:rPr>
          <w:noProof/>
        </w:rPr>
      </w:pPr>
      <w:r w:rsidRPr="00964DA7">
        <w:rPr>
          <w:noProof/>
        </w:rPr>
        <w:t>50.</w:t>
      </w:r>
      <w:r w:rsidRPr="00964DA7">
        <w:rPr>
          <w:noProof/>
        </w:rPr>
        <w:t xml:space="preserve"> Long JS, Giotis ES, Moncorge O, Frise R, Mistry B, James J, Morisson M, Iqbal M, Vignal A, Skinner MA, Barclay WS (2016) Species difference in ANP32A underlies influenza A virus polymerase host restriction. Nature 529 (7584):101-104. </w:t>
      </w:r>
      <w:r w:rsidRPr="00964DA7">
        <w:rPr>
          <w:noProof/>
        </w:rPr>
        <w:t>doi:</w:t>
      </w:r>
      <w:hyperlink r:id="rId54" w:history="1">
        <w:r w:rsidRPr="00964DA7">
          <w:rPr>
            <w:rStyle w:val="Hyperlink"/>
            <w:noProof/>
          </w:rPr>
          <w:t>https://doi.org/10.1038/nature16474</w:t>
        </w:r>
      </w:hyperlink>
    </w:p>
    <w:p w14:paraId="2FAC5359" w14:textId="77973200" w:rsidR="00964DA7" w:rsidRPr="00964DA7" w:rsidRDefault="00964DA7" w:rsidP="00964DA7">
      <w:pPr>
        <w:pStyle w:val="EndNoteBibliography"/>
        <w:rPr>
          <w:noProof/>
        </w:rPr>
      </w:pPr>
      <w:r w:rsidRPr="00964DA7">
        <w:rPr>
          <w:noProof/>
        </w:rPr>
        <w:t>51. Staller E, Sheppard CM, Neasham PJ, Mistry B, Peacock TP, Goldhill DH, Long JS, Barclay WS (2019) ANP32 Proteins Are Essential for Influenza Virus Replication in Human Cells. J Virol 93 (17). doi:</w:t>
      </w:r>
      <w:hyperlink r:id="rId55" w:history="1">
        <w:r w:rsidRPr="00964DA7">
          <w:rPr>
            <w:rStyle w:val="Hyperlink"/>
            <w:noProof/>
          </w:rPr>
          <w:t>https://doi.org/10.1128/JVI.00217-19</w:t>
        </w:r>
      </w:hyperlink>
    </w:p>
    <w:p w14:paraId="5BEE1B11" w14:textId="3B4244FA" w:rsidR="00964DA7" w:rsidRPr="00964DA7" w:rsidRDefault="00964DA7" w:rsidP="00964DA7">
      <w:pPr>
        <w:pStyle w:val="EndNoteBibliography"/>
        <w:rPr>
          <w:noProof/>
        </w:rPr>
      </w:pPr>
      <w:r w:rsidRPr="00964DA7">
        <w:rPr>
          <w:noProof/>
        </w:rPr>
        <w:t>52. Chen KY, Santos Afonso ED, Enouf V, Isel C, Naffakh N (2019) Influenza virus polymerase subunits co-evolve to ensure proper levels of dimerization of the heterotrimer. PLoS Pathog 15 (10):e1008034. doi:</w:t>
      </w:r>
      <w:hyperlink r:id="rId56" w:history="1">
        <w:r w:rsidRPr="00964DA7">
          <w:rPr>
            <w:rStyle w:val="Hyperlink"/>
            <w:noProof/>
          </w:rPr>
          <w:t>https://doi.org/10.1371/journal.ppat.1008034</w:t>
        </w:r>
      </w:hyperlink>
    </w:p>
    <w:p w14:paraId="3393C886" w14:textId="0D75F667" w:rsidR="00964DA7" w:rsidRPr="00964DA7" w:rsidRDefault="00964DA7" w:rsidP="00964DA7">
      <w:pPr>
        <w:pStyle w:val="EndNoteBibliography"/>
        <w:rPr>
          <w:noProof/>
        </w:rPr>
      </w:pPr>
      <w:r w:rsidRPr="00964DA7">
        <w:rPr>
          <w:noProof/>
        </w:rPr>
        <w:t>53.</w:t>
      </w:r>
      <w:r w:rsidRPr="00964DA7">
        <w:rPr>
          <w:noProof/>
        </w:rPr>
        <w:t xml:space="preserve"> Sugiyama K, Kawaguchi A, Okuwaki M, Nagata K (2015) pp32 and APRIL are host cell-derived regulators of influenza virus RNA synthesis from cRNA. Elife 4. doi:</w:t>
      </w:r>
      <w:hyperlink r:id="rId57" w:history="1">
        <w:r w:rsidRPr="00964DA7">
          <w:rPr>
            <w:rStyle w:val="Hyperlink"/>
            <w:noProof/>
          </w:rPr>
          <w:t>https://doi.org/10.7554/eLife.08939</w:t>
        </w:r>
      </w:hyperlink>
    </w:p>
    <w:p w14:paraId="2A71A59F" w14:textId="5B5BE3A9" w:rsidR="00964DA7" w:rsidRPr="00964DA7" w:rsidRDefault="00964DA7" w:rsidP="00964DA7">
      <w:pPr>
        <w:pStyle w:val="EndNoteBibliography"/>
        <w:rPr>
          <w:noProof/>
        </w:rPr>
      </w:pPr>
      <w:r w:rsidRPr="00964DA7">
        <w:rPr>
          <w:noProof/>
        </w:rPr>
        <w:t>54. Jorba N, Coloma R, Ortin J (2009) Genetic trans-complementation establishes a new model for influenza virus RNA transcription and replication. PLoS Pathog 5 (5):e1000462. doi:</w:t>
      </w:r>
      <w:hyperlink r:id="rId58" w:history="1">
        <w:r w:rsidRPr="00964DA7">
          <w:rPr>
            <w:rStyle w:val="Hyperlink"/>
            <w:noProof/>
          </w:rPr>
          <w:t>https://doi.org/10.1371/journal.ppat.1000462</w:t>
        </w:r>
      </w:hyperlink>
    </w:p>
    <w:p w14:paraId="40ED1182" w14:textId="4FF1B419" w:rsidR="00964DA7" w:rsidRPr="00964DA7" w:rsidRDefault="00964DA7" w:rsidP="00964DA7">
      <w:pPr>
        <w:pStyle w:val="EndNoteBibliography"/>
        <w:rPr>
          <w:noProof/>
        </w:rPr>
      </w:pPr>
      <w:r w:rsidRPr="00964DA7">
        <w:rPr>
          <w:noProof/>
        </w:rPr>
        <w:t>55. York A, Hengrung N, Vreede FT, Huiskonen JT, Fodor E (2013) Isolation and characterization of the positive-sense replicative intermediate of a negative-strand RNA virus. Proc Natl Acad Sci U S A 110 (45):E4238-4245. doi:</w:t>
      </w:r>
      <w:hyperlink r:id="rId59" w:history="1">
        <w:r w:rsidRPr="00964DA7">
          <w:rPr>
            <w:rStyle w:val="Hyperlink"/>
            <w:noProof/>
          </w:rPr>
          <w:t>https://doi.org/10.1073/pnas.1315068110</w:t>
        </w:r>
      </w:hyperlink>
    </w:p>
    <w:p w14:paraId="36BDB013" w14:textId="6F39B0BE" w:rsidR="00964DA7" w:rsidRPr="00964DA7" w:rsidRDefault="00964DA7" w:rsidP="00964DA7">
      <w:pPr>
        <w:pStyle w:val="EndNoteBibliography"/>
        <w:rPr>
          <w:noProof/>
        </w:rPr>
      </w:pPr>
      <w:r w:rsidRPr="00964DA7">
        <w:rPr>
          <w:noProof/>
        </w:rPr>
        <w:lastRenderedPageBreak/>
        <w:t>56. Fan H, Walker AP, Carrique L, Keown JR, Serna Martin I, Karia D, Sharps J, Hengrung N, Pardon E, Steyaert J, Grimes JM, Fodor E (2019) Structures of influenza A virus RNA polymerase offer insight into viral genome replication. Nature 573 (7773):287-290. doi:</w:t>
      </w:r>
      <w:hyperlink r:id="rId60" w:history="1">
        <w:r w:rsidRPr="00964DA7">
          <w:rPr>
            <w:rStyle w:val="Hyperlink"/>
            <w:noProof/>
          </w:rPr>
          <w:t>https://doi.org/10.1038/s41586-019-1530-7</w:t>
        </w:r>
      </w:hyperlink>
    </w:p>
    <w:p w14:paraId="16AA2CEB" w14:textId="133E6DE0" w:rsidR="00964DA7" w:rsidRPr="00964DA7" w:rsidRDefault="00964DA7" w:rsidP="00964DA7">
      <w:pPr>
        <w:pStyle w:val="EndNoteBibliography"/>
        <w:rPr>
          <w:noProof/>
        </w:rPr>
      </w:pPr>
      <w:r w:rsidRPr="00964DA7">
        <w:rPr>
          <w:noProof/>
        </w:rPr>
        <w:t>57. Oymans J, Te Velthuis AJW (2018) A Mechanism for Priming and Realignment during Influenza A Virus Replication. J Virol 92 (3). doi:</w:t>
      </w:r>
      <w:hyperlink r:id="rId61" w:history="1">
        <w:r w:rsidRPr="00964DA7">
          <w:rPr>
            <w:rStyle w:val="Hyperlink"/>
            <w:noProof/>
          </w:rPr>
          <w:t>https://doi.org/10.1128/JVI.01773-17</w:t>
        </w:r>
      </w:hyperlink>
    </w:p>
    <w:p w14:paraId="1D45FA0F" w14:textId="5D09DFCC" w:rsidR="00964DA7" w:rsidRPr="00964DA7" w:rsidRDefault="00964DA7" w:rsidP="00964DA7">
      <w:pPr>
        <w:pStyle w:val="EndNoteBibliography"/>
        <w:rPr>
          <w:noProof/>
        </w:rPr>
      </w:pPr>
      <w:r w:rsidRPr="00964DA7">
        <w:rPr>
          <w:noProof/>
        </w:rPr>
        <w:t>58. Peacock TP, Sheppard CM, Staller E, Barclay WS (2019) Host Determinants of Influenza RNA Synthesis. Annu Rev Virol 6 (1):215-233. doi:10.1146/annurev-virology-092917-043339</w:t>
      </w:r>
    </w:p>
    <w:p w14:paraId="312315E8" w14:textId="7BA427B2" w:rsidR="00964DA7" w:rsidRPr="00964DA7" w:rsidRDefault="00964DA7" w:rsidP="00964DA7">
      <w:pPr>
        <w:pStyle w:val="EndNoteBibliography"/>
        <w:rPr>
          <w:noProof/>
        </w:rPr>
      </w:pPr>
      <w:r w:rsidRPr="00964DA7">
        <w:rPr>
          <w:noProof/>
        </w:rPr>
        <w:t>59. Iwasaki A, Pillai PS (2014) Innate immunity to influenza virus infection. Nat Rev Immunol 14 (5):315-328. doi:</w:t>
      </w:r>
      <w:hyperlink r:id="rId62" w:history="1">
        <w:r w:rsidRPr="00964DA7">
          <w:rPr>
            <w:rStyle w:val="Hyperlink"/>
            <w:noProof/>
          </w:rPr>
          <w:t>https://doi.org/10.1038/nri3665</w:t>
        </w:r>
      </w:hyperlink>
    </w:p>
    <w:p w14:paraId="32A743DB" w14:textId="5EDB8281" w:rsidR="00964DA7" w:rsidRPr="00964DA7" w:rsidRDefault="00964DA7" w:rsidP="00964DA7">
      <w:pPr>
        <w:pStyle w:val="EndNoteBibliography"/>
        <w:rPr>
          <w:noProof/>
        </w:rPr>
      </w:pPr>
      <w:r w:rsidRPr="00964DA7">
        <w:rPr>
          <w:noProof/>
        </w:rPr>
        <w:t>60. Zhang T, Yin C, Boyd DF, Quarato G, Ingram JP, Shubina M, Ragan KB, Ishizuka T, Crawford JC, Tummers B, Rodriguez DA, Xue J, Peri S, Kaiser WJ, Lopez CB, Xu Y, Upton JW, Thomas PG, Green DR, Balachandran S (2020) Influenza Virus Z-RNAs Induce ZBP1-Mediated Necroptosis. Cell 180 (6):1115-1129 e1113. doi:</w:t>
      </w:r>
      <w:hyperlink r:id="rId63" w:history="1">
        <w:r w:rsidRPr="00964DA7">
          <w:rPr>
            <w:rStyle w:val="Hyperlink"/>
            <w:noProof/>
          </w:rPr>
          <w:t>https://doi.org/10.1016/j.cell.2020.02.050</w:t>
        </w:r>
      </w:hyperlink>
    </w:p>
    <w:p w14:paraId="6AB1F71E" w14:textId="262A7032" w:rsidR="00964DA7" w:rsidRPr="00964DA7" w:rsidRDefault="00964DA7" w:rsidP="00964DA7">
      <w:pPr>
        <w:pStyle w:val="EndNoteBibliography"/>
        <w:rPr>
          <w:noProof/>
        </w:rPr>
      </w:pPr>
      <w:r w:rsidRPr="00964DA7">
        <w:rPr>
          <w:noProof/>
        </w:rPr>
        <w:t>61. Loo YM, Fornek J, Crochet N, Bajwa G, Perwitasari O, Martinez-Sobrido L, Akira S, Gill MA, Garcia-Sastre A, Katze MG, Gale M, Jr. (2008) Distinct RIG-I and MDA5 signaling by RNA viruses in innate immunity. J Virol 82 (1):335-345. doi:</w:t>
      </w:r>
      <w:hyperlink r:id="rId64" w:history="1">
        <w:r w:rsidRPr="00964DA7">
          <w:rPr>
            <w:rStyle w:val="Hyperlink"/>
            <w:noProof/>
          </w:rPr>
          <w:t>https://doi.org/10.1128/JVI.01080-07</w:t>
        </w:r>
      </w:hyperlink>
    </w:p>
    <w:p w14:paraId="15021350" w14:textId="451F0621" w:rsidR="00964DA7" w:rsidRPr="00964DA7" w:rsidRDefault="00964DA7" w:rsidP="00964DA7">
      <w:pPr>
        <w:pStyle w:val="EndNoteBibliography"/>
        <w:rPr>
          <w:noProof/>
        </w:rPr>
      </w:pPr>
      <w:r w:rsidRPr="00964DA7">
        <w:rPr>
          <w:noProof/>
        </w:rPr>
        <w:t>62. Lund JM, Alexopoulou L, Sato A, Karow M, Adams NC, Gale NW, Iwasaki A, Flavell RA (2004) Recognition of single-stranded RNA viruses by Toll-like receptor 7. Proc Natl Acad Sci U S A 101 (15):5598-5603. doi:</w:t>
      </w:r>
      <w:hyperlink r:id="rId65" w:history="1">
        <w:r w:rsidRPr="00964DA7">
          <w:rPr>
            <w:rStyle w:val="Hyperlink"/>
            <w:noProof/>
          </w:rPr>
          <w:t>https://doi.org/10.1073/pnas.0400937101</w:t>
        </w:r>
      </w:hyperlink>
    </w:p>
    <w:p w14:paraId="1D1CD08D" w14:textId="523B0344" w:rsidR="00964DA7" w:rsidRPr="00964DA7" w:rsidRDefault="00964DA7" w:rsidP="00964DA7">
      <w:pPr>
        <w:pStyle w:val="EndNoteBibliography"/>
        <w:rPr>
          <w:noProof/>
        </w:rPr>
      </w:pPr>
      <w:r w:rsidRPr="00964DA7">
        <w:rPr>
          <w:noProof/>
        </w:rPr>
        <w:t>63. Diebold SS, Kaisho T, Hemmi H, Akira S, Reis e Sousa C (2004) Innate antiviral responses by means of TLR7-mediated recognition of single-stranded RNA. Science 303 (5663):1529-1531. doi:</w:t>
      </w:r>
      <w:hyperlink r:id="rId66" w:history="1">
        <w:r w:rsidRPr="00964DA7">
          <w:rPr>
            <w:rStyle w:val="Hyperlink"/>
            <w:noProof/>
          </w:rPr>
          <w:t>https://doi.org/10.1126/science.1093616</w:t>
        </w:r>
      </w:hyperlink>
    </w:p>
    <w:p w14:paraId="53551705" w14:textId="3CF93B65" w:rsidR="00964DA7" w:rsidRPr="00964DA7" w:rsidRDefault="00964DA7" w:rsidP="00964DA7">
      <w:pPr>
        <w:pStyle w:val="EndNoteBibliography"/>
        <w:rPr>
          <w:noProof/>
        </w:rPr>
      </w:pPr>
      <w:r w:rsidRPr="00964DA7">
        <w:rPr>
          <w:noProof/>
        </w:rPr>
        <w:t>64. Luo D, Ding SC, Vela A, Kohlway A, Lindenbach BD, Pyle AM (2011) Structural insights into RNA recognition by RIG-I. Cell 147 (2):409-422. doi:</w:t>
      </w:r>
      <w:hyperlink r:id="rId67" w:history="1">
        <w:r w:rsidRPr="00964DA7">
          <w:rPr>
            <w:rStyle w:val="Hyperlink"/>
            <w:noProof/>
          </w:rPr>
          <w:t>https://doi.org/10.1016/j.cell.2011.09.023</w:t>
        </w:r>
      </w:hyperlink>
    </w:p>
    <w:p w14:paraId="5EE9A7EE" w14:textId="4068568D" w:rsidR="00964DA7" w:rsidRPr="00964DA7" w:rsidRDefault="00964DA7" w:rsidP="00964DA7">
      <w:pPr>
        <w:pStyle w:val="EndNoteBibliography"/>
        <w:rPr>
          <w:noProof/>
        </w:rPr>
      </w:pPr>
      <w:r w:rsidRPr="00964DA7">
        <w:rPr>
          <w:noProof/>
        </w:rPr>
        <w:t>65. Kolakofsky D, Kowalinski E, Cusack S (2012) A structure-based model of RIG-I activation. RNA 18 (12):2118-2127. doi:</w:t>
      </w:r>
      <w:hyperlink r:id="rId68" w:history="1">
        <w:r w:rsidRPr="00964DA7">
          <w:rPr>
            <w:rStyle w:val="Hyperlink"/>
            <w:noProof/>
          </w:rPr>
          <w:t>https://doi.org/10.1261/rna.035949.112</w:t>
        </w:r>
      </w:hyperlink>
    </w:p>
    <w:p w14:paraId="1C6C4189" w14:textId="7DCD3649" w:rsidR="00964DA7" w:rsidRPr="00964DA7" w:rsidRDefault="00964DA7" w:rsidP="00964DA7">
      <w:pPr>
        <w:pStyle w:val="EndNoteBibliography"/>
        <w:rPr>
          <w:noProof/>
        </w:rPr>
      </w:pPr>
      <w:r w:rsidRPr="00964DA7">
        <w:rPr>
          <w:noProof/>
        </w:rPr>
        <w:t>66. Kowalinski E, Lunardi T, McCarthy AA, Louber J, Brunel J, Grigorov B, Gerlier D, Cusack S (2011) Structural basis for the activation of innate immune pattern-recognition receptor RIG-I by viral RNA. Cell 147 (2):423-435. doi:</w:t>
      </w:r>
      <w:hyperlink r:id="rId69" w:history="1">
        <w:r w:rsidRPr="00964DA7">
          <w:rPr>
            <w:rStyle w:val="Hyperlink"/>
            <w:noProof/>
          </w:rPr>
          <w:t>https://doi.org/10.1016/j.cell.2011.09.039</w:t>
        </w:r>
      </w:hyperlink>
    </w:p>
    <w:p w14:paraId="57F3308D" w14:textId="44A89145" w:rsidR="00964DA7" w:rsidRPr="00964DA7" w:rsidRDefault="00964DA7" w:rsidP="00964DA7">
      <w:pPr>
        <w:pStyle w:val="EndNoteBibliography"/>
        <w:rPr>
          <w:noProof/>
        </w:rPr>
      </w:pPr>
      <w:r w:rsidRPr="00964DA7">
        <w:rPr>
          <w:noProof/>
        </w:rPr>
        <w:t>67. Patel JR, Jain A, Chou YY, Baum A, Ha T, Garcia-Sastre A (2013) ATPase-driven oligomerization of RIG-I on RNA allows optimal activation of type-I interferon. EMBO Rep 14 (9):780-787. doi:</w:t>
      </w:r>
      <w:hyperlink r:id="rId70" w:history="1">
        <w:r w:rsidRPr="00964DA7">
          <w:rPr>
            <w:rStyle w:val="Hyperlink"/>
            <w:noProof/>
          </w:rPr>
          <w:t>https://doi.org/10.1038/embor.2013.102</w:t>
        </w:r>
      </w:hyperlink>
    </w:p>
    <w:p w14:paraId="2583DE6B" w14:textId="11D9DC8F" w:rsidR="00964DA7" w:rsidRPr="00964DA7" w:rsidRDefault="00964DA7" w:rsidP="00964DA7">
      <w:pPr>
        <w:pStyle w:val="EndNoteBibliography"/>
        <w:rPr>
          <w:noProof/>
        </w:rPr>
      </w:pPr>
      <w:r w:rsidRPr="00964DA7">
        <w:rPr>
          <w:noProof/>
        </w:rPr>
        <w:t>68. Myong S, Cui S, Cornish PV, Kirchhofer A, Gack MU, Jung JU, Hopfner KP, Ha T (2009) Cytosolic viral sensor RIG-I is a 5'-triphosphate-dependent translocase on double-stranded RNA. Science 323 (5917):1070-1074. doi:</w:t>
      </w:r>
      <w:hyperlink r:id="rId71" w:history="1">
        <w:r w:rsidRPr="00964DA7">
          <w:rPr>
            <w:rStyle w:val="Hyperlink"/>
            <w:noProof/>
          </w:rPr>
          <w:t>https://doi.org/10.1126/science.1168352</w:t>
        </w:r>
      </w:hyperlink>
    </w:p>
    <w:p w14:paraId="00297072" w14:textId="6DEF2147" w:rsidR="00964DA7" w:rsidRPr="00964DA7" w:rsidRDefault="00964DA7" w:rsidP="00964DA7">
      <w:pPr>
        <w:pStyle w:val="EndNoteBibliography"/>
        <w:rPr>
          <w:noProof/>
        </w:rPr>
      </w:pPr>
      <w:r w:rsidRPr="00964DA7">
        <w:rPr>
          <w:noProof/>
        </w:rPr>
        <w:t>69. Peisley A, Wu B, Yao H, Walz T, Hur S (2013) RIG-I forms signaling-competent filaments in an ATP-dependent, ubiquitin-independent manner. Mol Cell 51 (5):573-583. doi:</w:t>
      </w:r>
      <w:hyperlink r:id="rId72" w:history="1">
        <w:r w:rsidRPr="00964DA7">
          <w:rPr>
            <w:rStyle w:val="Hyperlink"/>
            <w:noProof/>
          </w:rPr>
          <w:t>https://doi.org/10.1016/j.molcel.2013.07.024</w:t>
        </w:r>
      </w:hyperlink>
    </w:p>
    <w:p w14:paraId="37D18EAA" w14:textId="09DC9E00" w:rsidR="00964DA7" w:rsidRPr="00964DA7" w:rsidRDefault="00964DA7" w:rsidP="00964DA7">
      <w:pPr>
        <w:pStyle w:val="EndNoteBibliography"/>
        <w:rPr>
          <w:noProof/>
        </w:rPr>
      </w:pPr>
      <w:r w:rsidRPr="00964DA7">
        <w:rPr>
          <w:noProof/>
        </w:rPr>
        <w:t>70. Peisley A, Wu B, Xu H, Chen ZJ, Hur S (2014) Structural basis for ubiquitin-mediated antiviral signal activation by RIG-I. Nature 509 (7498):110-114. doi:</w:t>
      </w:r>
      <w:hyperlink r:id="rId73" w:history="1">
        <w:r w:rsidRPr="00964DA7">
          <w:rPr>
            <w:rStyle w:val="Hyperlink"/>
            <w:noProof/>
          </w:rPr>
          <w:t>https://doi.org/10.1038/nature13140</w:t>
        </w:r>
      </w:hyperlink>
    </w:p>
    <w:p w14:paraId="40C3A2E7" w14:textId="6FA62D8E" w:rsidR="00964DA7" w:rsidRPr="00964DA7" w:rsidRDefault="00964DA7" w:rsidP="00964DA7">
      <w:pPr>
        <w:pStyle w:val="EndNoteBibliography"/>
        <w:rPr>
          <w:noProof/>
        </w:rPr>
      </w:pPr>
      <w:r w:rsidRPr="00964DA7">
        <w:rPr>
          <w:noProof/>
        </w:rPr>
        <w:t>71. Gack MU, Shin YC, Joo CH, Urano T, Liang C, Sun L, Takeuchi O, Akira S, Chen Z, Inoue S, Jung JU (2007) TRIM25 RING-finger E3 ubiquitin ligase is essential for RIG-I-mediated antiviral activity. Nature 446 (7138):916-920. doi:</w:t>
      </w:r>
      <w:hyperlink r:id="rId74" w:history="1">
        <w:r w:rsidRPr="00964DA7">
          <w:rPr>
            <w:rStyle w:val="Hyperlink"/>
            <w:noProof/>
          </w:rPr>
          <w:t>https://doi.org/10.1038/nature05732</w:t>
        </w:r>
      </w:hyperlink>
    </w:p>
    <w:p w14:paraId="545D02AD" w14:textId="552E8C55" w:rsidR="00964DA7" w:rsidRPr="00964DA7" w:rsidRDefault="00964DA7" w:rsidP="00964DA7">
      <w:pPr>
        <w:pStyle w:val="EndNoteBibliography"/>
        <w:rPr>
          <w:noProof/>
        </w:rPr>
      </w:pPr>
      <w:r w:rsidRPr="00964DA7">
        <w:rPr>
          <w:noProof/>
        </w:rPr>
        <w:lastRenderedPageBreak/>
        <w:t>72. Wu B, Peisley A, Tetrault D, Li Z, Egelman EH, Magor KE, Walz T, Penczek PA, Hur S (2014) Molecular imprinting as a signal-activation mechanism of the viral RNA sensor RIG-I. Mol Cell 55 (4):511-523. doi:</w:t>
      </w:r>
      <w:hyperlink r:id="rId75" w:history="1">
        <w:r w:rsidRPr="00964DA7">
          <w:rPr>
            <w:rStyle w:val="Hyperlink"/>
            <w:noProof/>
          </w:rPr>
          <w:t>https://doi.org/10.1016/j.molcel.2014.06.010</w:t>
        </w:r>
      </w:hyperlink>
    </w:p>
    <w:p w14:paraId="20D69DF4" w14:textId="75CA7A82" w:rsidR="00964DA7" w:rsidRPr="00964DA7" w:rsidRDefault="00964DA7" w:rsidP="00964DA7">
      <w:pPr>
        <w:pStyle w:val="EndNoteBibliography"/>
        <w:rPr>
          <w:noProof/>
        </w:rPr>
      </w:pPr>
      <w:r w:rsidRPr="00964DA7">
        <w:rPr>
          <w:noProof/>
        </w:rPr>
        <w:t>73. Murphy K, Weaver C (2017) Janeway's Immunobiology, 9th Edition. Janeway's Immunobiology, 9th Edition:1-904</w:t>
      </w:r>
    </w:p>
    <w:p w14:paraId="46000E79" w14:textId="73CAC110" w:rsidR="00964DA7" w:rsidRPr="00964DA7" w:rsidRDefault="00964DA7" w:rsidP="00964DA7">
      <w:pPr>
        <w:pStyle w:val="EndNoteBibliography"/>
        <w:rPr>
          <w:noProof/>
        </w:rPr>
      </w:pPr>
      <w:r w:rsidRPr="00964DA7">
        <w:rPr>
          <w:noProof/>
        </w:rPr>
        <w:t>74. Reich S, Guilligay D, Pflug A, Malet H, Berger I, Crepin T, Hart D, Lunardi T, Nanao M, Ruigrok RW, Cusack S (2014) Structural insight into cap-snatching and RNA synthesis by influenza polymerase. Nature 516 (7531):361-366. doi:</w:t>
      </w:r>
      <w:hyperlink r:id="rId76" w:history="1">
        <w:r w:rsidRPr="00964DA7">
          <w:rPr>
            <w:rStyle w:val="Hyperlink"/>
            <w:noProof/>
          </w:rPr>
          <w:t>https://doi.org/10.1038/nature14009</w:t>
        </w:r>
      </w:hyperlink>
    </w:p>
    <w:p w14:paraId="5EEBB827" w14:textId="445D7C1F" w:rsidR="00964DA7" w:rsidRPr="00964DA7" w:rsidRDefault="00964DA7" w:rsidP="00964DA7">
      <w:pPr>
        <w:pStyle w:val="EndNoteBibliography"/>
        <w:rPr>
          <w:noProof/>
        </w:rPr>
      </w:pPr>
      <w:r w:rsidRPr="00964DA7">
        <w:rPr>
          <w:noProof/>
        </w:rPr>
        <w:t>75. Anchisi S, Guerra J, Mottet-Osman G, Garcin D (2016) Mismatches in the Influenza A Virus RNA Panhandle Prevent Retinoic Acid-Inducible Gene I (RIG-I) Sensing by Impairing RNA/RIG-I Complex Formation. J Virol 90 (1):586-590. doi:</w:t>
      </w:r>
      <w:hyperlink r:id="rId77" w:history="1">
        <w:r w:rsidRPr="00964DA7">
          <w:rPr>
            <w:rStyle w:val="Hyperlink"/>
            <w:noProof/>
          </w:rPr>
          <w:t>https://doi.org/10.1128/JVI.01671-15</w:t>
        </w:r>
      </w:hyperlink>
    </w:p>
    <w:p w14:paraId="0EBF0E4A" w14:textId="516F8E19" w:rsidR="00964DA7" w:rsidRPr="00964DA7" w:rsidRDefault="00964DA7" w:rsidP="00964DA7">
      <w:pPr>
        <w:pStyle w:val="EndNoteBibliography"/>
        <w:rPr>
          <w:noProof/>
        </w:rPr>
      </w:pPr>
      <w:r w:rsidRPr="00964DA7">
        <w:rPr>
          <w:noProof/>
        </w:rPr>
        <w:t>76. Weber M, Sediri H, Felgenhauer U, Binzen I, Banfer S, Jacob R, Brunotte L, Garcia-Sastre A, Schmid-Burgk JL, Schmidt T, Hornung V, Kochs G, Schwemmle M, Klenk H-D, Weber F (2015) Influenza virus adaptation PB2-627K modulates nucleocapsid inhibition by the pathogen sensor RIG-I. Cell host &amp; microbe 17 (3):309-319. doi:</w:t>
      </w:r>
      <w:hyperlink r:id="rId78" w:history="1">
        <w:r w:rsidRPr="00964DA7">
          <w:rPr>
            <w:rStyle w:val="Hyperlink"/>
            <w:noProof/>
          </w:rPr>
          <w:t>https://dx.doi.org/10.1016/j.chom.2015.01.005</w:t>
        </w:r>
      </w:hyperlink>
    </w:p>
    <w:p w14:paraId="1D16557F" w14:textId="3FAB30F2" w:rsidR="00964DA7" w:rsidRPr="00964DA7" w:rsidRDefault="00964DA7" w:rsidP="00964DA7">
      <w:pPr>
        <w:pStyle w:val="EndNoteBibliography"/>
        <w:rPr>
          <w:noProof/>
        </w:rPr>
      </w:pPr>
      <w:r w:rsidRPr="00964DA7">
        <w:rPr>
          <w:noProof/>
        </w:rPr>
        <w:t>77. Li W, Chen H, Sutton T, Obadan A, Perez DR (2014) Interactions between the influenza A virus RNA polymerase components and retinoic acid-inducible gene I. Journal of virology 88 (18):10432-10447. doi:</w:t>
      </w:r>
      <w:hyperlink r:id="rId79" w:history="1">
        <w:r w:rsidRPr="00964DA7">
          <w:rPr>
            <w:rStyle w:val="Hyperlink"/>
            <w:noProof/>
          </w:rPr>
          <w:t>https://dx.doi.org/10.1128/JVI.01383-14</w:t>
        </w:r>
      </w:hyperlink>
    </w:p>
    <w:p w14:paraId="659B6610" w14:textId="258181EB" w:rsidR="00964DA7" w:rsidRPr="00964DA7" w:rsidRDefault="00964DA7" w:rsidP="00964DA7">
      <w:pPr>
        <w:pStyle w:val="EndNoteBibliography"/>
        <w:rPr>
          <w:noProof/>
        </w:rPr>
      </w:pPr>
      <w:r w:rsidRPr="00964DA7">
        <w:rPr>
          <w:noProof/>
        </w:rPr>
        <w:t>78. Liedmann S, Hrincius ER, Anhlan D, McCullers JA, Ludwig S, Ehrhardt C (2014) New virulence determinants contribute to the enhanced immune response and reduced virulence of an influenza A virus A/PR8/34 variant. The Journal of infectious diseases 209 (4):532-541. doi:</w:t>
      </w:r>
      <w:hyperlink r:id="rId80" w:history="1">
        <w:r w:rsidRPr="00964DA7">
          <w:rPr>
            <w:rStyle w:val="Hyperlink"/>
            <w:noProof/>
          </w:rPr>
          <w:t>https://dx.doi.org/10.1093/infdis/jit463</w:t>
        </w:r>
      </w:hyperlink>
    </w:p>
    <w:p w14:paraId="2A21A162" w14:textId="7461CB37" w:rsidR="00964DA7" w:rsidRPr="00964DA7" w:rsidRDefault="00964DA7" w:rsidP="00964DA7">
      <w:pPr>
        <w:pStyle w:val="EndNoteBibliography"/>
        <w:rPr>
          <w:noProof/>
        </w:rPr>
      </w:pPr>
      <w:r w:rsidRPr="00964DA7">
        <w:rPr>
          <w:noProof/>
        </w:rPr>
        <w:t>79. Patel RC, Sen GC (1998) PACT, a protein activator of the interferon-induced protein kinase, PKR. EMBO J 17 (15):4379-4390. doi:</w:t>
      </w:r>
      <w:hyperlink r:id="rId81" w:history="1">
        <w:r w:rsidRPr="00964DA7">
          <w:rPr>
            <w:rStyle w:val="Hyperlink"/>
            <w:noProof/>
          </w:rPr>
          <w:t>https://doi.org/10.1093/emboj/17.15.4379</w:t>
        </w:r>
      </w:hyperlink>
    </w:p>
    <w:p w14:paraId="24A0AA6A" w14:textId="66BDFBAF" w:rsidR="00964DA7" w:rsidRPr="00964DA7" w:rsidRDefault="00964DA7" w:rsidP="00964DA7">
      <w:pPr>
        <w:pStyle w:val="EndNoteBibliography"/>
        <w:rPr>
          <w:noProof/>
        </w:rPr>
      </w:pPr>
      <w:r w:rsidRPr="00964DA7">
        <w:rPr>
          <w:noProof/>
        </w:rPr>
        <w:t>80. Kok KH, Lui PY, Ng MH, Siu KL, Au SW, Jin DY (2011) The double-stranded RNA-binding protein PACT functions as a cellular activator of RIG-I to facilitate innate antiviral response. Cell Host Microbe 9 (4):299-309. doi:</w:t>
      </w:r>
      <w:hyperlink r:id="rId82" w:history="1">
        <w:r w:rsidRPr="00964DA7">
          <w:rPr>
            <w:rStyle w:val="Hyperlink"/>
            <w:noProof/>
          </w:rPr>
          <w:t>https://doi.org/10.1016/j.chom.2011.03.007</w:t>
        </w:r>
      </w:hyperlink>
    </w:p>
    <w:p w14:paraId="1371D9D9" w14:textId="216D4869" w:rsidR="00964DA7" w:rsidRPr="00964DA7" w:rsidRDefault="00964DA7" w:rsidP="00964DA7">
      <w:pPr>
        <w:pStyle w:val="EndNoteBibliography"/>
        <w:rPr>
          <w:noProof/>
        </w:rPr>
      </w:pPr>
      <w:r w:rsidRPr="00964DA7">
        <w:rPr>
          <w:noProof/>
        </w:rPr>
        <w:t>81. Chan C-P, Yuen C-K, Cheung P-HH, Fung S-Y, Lui P-Y, Chen H, Kok K-H, Jin D-Y (2018) Antiviral activity of double-stranded RNA-binding protein PACT against influenza A virus mediated via suppression of viral RNA polymerase. FASEB journal : official publication of the Federation of American Societies for Experimental Biology 32 (8):4380-4393. doi:</w:t>
      </w:r>
      <w:hyperlink r:id="rId83" w:history="1">
        <w:r w:rsidRPr="00964DA7">
          <w:rPr>
            <w:rStyle w:val="Hyperlink"/>
            <w:noProof/>
          </w:rPr>
          <w:t>https://dx.doi.org/10.1096/fj.201701361R</w:t>
        </w:r>
      </w:hyperlink>
    </w:p>
    <w:p w14:paraId="75D773B5" w14:textId="787FA3D5" w:rsidR="00964DA7" w:rsidRPr="00964DA7" w:rsidRDefault="00964DA7" w:rsidP="00964DA7">
      <w:pPr>
        <w:pStyle w:val="EndNoteBibliography"/>
        <w:rPr>
          <w:noProof/>
        </w:rPr>
      </w:pPr>
      <w:r w:rsidRPr="00964DA7">
        <w:rPr>
          <w:noProof/>
        </w:rPr>
        <w:t>82. Zeng Y, Xu S, Wei Y, Zhang X, Wang Q, Jia Y, Wang W, Han L, Chen Z, Wang Z, Zhang B, Chen H, Lei C-Q, Zhu Q (2021) The PB1 protein of influenza A virus inhibits the innate immune response by targeting MAVS for NBR1-mediated selective autophagic degradation. PLoS pathogens 17 (2):e1009300. doi:</w:t>
      </w:r>
      <w:hyperlink r:id="rId84" w:history="1">
        <w:r w:rsidRPr="00964DA7">
          <w:rPr>
            <w:rStyle w:val="Hyperlink"/>
            <w:noProof/>
          </w:rPr>
          <w:t>https://dx.doi.org/10.1371/journal.ppat.1009300</w:t>
        </w:r>
      </w:hyperlink>
    </w:p>
    <w:p w14:paraId="3B6062FA" w14:textId="53BD0B5A" w:rsidR="00964DA7" w:rsidRPr="00964DA7" w:rsidRDefault="00964DA7" w:rsidP="00964DA7">
      <w:pPr>
        <w:pStyle w:val="EndNoteBibliography"/>
        <w:rPr>
          <w:noProof/>
        </w:rPr>
      </w:pPr>
      <w:r w:rsidRPr="00964DA7">
        <w:rPr>
          <w:noProof/>
        </w:rPr>
        <w:t>83. Iwai A, Shiozaki T, Kawai T, Akira S, Kawaoka Y, Takada A, Kida H, Miyazaki T (2010) Influenza A virus polymerase inhibits type I interferon induction by binding to interferon beta promoter stimulator 1. The Journal of biological chemistry 285 (42):32064-32074. doi:</w:t>
      </w:r>
      <w:hyperlink r:id="rId85" w:history="1">
        <w:r w:rsidRPr="00964DA7">
          <w:rPr>
            <w:rStyle w:val="Hyperlink"/>
            <w:noProof/>
          </w:rPr>
          <w:t>https://dx.doi.org/10.1074/jbc.M110.112458</w:t>
        </w:r>
      </w:hyperlink>
    </w:p>
    <w:p w14:paraId="4546FDEA" w14:textId="166967F8" w:rsidR="00964DA7" w:rsidRPr="00964DA7" w:rsidRDefault="00964DA7" w:rsidP="00964DA7">
      <w:pPr>
        <w:pStyle w:val="EndNoteBibliography"/>
        <w:rPr>
          <w:noProof/>
        </w:rPr>
      </w:pPr>
      <w:r w:rsidRPr="00964DA7">
        <w:rPr>
          <w:noProof/>
        </w:rPr>
        <w:t>84. Graef KM, Vreede FT, Lau Y-F, McCall AW, Carr SM, Subbarao K, Fodor E (2010) The PB2 subunit of the influenza virus RNA polymerase affects virulence by interacting with the mitochondrial antiviral signaling protein and inhibiting expression of beta interferon. Journal of virology 84 (17):8433-8445. doi:</w:t>
      </w:r>
      <w:hyperlink r:id="rId86" w:history="1">
        <w:r w:rsidRPr="00964DA7">
          <w:rPr>
            <w:rStyle w:val="Hyperlink"/>
            <w:noProof/>
          </w:rPr>
          <w:t>https://dx.doi.org/10.1128/JVI.00879-10</w:t>
        </w:r>
      </w:hyperlink>
    </w:p>
    <w:p w14:paraId="5315D772" w14:textId="64C65AA0" w:rsidR="00964DA7" w:rsidRPr="00964DA7" w:rsidRDefault="00964DA7" w:rsidP="00964DA7">
      <w:pPr>
        <w:pStyle w:val="EndNoteBibliography"/>
        <w:rPr>
          <w:noProof/>
        </w:rPr>
      </w:pPr>
      <w:r w:rsidRPr="00964DA7">
        <w:rPr>
          <w:noProof/>
        </w:rPr>
        <w:lastRenderedPageBreak/>
        <w:t>85. Zhao Z, Yi C, Zhao L, Wang S, Zhou L, Hu Y, Zou W, Chen H, Jin M (2014) PB2-588I enhances 2009 H1N1 pandemic influenza virus virulence by increasing viral replication and exacerbating PB2 inhibition of beta interferon expression. Journal of virology 88 (4):2260-2267. doi:</w:t>
      </w:r>
      <w:hyperlink r:id="rId87" w:history="1">
        <w:r w:rsidRPr="00964DA7">
          <w:rPr>
            <w:rStyle w:val="Hyperlink"/>
            <w:noProof/>
          </w:rPr>
          <w:t>https://dx.doi.org/10.1128/JVI.03024-13</w:t>
        </w:r>
      </w:hyperlink>
    </w:p>
    <w:p w14:paraId="393248E7" w14:textId="288F9B8C" w:rsidR="00964DA7" w:rsidRPr="00964DA7" w:rsidRDefault="00964DA7" w:rsidP="00964DA7">
      <w:pPr>
        <w:pStyle w:val="EndNoteBibliography"/>
        <w:rPr>
          <w:noProof/>
        </w:rPr>
      </w:pPr>
      <w:r w:rsidRPr="00964DA7">
        <w:rPr>
          <w:noProof/>
        </w:rPr>
        <w:t>86. Gao W, Zu Z, Liu J, Song J, Wang X, Wang C, Liu L, Tong Q, Wang M, Sun H, Sun Y, Liu J, Chang K-C, Pu J (2019) Prevailing I292V PB2 mutation in avian influenza H9N2 virus increases viral polymerase function and attenuates IFN-beta induction in human cells. The Journal of general virology 100 (9):1273-1281. doi:</w:t>
      </w:r>
      <w:hyperlink r:id="rId88" w:history="1">
        <w:r w:rsidRPr="00964DA7">
          <w:rPr>
            <w:rStyle w:val="Hyperlink"/>
            <w:noProof/>
          </w:rPr>
          <w:t>https://dx.doi.org/10.1099/jgv.0.001294</w:t>
        </w:r>
      </w:hyperlink>
    </w:p>
    <w:p w14:paraId="62E0030F" w14:textId="284F0129" w:rsidR="00964DA7" w:rsidRPr="00964DA7" w:rsidRDefault="00964DA7" w:rsidP="00964DA7">
      <w:pPr>
        <w:pStyle w:val="EndNoteBibliography"/>
        <w:rPr>
          <w:noProof/>
        </w:rPr>
      </w:pPr>
      <w:r w:rsidRPr="00964DA7">
        <w:rPr>
          <w:noProof/>
        </w:rPr>
        <w:t>87. Patel D, Schultz LW, Umland TC (2013) Influenza A polymerase subunit PB2 possesses overlapping binding sites for polymerase subunit PB1 and human MAVS proteins. Virus research 172 (1-2):75-80. doi:</w:t>
      </w:r>
      <w:hyperlink r:id="rId89" w:history="1">
        <w:r w:rsidRPr="00964DA7">
          <w:rPr>
            <w:rStyle w:val="Hyperlink"/>
            <w:noProof/>
          </w:rPr>
          <w:t>https://dx.doi.org/10.1016/j.virusres.2012.12.003</w:t>
        </w:r>
      </w:hyperlink>
    </w:p>
    <w:p w14:paraId="3B10544E" w14:textId="76130BD1" w:rsidR="00964DA7" w:rsidRPr="00964DA7" w:rsidRDefault="00964DA7" w:rsidP="00964DA7">
      <w:pPr>
        <w:pStyle w:val="EndNoteBibliography"/>
        <w:rPr>
          <w:noProof/>
        </w:rPr>
      </w:pPr>
      <w:r w:rsidRPr="00964DA7">
        <w:rPr>
          <w:noProof/>
        </w:rPr>
        <w:t>88. Hou F, Sun L, Zheng H, Skaug B, Jiang QX, Chen ZJ (2011) MAVS forms functional prion-like aggregates to activate and propagate antiviral innate immune response. Cell 146 (3):448-461. doi:</w:t>
      </w:r>
      <w:hyperlink r:id="rId90" w:history="1">
        <w:r w:rsidRPr="00964DA7">
          <w:rPr>
            <w:rStyle w:val="Hyperlink"/>
            <w:noProof/>
          </w:rPr>
          <w:t>https://doi.org/10.1016/j.cell.2011.06.041</w:t>
        </w:r>
      </w:hyperlink>
    </w:p>
    <w:p w14:paraId="3304925D" w14:textId="53B9589F" w:rsidR="00964DA7" w:rsidRPr="00964DA7" w:rsidRDefault="00964DA7" w:rsidP="00964DA7">
      <w:pPr>
        <w:pStyle w:val="EndNoteBibliography"/>
        <w:rPr>
          <w:noProof/>
        </w:rPr>
      </w:pPr>
      <w:r w:rsidRPr="00964DA7">
        <w:rPr>
          <w:noProof/>
        </w:rPr>
        <w:t>89. Vazquez C, Horner SM (2015) MAVS Coordination of Antiviral Innate Immunity. J Virol 89 (14):6974-6977. doi:</w:t>
      </w:r>
      <w:hyperlink r:id="rId91" w:history="1">
        <w:r w:rsidRPr="00964DA7">
          <w:rPr>
            <w:rStyle w:val="Hyperlink"/>
            <w:noProof/>
          </w:rPr>
          <w:t>https://doi.org/10.1128/JVI.01918-14</w:t>
        </w:r>
      </w:hyperlink>
    </w:p>
    <w:p w14:paraId="004B7ADB" w14:textId="0889A3CE" w:rsidR="00964DA7" w:rsidRPr="00964DA7" w:rsidRDefault="00964DA7" w:rsidP="00964DA7">
      <w:pPr>
        <w:pStyle w:val="EndNoteBibliography"/>
        <w:rPr>
          <w:noProof/>
        </w:rPr>
      </w:pPr>
      <w:r w:rsidRPr="00964DA7">
        <w:rPr>
          <w:noProof/>
        </w:rPr>
        <w:t>90. Sun N, Jiang L, Ye M, Wang Y, Wang G, Wan X, Zhao Y, Wen X, Liang L, Ma S, Liu L, Bu Z, Chen H, Li C (2020) TRIM35 mediates protection against influenza infection by activating TRAF3 and degrading viral PB2. Protein &amp; cell 11 (12):894-914. doi:</w:t>
      </w:r>
      <w:hyperlink r:id="rId92" w:history="1">
        <w:r w:rsidRPr="00964DA7">
          <w:rPr>
            <w:rStyle w:val="Hyperlink"/>
            <w:noProof/>
          </w:rPr>
          <w:t>https://dx.doi.org/10.1007/s13238-020-00734-6</w:t>
        </w:r>
      </w:hyperlink>
    </w:p>
    <w:p w14:paraId="3BDFA6B1" w14:textId="235DD9B9" w:rsidR="00964DA7" w:rsidRPr="00964DA7" w:rsidRDefault="00964DA7" w:rsidP="00964DA7">
      <w:pPr>
        <w:pStyle w:val="EndNoteBibliography"/>
        <w:rPr>
          <w:noProof/>
        </w:rPr>
      </w:pPr>
      <w:r w:rsidRPr="00964DA7">
        <w:rPr>
          <w:noProof/>
        </w:rPr>
        <w:t>91. Saha SK, Pietras EM, He JQ, Kang JR, Liu SY, Oganesyan G, Shahangian A, Zarnegar B, Shiba TL, Wang Y, Cheng G (2006) Regulation of antiviral responses by a direct and specific interaction between TRAF3 and Cardif. EMBO J 25 (14):3257-3263. doi:</w:t>
      </w:r>
      <w:hyperlink r:id="rId93" w:history="1">
        <w:r w:rsidRPr="00964DA7">
          <w:rPr>
            <w:rStyle w:val="Hyperlink"/>
            <w:noProof/>
          </w:rPr>
          <w:t>https://doi.org/10.1038/sj.emboj.7601220</w:t>
        </w:r>
      </w:hyperlink>
    </w:p>
    <w:p w14:paraId="28CE6EF7" w14:textId="62765769" w:rsidR="00964DA7" w:rsidRPr="00964DA7" w:rsidRDefault="00964DA7" w:rsidP="00964DA7">
      <w:pPr>
        <w:pStyle w:val="EndNoteBibliography"/>
        <w:rPr>
          <w:noProof/>
        </w:rPr>
      </w:pPr>
      <w:r w:rsidRPr="00964DA7">
        <w:rPr>
          <w:noProof/>
        </w:rPr>
        <w:t>92. Yi C, Zhao Z, Wang S, Sun X, Zhang D, Sun X, Zhang A, Jin M (2017) Influenza A Virus PA Antagonizes Interferon-beta by Interacting with Interferon Regulatory Factor 3. Frontiers in immunology 8:1051. doi:</w:t>
      </w:r>
      <w:hyperlink r:id="rId94" w:history="1">
        <w:r w:rsidRPr="00964DA7">
          <w:rPr>
            <w:rStyle w:val="Hyperlink"/>
            <w:noProof/>
          </w:rPr>
          <w:t>https://dx.doi.org/10.3389/fimmu.2017.01051</w:t>
        </w:r>
      </w:hyperlink>
    </w:p>
    <w:p w14:paraId="6133D4F1" w14:textId="710442BD" w:rsidR="00964DA7" w:rsidRPr="00964DA7" w:rsidRDefault="00964DA7" w:rsidP="00964DA7">
      <w:pPr>
        <w:pStyle w:val="EndNoteBibliography"/>
        <w:rPr>
          <w:noProof/>
        </w:rPr>
      </w:pPr>
      <w:r w:rsidRPr="00964DA7">
        <w:rPr>
          <w:noProof/>
        </w:rPr>
        <w:t>93. Sanchez-Aparicio MT, Ayllon J, Leo-Macias A, Wolff T, Garcia-Sastre A (2017) Subcellular Localizations of RIG-I, TRIM25, and MAVS Complexes. J Virol 91 (2). doi:</w:t>
      </w:r>
      <w:hyperlink r:id="rId95" w:history="1">
        <w:r w:rsidRPr="00964DA7">
          <w:rPr>
            <w:rStyle w:val="Hyperlink"/>
            <w:noProof/>
          </w:rPr>
          <w:t>https://doi.org/10.1128/JVI.01155-16</w:t>
        </w:r>
      </w:hyperlink>
    </w:p>
    <w:p w14:paraId="579277E4" w14:textId="4B814691" w:rsidR="00964DA7" w:rsidRPr="00964DA7" w:rsidRDefault="00964DA7" w:rsidP="00964DA7">
      <w:pPr>
        <w:pStyle w:val="EndNoteBibliography"/>
        <w:rPr>
          <w:noProof/>
        </w:rPr>
      </w:pPr>
      <w:r w:rsidRPr="00964DA7">
        <w:rPr>
          <w:noProof/>
        </w:rPr>
        <w:t>94. Weinberg SE, Sena LA, Chandel NS (2015) Mitochondria in the regulation of innate and adaptive immunity. Immunity 42 (3):406-417. doi:</w:t>
      </w:r>
      <w:hyperlink r:id="rId96" w:history="1">
        <w:r w:rsidRPr="00964DA7">
          <w:rPr>
            <w:rStyle w:val="Hyperlink"/>
            <w:noProof/>
          </w:rPr>
          <w:t>https://doi.org/10.1016/j.immuni.2015.02.002</w:t>
        </w:r>
      </w:hyperlink>
    </w:p>
    <w:p w14:paraId="7171AFE5" w14:textId="397D16E5" w:rsidR="00964DA7" w:rsidRPr="00964DA7" w:rsidRDefault="00964DA7" w:rsidP="00964DA7">
      <w:pPr>
        <w:pStyle w:val="EndNoteBibliography"/>
        <w:rPr>
          <w:noProof/>
        </w:rPr>
      </w:pPr>
      <w:r w:rsidRPr="00964DA7">
        <w:rPr>
          <w:noProof/>
        </w:rPr>
        <w:t>95. Carr SM, Carnero E, Garcia-Sastre A, Brownlee GG, Fodor E (2006) Characterization of a mitochondrial-targeting signal in the PB2 protein of influenza viruses. Virology 344 (2):492-508. doi:</w:t>
      </w:r>
      <w:hyperlink r:id="rId97" w:history="1">
        <w:r w:rsidRPr="00964DA7">
          <w:rPr>
            <w:rStyle w:val="Hyperlink"/>
            <w:noProof/>
          </w:rPr>
          <w:t>https://doi.org/10.1016/j.virol.2005.08.041</w:t>
        </w:r>
      </w:hyperlink>
    </w:p>
    <w:p w14:paraId="643DB130" w14:textId="0EE43074" w:rsidR="00964DA7" w:rsidRPr="00964DA7" w:rsidRDefault="00964DA7" w:rsidP="00964DA7">
      <w:pPr>
        <w:pStyle w:val="EndNoteBibliography"/>
        <w:rPr>
          <w:noProof/>
        </w:rPr>
      </w:pPr>
      <w:r w:rsidRPr="00964DA7">
        <w:rPr>
          <w:noProof/>
        </w:rPr>
        <w:t>96. Long JCD, Fodor E (2016) The PB2 Subunit of the Influenza A Virus RNA Polymerase Is Imported into the Mitochondrial Matrix. Journal of virology 90 (19):8729-8738. doi:</w:t>
      </w:r>
      <w:hyperlink r:id="rId98" w:history="1">
        <w:r w:rsidRPr="00964DA7">
          <w:rPr>
            <w:rStyle w:val="Hyperlink"/>
            <w:noProof/>
          </w:rPr>
          <w:t>https://dx.doi.org/10.1128/JVI.01384-16</w:t>
        </w:r>
      </w:hyperlink>
    </w:p>
    <w:p w14:paraId="0EE832A8" w14:textId="63237CC6" w:rsidR="00964DA7" w:rsidRPr="00964DA7" w:rsidRDefault="00964DA7" w:rsidP="00964DA7">
      <w:pPr>
        <w:pStyle w:val="EndNoteBibliography"/>
        <w:rPr>
          <w:noProof/>
        </w:rPr>
      </w:pPr>
      <w:r w:rsidRPr="00964DA7">
        <w:rPr>
          <w:noProof/>
        </w:rPr>
        <w:t>97. Woodfin BM, Kazim AL (1993) Interaction of the amino-terminus of an influenza virus protein with mitochondria. Arch Biochem Biophys 306 (2):427-430. doi:</w:t>
      </w:r>
      <w:hyperlink r:id="rId99" w:history="1">
        <w:r w:rsidRPr="00964DA7">
          <w:rPr>
            <w:rStyle w:val="Hyperlink"/>
            <w:noProof/>
          </w:rPr>
          <w:t>https://doi.org/10.1006/abbi.1993.1533</w:t>
        </w:r>
      </w:hyperlink>
    </w:p>
    <w:p w14:paraId="0938EDED" w14:textId="63769F54" w:rsidR="00964DA7" w:rsidRPr="00964DA7" w:rsidRDefault="00964DA7" w:rsidP="00964DA7">
      <w:pPr>
        <w:pStyle w:val="EndNoteBibliography"/>
        <w:rPr>
          <w:noProof/>
        </w:rPr>
      </w:pPr>
      <w:r w:rsidRPr="00964DA7">
        <w:rPr>
          <w:noProof/>
        </w:rPr>
        <w:t>98. Alnaji FG, Brooke CB (2020) Influenza virus DI particles: Defective interfering or delightfully interesting? PLoS Pathog 16 (5):e1008436. doi:</w:t>
      </w:r>
      <w:hyperlink r:id="rId100" w:history="1">
        <w:r w:rsidRPr="00964DA7">
          <w:rPr>
            <w:rStyle w:val="Hyperlink"/>
            <w:noProof/>
          </w:rPr>
          <w:t>https://doi.org/10.1371/journal.ppat.1008436</w:t>
        </w:r>
      </w:hyperlink>
    </w:p>
    <w:p w14:paraId="231E1CB4" w14:textId="58CB4CD4" w:rsidR="00964DA7" w:rsidRPr="00964DA7" w:rsidRDefault="00964DA7" w:rsidP="00964DA7">
      <w:pPr>
        <w:pStyle w:val="EndNoteBibliography"/>
        <w:rPr>
          <w:noProof/>
        </w:rPr>
      </w:pPr>
      <w:r w:rsidRPr="00964DA7">
        <w:rPr>
          <w:noProof/>
        </w:rPr>
        <w:t xml:space="preserve">99. Perez JT, Varble A, Sachidanandam R, Zlatev I, Manoharan M, Garcia-Sastre A, tenOever BR (2010) Influenza A virus-generated small RNAs regulate the switch from transcription to </w:t>
      </w:r>
      <w:r w:rsidRPr="00964DA7">
        <w:rPr>
          <w:noProof/>
        </w:rPr>
        <w:lastRenderedPageBreak/>
        <w:t>replication. Proc Natl Acad Sci U S A 107 (25):11525-11530. doi:</w:t>
      </w:r>
      <w:hyperlink r:id="rId101" w:history="1">
        <w:r w:rsidRPr="00964DA7">
          <w:rPr>
            <w:rStyle w:val="Hyperlink"/>
            <w:noProof/>
          </w:rPr>
          <w:t>https://doi.org/10.1073/pnas.1001984107</w:t>
        </w:r>
      </w:hyperlink>
    </w:p>
    <w:p w14:paraId="108EAA5F" w14:textId="0A4F4FC3" w:rsidR="00964DA7" w:rsidRPr="00964DA7" w:rsidRDefault="00964DA7" w:rsidP="00964DA7">
      <w:pPr>
        <w:pStyle w:val="EndNoteBibliography"/>
        <w:rPr>
          <w:noProof/>
        </w:rPr>
      </w:pPr>
      <w:r w:rsidRPr="00964DA7">
        <w:rPr>
          <w:noProof/>
        </w:rPr>
        <w:t>100. Umbach JL, Yen HL, Poon LL, Cullen BR (2010) Influenza A virus expresses high levels of an unusual class of small viral leader RNAs in infected cells. mBio 1 (4). doi:</w:t>
      </w:r>
      <w:hyperlink r:id="rId102" w:history="1">
        <w:r w:rsidRPr="00964DA7">
          <w:rPr>
            <w:rStyle w:val="Hyperlink"/>
            <w:noProof/>
          </w:rPr>
          <w:t>https://doi.org/10.1128/mBio.00204-10</w:t>
        </w:r>
      </w:hyperlink>
    </w:p>
    <w:p w14:paraId="10AB6A86" w14:textId="1FB3B127" w:rsidR="00964DA7" w:rsidRPr="00964DA7" w:rsidRDefault="00964DA7" w:rsidP="00964DA7">
      <w:pPr>
        <w:pStyle w:val="EndNoteBibliography"/>
        <w:rPr>
          <w:noProof/>
        </w:rPr>
      </w:pPr>
      <w:r w:rsidRPr="00964DA7">
        <w:rPr>
          <w:noProof/>
        </w:rPr>
        <w:t>101. Saira K, Lin X, DePasse JV, Halpin R, Twaddle A, Stockwell T, Angus B, Cozzi-Lepri A, Delfino M, Dugan V, Dwyer DE, Freiberg M, Horban A, Losso M, Lynfield R, Wentworth DN, Holmes EC, Davey R, Wentworth DE, Ghedin E, Group IFS, Group IFS (2013) Sequence analysis of in vivo defective interfering-like RNA of influenza A H1N1 pandemic virus. J Virol 87 (14):8064-8074. doi:</w:t>
      </w:r>
      <w:hyperlink r:id="rId103" w:history="1">
        <w:r w:rsidRPr="00964DA7">
          <w:rPr>
            <w:rStyle w:val="Hyperlink"/>
            <w:noProof/>
          </w:rPr>
          <w:t>https://doi.org/10.1128/JVI.00240-13</w:t>
        </w:r>
      </w:hyperlink>
    </w:p>
    <w:p w14:paraId="263D03D7" w14:textId="4B9FD951" w:rsidR="00964DA7" w:rsidRPr="00964DA7" w:rsidRDefault="00964DA7" w:rsidP="00964DA7">
      <w:pPr>
        <w:pStyle w:val="EndNoteBibliography"/>
        <w:rPr>
          <w:noProof/>
        </w:rPr>
      </w:pPr>
      <w:r w:rsidRPr="00964DA7">
        <w:rPr>
          <w:noProof/>
        </w:rPr>
        <w:t>102. Jennings PA, Finch, J. T., Winter, G., Robertson, J. S. (1983) Does the higher order structure of the influenza virus ribonucleoprotein guide sequence rearrangements in influenza viral RNA? Cell 34 (2):619-627. doi:</w:t>
      </w:r>
      <w:hyperlink r:id="rId104" w:history="1">
        <w:r w:rsidRPr="00964DA7">
          <w:rPr>
            <w:rStyle w:val="Hyperlink"/>
            <w:noProof/>
          </w:rPr>
          <w:t>https://doi.org/10.1016/0092-8674(83)90394-X</w:t>
        </w:r>
      </w:hyperlink>
    </w:p>
    <w:p w14:paraId="283793A4" w14:textId="4E60E273" w:rsidR="00964DA7" w:rsidRPr="00964DA7" w:rsidRDefault="00964DA7" w:rsidP="00964DA7">
      <w:pPr>
        <w:pStyle w:val="EndNoteBibliography"/>
        <w:rPr>
          <w:noProof/>
        </w:rPr>
      </w:pPr>
      <w:r w:rsidRPr="00964DA7">
        <w:rPr>
          <w:noProof/>
        </w:rPr>
        <w:t>103. Cheong HK, Cheong C, Lee YS, Seong BL, Choi BS (1999) Structure of influenza virus panhandle RNA studied by NMR spectroscopy and molecular modeling. Nucleic Acids Res 27 (5):1392-1397. doi:</w:t>
      </w:r>
      <w:hyperlink r:id="rId105" w:history="1">
        <w:r w:rsidRPr="00964DA7">
          <w:rPr>
            <w:rStyle w:val="Hyperlink"/>
            <w:noProof/>
          </w:rPr>
          <w:t>https://doi.org/10.1093/nar/27.5.1392</w:t>
        </w:r>
      </w:hyperlink>
    </w:p>
    <w:p w14:paraId="1CA2AC95" w14:textId="75DC3070" w:rsidR="00964DA7" w:rsidRPr="00964DA7" w:rsidRDefault="00964DA7" w:rsidP="00964DA7">
      <w:pPr>
        <w:pStyle w:val="EndNoteBibliography"/>
        <w:rPr>
          <w:noProof/>
        </w:rPr>
      </w:pPr>
      <w:r w:rsidRPr="00964DA7">
        <w:rPr>
          <w:noProof/>
        </w:rPr>
        <w:t>104. Baum A, Sachidanandam R, Garcia-Sastre A (2010) Preference of RIG-I for short viral RNA molecules in infected cells revealed by next-generation sequencing. Proc Natl Acad Sci U S A 107 (37):16303-16308. doi:</w:t>
      </w:r>
      <w:hyperlink r:id="rId106" w:history="1">
        <w:r w:rsidRPr="00964DA7">
          <w:rPr>
            <w:rStyle w:val="Hyperlink"/>
            <w:noProof/>
          </w:rPr>
          <w:t>https://doi.org/10.1073/pnas.1005077107</w:t>
        </w:r>
      </w:hyperlink>
    </w:p>
    <w:p w14:paraId="6E30C602" w14:textId="1B3B30A6" w:rsidR="00964DA7" w:rsidRPr="00964DA7" w:rsidRDefault="00964DA7" w:rsidP="00964DA7">
      <w:pPr>
        <w:pStyle w:val="EndNoteBibliography"/>
        <w:rPr>
          <w:noProof/>
        </w:rPr>
      </w:pPr>
      <w:r w:rsidRPr="00964DA7">
        <w:rPr>
          <w:noProof/>
        </w:rPr>
        <w:t>105. Linehan MM, Dickey TH, Molinari ES, Fitzgerald ME, Potapova O, Iwasaki A, Pyle AM (2018) A minimal RNA ligand for potent RIG-I activation in living mice. Sci Adv 4 (2):e1701854. doi:</w:t>
      </w:r>
      <w:hyperlink r:id="rId107" w:history="1">
        <w:r w:rsidRPr="00964DA7">
          <w:rPr>
            <w:rStyle w:val="Hyperlink"/>
            <w:noProof/>
          </w:rPr>
          <w:t>https://doi.org/10.1126/sciadv.1701854</w:t>
        </w:r>
      </w:hyperlink>
    </w:p>
    <w:p w14:paraId="7C9275A8" w14:textId="48C622CD" w:rsidR="00964DA7" w:rsidRPr="00964DA7" w:rsidRDefault="00964DA7" w:rsidP="00964DA7">
      <w:pPr>
        <w:pStyle w:val="EndNoteBibliography"/>
        <w:rPr>
          <w:noProof/>
        </w:rPr>
      </w:pPr>
      <w:r w:rsidRPr="00964DA7">
        <w:rPr>
          <w:noProof/>
        </w:rPr>
        <w:t>106. Easton AJ, Scott PD, Edworthy NL, Meng B, Marriott AC, Dimmock NJ (2011) A novel broad-spectrum treatment for respiratory virus infections: influenza-based defective interfering virus provides protection against pneumovirus infection in vivo. Vaccine 29 (15):2777-2784. doi:</w:t>
      </w:r>
      <w:hyperlink r:id="rId108" w:history="1">
        <w:r w:rsidRPr="00964DA7">
          <w:rPr>
            <w:rStyle w:val="Hyperlink"/>
            <w:noProof/>
          </w:rPr>
          <w:t>https://doi.org/10.1016/j.vaccine.2011.01.102</w:t>
        </w:r>
      </w:hyperlink>
    </w:p>
    <w:p w14:paraId="42330F24" w14:textId="7431EBC9" w:rsidR="00964DA7" w:rsidRPr="00964DA7" w:rsidRDefault="00964DA7" w:rsidP="00964DA7">
      <w:pPr>
        <w:pStyle w:val="EndNoteBibliography"/>
        <w:rPr>
          <w:noProof/>
        </w:rPr>
      </w:pPr>
      <w:r w:rsidRPr="00964DA7">
        <w:rPr>
          <w:noProof/>
        </w:rPr>
        <w:t>107. Tapia K, Kim WK, Sun Y, Mercado-Lopez X, Dunay E, Wise M, Adu M, Lopez CB (2013) Defective viral genomes arising in vivo provide critical danger signals for the triggering of lung antiviral immunity. PLoS Pathog 9 (10):e1003703. doi:</w:t>
      </w:r>
      <w:hyperlink r:id="rId109" w:history="1">
        <w:r w:rsidRPr="00964DA7">
          <w:rPr>
            <w:rStyle w:val="Hyperlink"/>
            <w:noProof/>
          </w:rPr>
          <w:t>https://doi.org/10.1371/journal.ppat.1003703</w:t>
        </w:r>
      </w:hyperlink>
    </w:p>
    <w:p w14:paraId="33D7C6C1" w14:textId="3A2F6BA4" w:rsidR="00964DA7" w:rsidRPr="00964DA7" w:rsidRDefault="00964DA7" w:rsidP="00964DA7">
      <w:pPr>
        <w:pStyle w:val="EndNoteBibliography"/>
        <w:rPr>
          <w:noProof/>
        </w:rPr>
      </w:pPr>
      <w:r w:rsidRPr="00964DA7">
        <w:rPr>
          <w:noProof/>
        </w:rPr>
        <w:t>108. Boussier J, Munier S, Achouri E, Crescenzo-Chaigne B, Behillil S, Enouf V, van der Werf S, Naffakh N (2020) RNA-seq accuracy and reproducibility for the mapping and quantification of influenza defective viral genomes. RNA. doi:</w:t>
      </w:r>
      <w:hyperlink r:id="rId110" w:history="1">
        <w:r w:rsidRPr="00964DA7">
          <w:rPr>
            <w:rStyle w:val="Hyperlink"/>
            <w:noProof/>
          </w:rPr>
          <w:t>https://doi.org/10.1261/rna.077529.120</w:t>
        </w:r>
      </w:hyperlink>
    </w:p>
    <w:p w14:paraId="6567D987" w14:textId="48414287" w:rsidR="00964DA7" w:rsidRPr="00964DA7" w:rsidRDefault="00964DA7" w:rsidP="00964DA7">
      <w:pPr>
        <w:pStyle w:val="EndNoteBibliography"/>
        <w:rPr>
          <w:noProof/>
        </w:rPr>
      </w:pPr>
      <w:r w:rsidRPr="00964DA7">
        <w:rPr>
          <w:noProof/>
        </w:rPr>
        <w:t>109. Alnaji FG, Reiser WK, Velthuis At, Brooke CB (2021) Influenza A virus defective viral genomes are inefficiently packaged into virions relative to wild-type genomic RNAs</w:t>
      </w:r>
    </w:p>
    <w:p w14:paraId="13954A7D" w14:textId="50208EC9" w:rsidR="00964DA7" w:rsidRPr="00964DA7" w:rsidRDefault="00964DA7" w:rsidP="00964DA7">
      <w:pPr>
        <w:pStyle w:val="EndNoteBibliography"/>
        <w:rPr>
          <w:noProof/>
        </w:rPr>
      </w:pPr>
      <w:r w:rsidRPr="00964DA7">
        <w:rPr>
          <w:noProof/>
        </w:rPr>
        <w:t>. bioRxiv. doi:</w:t>
      </w:r>
      <w:hyperlink r:id="rId111" w:history="1">
        <w:r w:rsidRPr="00964DA7">
          <w:rPr>
            <w:rStyle w:val="Hyperlink"/>
            <w:noProof/>
          </w:rPr>
          <w:t>https://doi.org/10.1101/2021.05.13.444068</w:t>
        </w:r>
      </w:hyperlink>
    </w:p>
    <w:p w14:paraId="6CF047DD" w14:textId="0AA2079E" w:rsidR="00964DA7" w:rsidRPr="00964DA7" w:rsidRDefault="00964DA7" w:rsidP="00964DA7">
      <w:pPr>
        <w:pStyle w:val="EndNoteBibliography"/>
        <w:rPr>
          <w:noProof/>
        </w:rPr>
      </w:pPr>
      <w:r w:rsidRPr="00964DA7">
        <w:rPr>
          <w:noProof/>
        </w:rPr>
        <w:t>110. Liu G, Lu Y, Liu Q, Zhou Y (2019) Inhibition of Ongoing Influenza A Virus Replication Reveals Different Mechanisms of RIG-I Activation. Journal of virology 93 (6). doi:</w:t>
      </w:r>
      <w:hyperlink r:id="rId112" w:history="1">
        <w:r w:rsidRPr="00964DA7">
          <w:rPr>
            <w:rStyle w:val="Hyperlink"/>
            <w:noProof/>
          </w:rPr>
          <w:t>https://dx.doi.org/10.1128/JVI.02066-18</w:t>
        </w:r>
      </w:hyperlink>
    </w:p>
    <w:p w14:paraId="0015B075" w14:textId="050AF252" w:rsidR="00964DA7" w:rsidRPr="00964DA7" w:rsidRDefault="00964DA7" w:rsidP="00964DA7">
      <w:pPr>
        <w:pStyle w:val="EndNoteBibliography"/>
        <w:rPr>
          <w:noProof/>
        </w:rPr>
      </w:pPr>
      <w:r w:rsidRPr="00964DA7">
        <w:rPr>
          <w:noProof/>
        </w:rPr>
        <w:t>111. Nilsson-Payant BE, Blanco-Melo D, Uhl S, Escudero-Perez B, Olschewski S, Thibault P, Panis M, Rosenthal M, Munoz-Fontela C, Lee B, tenOever BR (2021) Reduced Nucleoprotein availability impairs negative-sense RNA virus replication and promotes host recognition. J Virol. doi:</w:t>
      </w:r>
      <w:hyperlink r:id="rId113" w:history="1">
        <w:r w:rsidRPr="00964DA7">
          <w:rPr>
            <w:rStyle w:val="Hyperlink"/>
            <w:noProof/>
          </w:rPr>
          <w:t>https://doi.org/10.1128/JVI.02274-20</w:t>
        </w:r>
      </w:hyperlink>
    </w:p>
    <w:p w14:paraId="43C8DA5C" w14:textId="0FFEF6EE" w:rsidR="00964DA7" w:rsidRPr="00964DA7" w:rsidRDefault="00964DA7" w:rsidP="00964DA7">
      <w:pPr>
        <w:pStyle w:val="EndNoteBibliography"/>
        <w:rPr>
          <w:noProof/>
        </w:rPr>
      </w:pPr>
      <w:r w:rsidRPr="00964DA7">
        <w:rPr>
          <w:noProof/>
        </w:rPr>
        <w:t xml:space="preserve">112. Odagiri T, Tobita K (1990) Mutation in NS2, a nonstructural protein of influenza A virus, extragenically causes aberrant replication and expression of the PA gene and leads to </w:t>
      </w:r>
      <w:r w:rsidRPr="00964DA7">
        <w:rPr>
          <w:noProof/>
        </w:rPr>
        <w:lastRenderedPageBreak/>
        <w:t>generation of defective interfering particles. Proc Natl Acad Sci U S A 87 (15):5988-5992. doi:</w:t>
      </w:r>
      <w:hyperlink r:id="rId114" w:history="1">
        <w:r w:rsidRPr="00964DA7">
          <w:rPr>
            <w:rStyle w:val="Hyperlink"/>
            <w:noProof/>
          </w:rPr>
          <w:t>https://doi.org/10.1073/pnas.87.15.5988</w:t>
        </w:r>
      </w:hyperlink>
    </w:p>
    <w:p w14:paraId="1FF3C392" w14:textId="4353B259" w:rsidR="00964DA7" w:rsidRPr="00964DA7" w:rsidRDefault="00964DA7" w:rsidP="00964DA7">
      <w:pPr>
        <w:pStyle w:val="EndNoteBibliography"/>
        <w:rPr>
          <w:noProof/>
        </w:rPr>
      </w:pPr>
      <w:r w:rsidRPr="00964DA7">
        <w:rPr>
          <w:noProof/>
        </w:rPr>
        <w:t>113. Fodor E, Mingay LJ, Crow M, Deng T, Brownlee GG (2003) A single amino acid mutation in the PA subunit of the influenza virus RNA polymerase promotes the generation of defective interfering RNAs. J Virol 77 (8):5017-5020. doi:</w:t>
      </w:r>
      <w:hyperlink r:id="rId115" w:history="1">
        <w:r w:rsidRPr="00964DA7">
          <w:rPr>
            <w:rStyle w:val="Hyperlink"/>
            <w:noProof/>
          </w:rPr>
          <w:t>https://doi.org/10.1128/jvi.77.8.5017-5020.2003</w:t>
        </w:r>
      </w:hyperlink>
    </w:p>
    <w:p w14:paraId="318003EA" w14:textId="7CEDC869" w:rsidR="00964DA7" w:rsidRPr="00964DA7" w:rsidRDefault="00964DA7" w:rsidP="00964DA7">
      <w:pPr>
        <w:pStyle w:val="EndNoteBibliography"/>
        <w:rPr>
          <w:noProof/>
        </w:rPr>
      </w:pPr>
      <w:r w:rsidRPr="00964DA7">
        <w:rPr>
          <w:noProof/>
        </w:rPr>
        <w:t>114. Vasilijevic J, Zamarreno N, Oliveros JC, Rodriguez-Frandsen A, Gomez G, Rodriguez G, Perez-Ruiz M, Rey S, Barba I, Pozo F, Casas I, Nieto A, Falcon A (2017) Reduced accumulation of defective viral genomes contributes to severe outcome in influenza virus infected patients. PLoS Pathog 13 (10):e1006650. doi:</w:t>
      </w:r>
      <w:hyperlink r:id="rId116" w:history="1">
        <w:r w:rsidRPr="00964DA7">
          <w:rPr>
            <w:rStyle w:val="Hyperlink"/>
            <w:noProof/>
          </w:rPr>
          <w:t>https://doi.org/10.1371/journal.ppat.1006650</w:t>
        </w:r>
      </w:hyperlink>
    </w:p>
    <w:p w14:paraId="5BB68225" w14:textId="492E5A4E" w:rsidR="00964DA7" w:rsidRPr="00964DA7" w:rsidRDefault="00964DA7" w:rsidP="00964DA7">
      <w:pPr>
        <w:pStyle w:val="EndNoteBibliography"/>
        <w:rPr>
          <w:noProof/>
        </w:rPr>
      </w:pPr>
      <w:r w:rsidRPr="00964DA7">
        <w:rPr>
          <w:noProof/>
        </w:rPr>
        <w:t>115. Naito T, Mori K, Ushirogawa H, Takizawa N, Nobusawa E, Odagiri T, Tashiro M, Ohniwa RL, Nagata K, Saito M (2017) Generation of a Genetically Stable High-Fidelity Influenza Vaccine Strain. J Virol 91 (6). doi:</w:t>
      </w:r>
      <w:hyperlink r:id="rId117" w:history="1">
        <w:r w:rsidRPr="00964DA7">
          <w:rPr>
            <w:rStyle w:val="Hyperlink"/>
            <w:noProof/>
          </w:rPr>
          <w:t>https://doi.org/10.1128/JVI.01073-16</w:t>
        </w:r>
      </w:hyperlink>
    </w:p>
    <w:p w14:paraId="133847E5" w14:textId="124B4D69" w:rsidR="00964DA7" w:rsidRPr="00964DA7" w:rsidRDefault="00964DA7" w:rsidP="00964DA7">
      <w:pPr>
        <w:pStyle w:val="EndNoteBibliography"/>
        <w:rPr>
          <w:noProof/>
        </w:rPr>
      </w:pPr>
      <w:r w:rsidRPr="00964DA7">
        <w:rPr>
          <w:noProof/>
        </w:rPr>
        <w:t>116. Cheung PP, Watson SJ, Choy KT, Fun Sia S, Wong DD, Poon LL, Kellam P, Guan Y, Malik Peiris JS, Yen HL (2014) Generation and characterization of influenza A viruses with altered polymerase fidelity. Nat Commun 5:4794. doi:</w:t>
      </w:r>
      <w:hyperlink r:id="rId118" w:history="1">
        <w:r w:rsidRPr="00964DA7">
          <w:rPr>
            <w:rStyle w:val="Hyperlink"/>
            <w:noProof/>
          </w:rPr>
          <w:t>https://doi.org/10.1038/ncomms5794</w:t>
        </w:r>
      </w:hyperlink>
    </w:p>
    <w:p w14:paraId="58574DA8" w14:textId="6DE57E46" w:rsidR="00964DA7" w:rsidRPr="00964DA7" w:rsidRDefault="00964DA7" w:rsidP="00964DA7">
      <w:pPr>
        <w:pStyle w:val="EndNoteBibliography"/>
        <w:rPr>
          <w:noProof/>
        </w:rPr>
      </w:pPr>
      <w:r w:rsidRPr="00964DA7">
        <w:rPr>
          <w:noProof/>
        </w:rPr>
        <w:t>117. Lukarska M, Fournier G, Pflug A, Resa-Infante P, Reich S, Naffakh N, Cusack S (2017) Structural basis of an essential interaction between influenza polymerase and Pol II CTD. Nature 541 (7635):117-121. doi:</w:t>
      </w:r>
      <w:hyperlink r:id="rId119" w:history="1">
        <w:r w:rsidRPr="00964DA7">
          <w:rPr>
            <w:rStyle w:val="Hyperlink"/>
            <w:noProof/>
          </w:rPr>
          <w:t>https://doi.org/10.1038/nature20594</w:t>
        </w:r>
      </w:hyperlink>
    </w:p>
    <w:p w14:paraId="5A57F676" w14:textId="182A2810" w:rsidR="00964DA7" w:rsidRPr="00964DA7" w:rsidRDefault="00964DA7" w:rsidP="00964DA7">
      <w:pPr>
        <w:pStyle w:val="EndNoteBibliography"/>
        <w:rPr>
          <w:noProof/>
        </w:rPr>
      </w:pPr>
      <w:r w:rsidRPr="00964DA7">
        <w:rPr>
          <w:noProof/>
        </w:rPr>
        <w:t>118. Subbarao EK, London W, Murphy BR (1993) A single amino acid in the PB2 gene of influenza A virus is a determinant of host range. J Virol 67 (4):1761-1764. doi:</w:t>
      </w:r>
      <w:hyperlink r:id="rId120" w:history="1">
        <w:r w:rsidRPr="00964DA7">
          <w:rPr>
            <w:rStyle w:val="Hyperlink"/>
            <w:noProof/>
          </w:rPr>
          <w:t>https://doi.org/10.1128/JVI.67.4.1761-1764.1993</w:t>
        </w:r>
      </w:hyperlink>
    </w:p>
    <w:p w14:paraId="48483F83" w14:textId="244F9F31" w:rsidR="00964DA7" w:rsidRPr="00964DA7" w:rsidRDefault="00964DA7" w:rsidP="00964DA7">
      <w:pPr>
        <w:pStyle w:val="EndNoteBibliography"/>
        <w:rPr>
          <w:noProof/>
        </w:rPr>
      </w:pPr>
      <w:r w:rsidRPr="00964DA7">
        <w:rPr>
          <w:noProof/>
        </w:rPr>
        <w:t>119. Shinya K, Hamm S, Hatta M, Ito H, Ito T, Kawaoka Y (2004) PB2 amino acid at position 627 affects replicative efficiency, but not cell tropism, of Hong Kong H5N1 influenza A viruses in mice. Virology 320 (2):258-266. doi:</w:t>
      </w:r>
      <w:hyperlink r:id="rId121" w:history="1">
        <w:r w:rsidRPr="00964DA7">
          <w:rPr>
            <w:rStyle w:val="Hyperlink"/>
            <w:noProof/>
          </w:rPr>
          <w:t>https://doi.org/10.1016/j.virol.2003.11.030</w:t>
        </w:r>
      </w:hyperlink>
    </w:p>
    <w:p w14:paraId="2DB15CBC" w14:textId="1D9AE92E" w:rsidR="00964DA7" w:rsidRPr="00964DA7" w:rsidRDefault="00964DA7" w:rsidP="00964DA7">
      <w:pPr>
        <w:pStyle w:val="EndNoteBibliography"/>
        <w:rPr>
          <w:noProof/>
        </w:rPr>
      </w:pPr>
      <w:r w:rsidRPr="00964DA7">
        <w:rPr>
          <w:noProof/>
        </w:rPr>
        <w:t>120. Fornek JL, Gillim-Ross L, Santos C, Carter V, Ward JM, Cheng LI, Proll S, Katze MG, Subbarao K (2009) A single-amino-acid substitution in a polymerase protein of an H5N1 influenza virus is associated with systemic infection and impaired T-cell activation in mice. Journal of virology 83 (21):11102-11115. doi:</w:t>
      </w:r>
      <w:hyperlink r:id="rId122" w:history="1">
        <w:r w:rsidRPr="00964DA7">
          <w:rPr>
            <w:rStyle w:val="Hyperlink"/>
            <w:noProof/>
          </w:rPr>
          <w:t>https://dx.doi.org/10.1128/JVI.00994-09</w:t>
        </w:r>
      </w:hyperlink>
    </w:p>
    <w:p w14:paraId="59669FB6" w14:textId="5AF03D09" w:rsidR="00964DA7" w:rsidRPr="00964DA7" w:rsidRDefault="00964DA7" w:rsidP="00964DA7">
      <w:pPr>
        <w:pStyle w:val="EndNoteBibliography"/>
        <w:rPr>
          <w:noProof/>
        </w:rPr>
      </w:pPr>
      <w:r w:rsidRPr="00964DA7">
        <w:rPr>
          <w:noProof/>
        </w:rPr>
        <w:t>121. Tian J, Qi W, Li X, He J, Jiao P, Zhang C, Liu G-Q, Liao M (2012) A single E627K mutation in the PB2 protein of H9N2 avian influenza virus increases virulence by inducing higher glucocorticoids (GCs) level. PloS one 7 (6):e38233. doi:</w:t>
      </w:r>
      <w:hyperlink r:id="rId123" w:history="1">
        <w:r w:rsidRPr="00964DA7">
          <w:rPr>
            <w:rStyle w:val="Hyperlink"/>
            <w:noProof/>
          </w:rPr>
          <w:t>https://dx.doi.org/10.1371/journal.pone.0038233</w:t>
        </w:r>
      </w:hyperlink>
    </w:p>
    <w:p w14:paraId="277D6A3F" w14:textId="4D626C5E" w:rsidR="00964DA7" w:rsidRPr="00964DA7" w:rsidRDefault="00964DA7" w:rsidP="00964DA7">
      <w:pPr>
        <w:pStyle w:val="EndNoteBibliography"/>
        <w:rPr>
          <w:noProof/>
        </w:rPr>
      </w:pPr>
      <w:r w:rsidRPr="00964DA7">
        <w:rPr>
          <w:noProof/>
        </w:rPr>
        <w:t>122. Wang C, Lee HHY, Yang ZF, Mok CKP, Zhang Z (2016) PB2-Q591K Mutation Determines the Pathogenicity of Avian H9N2 Influenza Viruses for Mammalian Species. PloS one 11 (9):e0162163. doi:</w:t>
      </w:r>
      <w:hyperlink r:id="rId124" w:history="1">
        <w:r w:rsidRPr="00964DA7">
          <w:rPr>
            <w:rStyle w:val="Hyperlink"/>
            <w:noProof/>
          </w:rPr>
          <w:t>https://dx.doi.org/10.1371/journal.pone.0162163</w:t>
        </w:r>
      </w:hyperlink>
    </w:p>
    <w:p w14:paraId="302F0101" w14:textId="53E433C7" w:rsidR="00964DA7" w:rsidRPr="00964DA7" w:rsidRDefault="00964DA7" w:rsidP="00964DA7">
      <w:pPr>
        <w:pStyle w:val="EndNoteBibliography"/>
        <w:rPr>
          <w:noProof/>
        </w:rPr>
      </w:pPr>
      <w:r w:rsidRPr="00964DA7">
        <w:rPr>
          <w:noProof/>
        </w:rPr>
        <w:t>123. Li W, Lee HHY, Li RF, Zhu HM, Yi G, Peiris JSM, Yang ZF, Mok CKP (2017) The PB2 mutation with lysine at 627 enhances the pathogenicity of avian influenza (H7N9) virus which belongs to a non-zoonotic lineage. Scientific reports 7 (1):2352. doi:</w:t>
      </w:r>
      <w:hyperlink r:id="rId125" w:history="1">
        <w:r w:rsidRPr="00964DA7">
          <w:rPr>
            <w:rStyle w:val="Hyperlink"/>
            <w:noProof/>
          </w:rPr>
          <w:t>https://dx.doi.org/10.1038/s41598-017-02598-z</w:t>
        </w:r>
      </w:hyperlink>
    </w:p>
    <w:p w14:paraId="28622804" w14:textId="74A34D21" w:rsidR="00964DA7" w:rsidRPr="00964DA7" w:rsidRDefault="00964DA7" w:rsidP="00964DA7">
      <w:pPr>
        <w:pStyle w:val="EndNoteBibliography"/>
        <w:rPr>
          <w:noProof/>
        </w:rPr>
      </w:pPr>
      <w:r w:rsidRPr="00964DA7">
        <w:rPr>
          <w:noProof/>
        </w:rPr>
        <w:t>124. Yu M, Zhang K, Qi W, Huang Z, Ye J, Ma Y, Liao M, Ning Z (2014) Expression pattern of NLRP3 and its related cytokines in the lung and brain of avian influenza virus H9N2 infected BALB/c mice. Virology journal 11:229. doi:</w:t>
      </w:r>
      <w:hyperlink r:id="rId126" w:history="1">
        <w:r w:rsidRPr="00964DA7">
          <w:rPr>
            <w:rStyle w:val="Hyperlink"/>
            <w:noProof/>
          </w:rPr>
          <w:t>https://dx.doi.org/10.1186/s12985-014-0229-5</w:t>
        </w:r>
      </w:hyperlink>
    </w:p>
    <w:p w14:paraId="517F4B44" w14:textId="12AE1264" w:rsidR="00964DA7" w:rsidRPr="00964DA7" w:rsidRDefault="00964DA7" w:rsidP="00964DA7">
      <w:pPr>
        <w:pStyle w:val="EndNoteBibliography"/>
        <w:rPr>
          <w:noProof/>
        </w:rPr>
      </w:pPr>
      <w:r w:rsidRPr="00964DA7">
        <w:rPr>
          <w:noProof/>
        </w:rPr>
        <w:t>125. Domingues P, Hale BG (2017) Functional Insights into ANP32A-Dependent Influenza A Virus Polymerase Host Restriction. Cell Rep 20 (11):2538-2546. doi:</w:t>
      </w:r>
      <w:hyperlink r:id="rId127" w:history="1">
        <w:r w:rsidRPr="00964DA7">
          <w:rPr>
            <w:rStyle w:val="Hyperlink"/>
            <w:noProof/>
          </w:rPr>
          <w:t>https://doi.org/10.1016/j.celrep.2017.08.061</w:t>
        </w:r>
      </w:hyperlink>
    </w:p>
    <w:p w14:paraId="3A355056" w14:textId="3B044438" w:rsidR="00964DA7" w:rsidRPr="00964DA7" w:rsidRDefault="00964DA7" w:rsidP="00964DA7">
      <w:pPr>
        <w:pStyle w:val="EndNoteBibliography"/>
        <w:rPr>
          <w:noProof/>
        </w:rPr>
      </w:pPr>
      <w:r w:rsidRPr="00964DA7">
        <w:rPr>
          <w:noProof/>
        </w:rPr>
        <w:lastRenderedPageBreak/>
        <w:t>126. Mehle A, Doudna JA (2009) Adaptive strategies of the influenza virus polymerase for replication in humans. Proc Natl Acad Sci U S A 106 (50):21312-21316. doi:</w:t>
      </w:r>
      <w:hyperlink r:id="rId128" w:history="1">
        <w:r w:rsidRPr="00964DA7">
          <w:rPr>
            <w:rStyle w:val="Hyperlink"/>
            <w:noProof/>
          </w:rPr>
          <w:t>https://doi.org/10.1073/pnas.0911915106</w:t>
        </w:r>
      </w:hyperlink>
    </w:p>
    <w:p w14:paraId="54685664" w14:textId="2DB9F388" w:rsidR="00964DA7" w:rsidRPr="00964DA7" w:rsidRDefault="00964DA7" w:rsidP="00964DA7">
      <w:pPr>
        <w:pStyle w:val="EndNoteBibliography"/>
        <w:rPr>
          <w:noProof/>
        </w:rPr>
      </w:pPr>
      <w:r w:rsidRPr="00964DA7">
        <w:rPr>
          <w:noProof/>
        </w:rPr>
        <w:t>127. Yamada S, Hatta M, Staker BL, Watanabe S, Imai M, Shinya K, Sakai-Tagawa Y, Ito M, Ozawa M, Watanabe T, Sakabe S, Li C, Kim JH, Myler PJ, Phan I, Raymond A, Smith E, Stacy R, Nidom CA, Lank SM, Wiseman RW, Bimber BN, O'Connor DH, Neumann G, Stewart LJ, Kawaoka Y (2010) Biological and structural characterization of a host-adapting amino acid in influenza virus. PLoS Pathog 6 (8):e1001034. doi:</w:t>
      </w:r>
      <w:hyperlink r:id="rId129" w:history="1">
        <w:r w:rsidRPr="00964DA7">
          <w:rPr>
            <w:rStyle w:val="Hyperlink"/>
            <w:noProof/>
          </w:rPr>
          <w:t>https://doi.org/10.1371/journal.ppat.1001034</w:t>
        </w:r>
      </w:hyperlink>
    </w:p>
    <w:p w14:paraId="53B2C7F9" w14:textId="51C0846B" w:rsidR="00964DA7" w:rsidRPr="00964DA7" w:rsidRDefault="00964DA7" w:rsidP="00964DA7">
      <w:pPr>
        <w:pStyle w:val="EndNoteBibliography"/>
        <w:rPr>
          <w:noProof/>
        </w:rPr>
      </w:pPr>
      <w:r w:rsidRPr="00964DA7">
        <w:rPr>
          <w:noProof/>
        </w:rPr>
        <w:t>128. Mok CKP, Lee HHY, Lestra M, Nicholls JM, Chan MCW, Sia SF, Zhu H, Poon LLM, Guan Y, Peiris JSM (2014) Amino acid substitutions in polymerase basic protein 2 gene contribute to the pathogenicity of the novel A/H7N9 influenza virus in mammalian hosts. Journal of virology 88 (6):3568-3576. doi:</w:t>
      </w:r>
      <w:hyperlink r:id="rId130" w:history="1">
        <w:r w:rsidRPr="00964DA7">
          <w:rPr>
            <w:rStyle w:val="Hyperlink"/>
            <w:noProof/>
          </w:rPr>
          <w:t>https://dx.doi.org/10.1128/JVI.02740-13</w:t>
        </w:r>
      </w:hyperlink>
    </w:p>
    <w:p w14:paraId="22C35425" w14:textId="61A4D8CE" w:rsidR="00964DA7" w:rsidRPr="00964DA7" w:rsidRDefault="00964DA7" w:rsidP="00964DA7">
      <w:pPr>
        <w:pStyle w:val="EndNoteBibliography"/>
        <w:rPr>
          <w:noProof/>
        </w:rPr>
      </w:pPr>
      <w:r w:rsidRPr="00964DA7">
        <w:rPr>
          <w:noProof/>
        </w:rPr>
        <w:t>129. Gabriel G, Herwig A, Klenk HD (2008) Interaction of polymerase subunit PB2 and NP with importin alpha1 is a determinant of host range of influenza A virus. PLoS Pathog 4 (2):e11. doi:</w:t>
      </w:r>
      <w:hyperlink r:id="rId131" w:history="1">
        <w:r w:rsidRPr="00964DA7">
          <w:rPr>
            <w:rStyle w:val="Hyperlink"/>
            <w:noProof/>
          </w:rPr>
          <w:t>https://doi.org/10.1371/journal.ppat.0040011</w:t>
        </w:r>
      </w:hyperlink>
    </w:p>
    <w:p w14:paraId="1104D652" w14:textId="0C1E522C" w:rsidR="00964DA7" w:rsidRPr="00964DA7" w:rsidRDefault="00964DA7" w:rsidP="00964DA7">
      <w:pPr>
        <w:pStyle w:val="EndNoteBibliography"/>
        <w:rPr>
          <w:noProof/>
        </w:rPr>
      </w:pPr>
      <w:r w:rsidRPr="00964DA7">
        <w:rPr>
          <w:noProof/>
        </w:rPr>
        <w:t>130. Sediri H, Schwalm F, Gabriel G, Klenk HD (2015) Adaptive mutation PB2 D701N promotes nuclear import of influenza vRNPs in mammalian cells. Eur J Cell Biol 94 (7-9):368-374. doi:</w:t>
      </w:r>
      <w:hyperlink r:id="rId132" w:history="1">
        <w:r w:rsidRPr="00964DA7">
          <w:rPr>
            <w:rStyle w:val="Hyperlink"/>
            <w:noProof/>
          </w:rPr>
          <w:t>https://doi.org/10.1016/j.ejcb.2015.05.012</w:t>
        </w:r>
      </w:hyperlink>
    </w:p>
    <w:p w14:paraId="455BDBD6" w14:textId="024314B7" w:rsidR="00964DA7" w:rsidRPr="00964DA7" w:rsidRDefault="00964DA7" w:rsidP="00964DA7">
      <w:pPr>
        <w:pStyle w:val="EndNoteBibliography"/>
        <w:rPr>
          <w:noProof/>
        </w:rPr>
      </w:pPr>
      <w:r w:rsidRPr="00964DA7">
        <w:rPr>
          <w:noProof/>
        </w:rPr>
        <w:t>131. Tarendeau F, Boudet J, Guilligay D, Mas PJ, Bougault CM, Boulo S, Baudin F, Ruigrok RW, Daigle N, Ellenberg J, Cusack S, Simorre JP, Hart DJ (2007) Structure and nuclear import function of the C-terminal domain of influenza virus polymerase PB2 subunit. Nat Struct Mol Biol 14 (3):229-233. doi:</w:t>
      </w:r>
      <w:hyperlink r:id="rId133" w:history="1">
        <w:r w:rsidRPr="00964DA7">
          <w:rPr>
            <w:rStyle w:val="Hyperlink"/>
            <w:noProof/>
          </w:rPr>
          <w:t>https://doi.org/10.1038/nsmb1212</w:t>
        </w:r>
      </w:hyperlink>
    </w:p>
    <w:p w14:paraId="516DC5E4" w14:textId="627E62D5" w:rsidR="00964DA7" w:rsidRPr="00964DA7" w:rsidRDefault="00964DA7" w:rsidP="00964DA7">
      <w:pPr>
        <w:pStyle w:val="EndNoteBibliography"/>
        <w:rPr>
          <w:noProof/>
        </w:rPr>
      </w:pPr>
      <w:r w:rsidRPr="00964DA7">
        <w:rPr>
          <w:noProof/>
        </w:rPr>
        <w:t>132. Mok CK, Yen HL, Yu MY, Yuen KM, Sia SF, Chan MC, Qin G, Tu WW, Peiris JS (2011) Amino acid residues 253 and 591 of the PB2 protein of avian influenza virus A H9N2 contribute to mammalian pathogenesis. J Virol 85 (18):9641-9645. doi:</w:t>
      </w:r>
      <w:hyperlink r:id="rId134" w:history="1">
        <w:r w:rsidRPr="00964DA7">
          <w:rPr>
            <w:rStyle w:val="Hyperlink"/>
            <w:noProof/>
          </w:rPr>
          <w:t>https://doi.org/10.1128/JVI.00702-11</w:t>
        </w:r>
      </w:hyperlink>
    </w:p>
    <w:p w14:paraId="23C1D754" w14:textId="25A2619F" w:rsidR="00964DA7" w:rsidRPr="00964DA7" w:rsidRDefault="00964DA7" w:rsidP="00964DA7">
      <w:pPr>
        <w:pStyle w:val="EndNoteBibliography"/>
        <w:rPr>
          <w:noProof/>
        </w:rPr>
      </w:pPr>
      <w:r w:rsidRPr="00964DA7">
        <w:rPr>
          <w:noProof/>
        </w:rPr>
        <w:t>133. Chen S, Xie Y, Su X, Xue J, Wang X, Du Y, Qin T, Peng D, Liu X (2020) Substitutions in the PB2 methionine 283 residue affect H5 subtype avian influenza virus virulence. Transboundary and emerging diseases 67 (6):2554-2563. doi:</w:t>
      </w:r>
      <w:hyperlink r:id="rId135" w:history="1">
        <w:r w:rsidRPr="00964DA7">
          <w:rPr>
            <w:rStyle w:val="Hyperlink"/>
            <w:noProof/>
          </w:rPr>
          <w:t>https://dx.doi.org/10.1111/tbed.13601</w:t>
        </w:r>
      </w:hyperlink>
    </w:p>
    <w:p w14:paraId="5F111122" w14:textId="6187CBE1" w:rsidR="00964DA7" w:rsidRPr="00964DA7" w:rsidRDefault="00964DA7" w:rsidP="00964DA7">
      <w:pPr>
        <w:pStyle w:val="EndNoteBibliography"/>
        <w:rPr>
          <w:noProof/>
        </w:rPr>
      </w:pPr>
      <w:r w:rsidRPr="00964DA7">
        <w:rPr>
          <w:noProof/>
        </w:rPr>
        <w:t>134. Chen S, Wang X, Su X, Miao X, Qin T, Peng D, Liu X (2021) Deep sequencing of the transcriptome from murine lung infected with H5N8 subtype avian influenza virus with combined substitutions I283M and K526R in PB2 gene. Infect Genet Evol 87:104672. doi:</w:t>
      </w:r>
      <w:hyperlink r:id="rId136" w:history="1">
        <w:r w:rsidRPr="00964DA7">
          <w:rPr>
            <w:rStyle w:val="Hyperlink"/>
            <w:noProof/>
          </w:rPr>
          <w:t>https://doi.org/10.1016/j.meegid.2020.104672</w:t>
        </w:r>
      </w:hyperlink>
    </w:p>
    <w:p w14:paraId="2232A269" w14:textId="31A55CA4" w:rsidR="00964DA7" w:rsidRPr="00964DA7" w:rsidRDefault="00964DA7" w:rsidP="00964DA7">
      <w:pPr>
        <w:pStyle w:val="EndNoteBibliography"/>
        <w:rPr>
          <w:noProof/>
        </w:rPr>
      </w:pPr>
      <w:r w:rsidRPr="00964DA7">
        <w:rPr>
          <w:noProof/>
        </w:rPr>
        <w:t>135. Aydillo T, Ayllon J, Pavlisin A, Martinez-Romero C, Tripathi S, Mena I, Moreira-Soto A, Vicente-Santos A, Corrales-Aguilar E, Schwemmle M, Garcia-Sastre A (2018) Specific Mutations in the PB2 Protein of Influenza A Virus Compensate for the Lack of Efficient Interferon Antagonism of the NS1 Protein of Bat Influenza A-Like Viruses. Journal of virology 92 (7). doi:</w:t>
      </w:r>
      <w:hyperlink r:id="rId137" w:history="1">
        <w:r w:rsidRPr="00964DA7">
          <w:rPr>
            <w:rStyle w:val="Hyperlink"/>
            <w:noProof/>
          </w:rPr>
          <w:t>https://dx.doi.org/10.1128/JVI.02021-17</w:t>
        </w:r>
      </w:hyperlink>
    </w:p>
    <w:p w14:paraId="396E7FFD" w14:textId="2FDFDA9E" w:rsidR="00964DA7" w:rsidRPr="00964DA7" w:rsidRDefault="00964DA7" w:rsidP="00964DA7">
      <w:pPr>
        <w:pStyle w:val="EndNoteBibliography"/>
        <w:rPr>
          <w:noProof/>
        </w:rPr>
      </w:pPr>
      <w:r w:rsidRPr="00964DA7">
        <w:rPr>
          <w:noProof/>
        </w:rPr>
        <w:t>136. Kuo RL, Chen CJ, Wang RYL, Huang HI, Lin YH, Tam EH, Tu WJ, Wu SE, Shih SR (2019) Role of Enteroviral RNA-Dependent RNA Polymerase in Regulation of MDA5-Mediated Beta Interferon Activation. J Virol 93 (10). doi:</w:t>
      </w:r>
      <w:hyperlink r:id="rId138" w:history="1">
        <w:r w:rsidRPr="00964DA7">
          <w:rPr>
            <w:rStyle w:val="Hyperlink"/>
            <w:noProof/>
          </w:rPr>
          <w:t>https://doi.org/10.1128/JVI.00132-19</w:t>
        </w:r>
      </w:hyperlink>
    </w:p>
    <w:p w14:paraId="18FA97E7" w14:textId="39D2AD79" w:rsidR="00964DA7" w:rsidRPr="00964DA7" w:rsidRDefault="00964DA7" w:rsidP="00964DA7">
      <w:pPr>
        <w:pStyle w:val="EndNoteBibliography"/>
        <w:rPr>
          <w:noProof/>
        </w:rPr>
      </w:pPr>
      <w:r w:rsidRPr="00964DA7">
        <w:rPr>
          <w:noProof/>
        </w:rPr>
        <w:t>137. Grant A, Ponia SS, Tripathi S, Balasubramaniam V, Miorin L, Sourisseau M, Schwarz MC, Sanchez-Seco MP, Evans MJ, Best SM, Garcia-Sastre A (2016) Zika Virus Targets Human STAT2 to Inhibit Type I Interferon Signaling. Cell Host Microbe 19 (6):882-890. doi:</w:t>
      </w:r>
      <w:hyperlink r:id="rId139" w:history="1">
        <w:r w:rsidRPr="00964DA7">
          <w:rPr>
            <w:rStyle w:val="Hyperlink"/>
            <w:noProof/>
          </w:rPr>
          <w:t>https://doi.org/10.1016/j.chom.2016.05.009</w:t>
        </w:r>
      </w:hyperlink>
    </w:p>
    <w:p w14:paraId="56506D70" w14:textId="6255DF22" w:rsidR="00964DA7" w:rsidRPr="00964DA7" w:rsidRDefault="00964DA7" w:rsidP="00964DA7">
      <w:pPr>
        <w:pStyle w:val="EndNoteBibliography"/>
        <w:rPr>
          <w:noProof/>
        </w:rPr>
      </w:pPr>
      <w:r w:rsidRPr="00964DA7">
        <w:rPr>
          <w:noProof/>
        </w:rPr>
        <w:lastRenderedPageBreak/>
        <w:t>138. Ashour J, Laurent-Rolle M, Shi PY, Garcia-Sastre A (2009) NS5 of dengue virus mediates STAT2 binding and degradation. J Virol 83 (11):5408-5418. doi:</w:t>
      </w:r>
      <w:hyperlink r:id="rId140" w:history="1">
        <w:r w:rsidRPr="00964DA7">
          <w:rPr>
            <w:rStyle w:val="Hyperlink"/>
            <w:noProof/>
          </w:rPr>
          <w:t>https://doi.org/10.1128/JVI.02188-08</w:t>
        </w:r>
      </w:hyperlink>
    </w:p>
    <w:p w14:paraId="5D87C515" w14:textId="135E15F0" w:rsidR="00964DA7" w:rsidRPr="00964DA7" w:rsidRDefault="00964DA7" w:rsidP="00964DA7">
      <w:pPr>
        <w:pStyle w:val="EndNoteBibliography"/>
        <w:rPr>
          <w:noProof/>
        </w:rPr>
      </w:pPr>
      <w:r w:rsidRPr="00964DA7">
        <w:rPr>
          <w:noProof/>
        </w:rPr>
        <w:t>139. Wang W, Zhou Z, Xiao X, Tian Z, Dong X, Wang C, Li L, Ren L, Lei X, Xiang Z, Wang J (2021) SARS-CoV-2 nsp12 attenuates type I interferon production by inhibiting IRF3 nuclear translocation. Cell Mol Immunol 18 (4):945-953. doi:</w:t>
      </w:r>
      <w:hyperlink r:id="rId141" w:history="1">
        <w:r w:rsidRPr="00964DA7">
          <w:rPr>
            <w:rStyle w:val="Hyperlink"/>
            <w:noProof/>
          </w:rPr>
          <w:t>https://doi.org/10.1038/s41423-020-00619-y</w:t>
        </w:r>
      </w:hyperlink>
    </w:p>
    <w:p w14:paraId="44C1F713" w14:textId="1B7C51F6" w:rsidR="00964DA7" w:rsidRPr="00964DA7" w:rsidRDefault="00964DA7" w:rsidP="00964DA7">
      <w:pPr>
        <w:pStyle w:val="EndNoteBibliography"/>
        <w:rPr>
          <w:noProof/>
        </w:rPr>
      </w:pPr>
      <w:r w:rsidRPr="00964DA7">
        <w:rPr>
          <w:noProof/>
        </w:rPr>
        <w:t>140. Vignuzzi M, Lopez CB (2019) Defective viral genomes are key drivers of the virus-host interaction. Nat Microbiol 4 (7):1075-1087. doi:</w:t>
      </w:r>
      <w:hyperlink r:id="rId142" w:history="1">
        <w:r w:rsidRPr="00964DA7">
          <w:rPr>
            <w:rStyle w:val="Hyperlink"/>
            <w:noProof/>
          </w:rPr>
          <w:t>https://doi.org/10.1038/s41564-019-0465-y</w:t>
        </w:r>
      </w:hyperlink>
    </w:p>
    <w:p w14:paraId="0223E5C0" w14:textId="0B60FF92" w:rsidR="00964DA7" w:rsidRPr="00964DA7" w:rsidRDefault="00964DA7" w:rsidP="00964DA7">
      <w:pPr>
        <w:pStyle w:val="EndNoteBibliography"/>
        <w:rPr>
          <w:noProof/>
        </w:rPr>
      </w:pPr>
      <w:r w:rsidRPr="00964DA7">
        <w:rPr>
          <w:noProof/>
        </w:rPr>
        <w:t>141. Du Y, Xin L, Shi Y, Zhang TH, Wu NC, Dai L, Gong D, Brar G, Shu S, Luo J, Reiley W, Tseng YW, Bai H, Wu TT, Wang J, Shu Y, Sun R (2018) Genome-wide identification of interferon-sensitive mutations enables influenza vaccine design. Science 359 (6373):290-296. doi:</w:t>
      </w:r>
      <w:hyperlink r:id="rId143" w:history="1">
        <w:r w:rsidRPr="00964DA7">
          <w:rPr>
            <w:rStyle w:val="Hyperlink"/>
            <w:noProof/>
          </w:rPr>
          <w:t>https://doi.org/10.1126/science.aan8806</w:t>
        </w:r>
      </w:hyperlink>
    </w:p>
    <w:p w14:paraId="67D9C3CE" w14:textId="48BBBB7C" w:rsidR="00964DA7" w:rsidRPr="00964DA7" w:rsidRDefault="00964DA7" w:rsidP="00964DA7">
      <w:pPr>
        <w:pStyle w:val="EndNoteBibliography"/>
        <w:rPr>
          <w:noProof/>
        </w:rPr>
      </w:pPr>
      <w:r w:rsidRPr="00964DA7">
        <w:rPr>
          <w:noProof/>
        </w:rPr>
        <w:t>142.</w:t>
      </w:r>
      <w:r w:rsidRPr="00964DA7">
        <w:rPr>
          <w:noProof/>
        </w:rPr>
        <w:t xml:space="preserve"> Dimmock NJ, Easton AJ (2015) Cloned Defective Interfering Influenza RNA and a Possible Pan-Specific Treatment of Respiratory Virus Diseases. Viruses 7 (7):3768-3788. doi:</w:t>
      </w:r>
      <w:hyperlink r:id="rId144" w:history="1">
        <w:r w:rsidRPr="00964DA7">
          <w:rPr>
            <w:rStyle w:val="Hyperlink"/>
            <w:noProof/>
          </w:rPr>
          <w:t>https://doi.org/10.3390/v7072796</w:t>
        </w:r>
      </w:hyperlink>
    </w:p>
    <w:p w14:paraId="3977F2DD" w14:textId="6E761476" w:rsidR="00964DA7" w:rsidRPr="00964DA7" w:rsidRDefault="00964DA7" w:rsidP="00964DA7">
      <w:pPr>
        <w:pStyle w:val="EndNoteBibliography"/>
        <w:rPr>
          <w:noProof/>
        </w:rPr>
      </w:pPr>
      <w:r w:rsidRPr="00964DA7">
        <w:rPr>
          <w:noProof/>
        </w:rPr>
        <w:t>143. Jin H, Lu B, Zhou H, Ma C, Zhao J, Yang C-f, Kemble G, Greenberg H (2003) Multiple amino acid residues confer temperature sensitivity to human influenza virus vaccine strains (flumist) derived from cold-adapted a/ann arbor/6/60. Virology 306 (1):18-24. doi:</w:t>
      </w:r>
      <w:hyperlink r:id="rId145" w:history="1">
        <w:r w:rsidRPr="00964DA7">
          <w:rPr>
            <w:rStyle w:val="Hyperlink"/>
            <w:noProof/>
          </w:rPr>
          <w:t>https://doi.org/10.1016/s0042-6822(02)00035-1</w:t>
        </w:r>
      </w:hyperlink>
    </w:p>
    <w:p w14:paraId="5CEDD1A5" w14:textId="444367C0" w:rsidR="00964DA7" w:rsidRPr="00964DA7" w:rsidRDefault="00964DA7" w:rsidP="00964DA7">
      <w:pPr>
        <w:pStyle w:val="EndNoteBibliography"/>
        <w:rPr>
          <w:noProof/>
        </w:rPr>
      </w:pPr>
      <w:r w:rsidRPr="00964DA7">
        <w:rPr>
          <w:noProof/>
        </w:rPr>
        <w:t>144. Talon J, Salvatore M, O'Neill RE, Nakaya Y, Zheng H, Muster T, Garcia-Sastre A, Palese P (2000) Influenza A and B viruses expressing altered NS1 proteins: A vaccine approach. Proc Natl Acad Sci U S A 97 (8):4309-4314. doi:</w:t>
      </w:r>
      <w:hyperlink r:id="rId146" w:history="1">
        <w:r w:rsidRPr="00964DA7">
          <w:rPr>
            <w:rStyle w:val="Hyperlink"/>
            <w:noProof/>
          </w:rPr>
          <w:t>https://doi.org/10.1073/pnas.070525997</w:t>
        </w:r>
      </w:hyperlink>
    </w:p>
    <w:p w14:paraId="5B210D27" w14:textId="3B92835F" w:rsidR="00964DA7" w:rsidRPr="00964DA7" w:rsidRDefault="00964DA7" w:rsidP="00964DA7">
      <w:pPr>
        <w:pStyle w:val="EndNoteBibliography"/>
        <w:rPr>
          <w:noProof/>
        </w:rPr>
      </w:pPr>
      <w:r w:rsidRPr="00964DA7">
        <w:rPr>
          <w:noProof/>
        </w:rPr>
        <w:t>145. Mossler C, Groiss F, Wolzt M, Wolschek M, Seipelt J, Muster T (2013) Phase I/II trial of a replication-deficient trivalent influenza virus vaccine lacking NS1. Vaccine 31 (52):6194-6200. doi:</w:t>
      </w:r>
      <w:hyperlink r:id="rId147" w:history="1">
        <w:r w:rsidRPr="00964DA7">
          <w:rPr>
            <w:rStyle w:val="Hyperlink"/>
            <w:noProof/>
          </w:rPr>
          <w:t>https://doi.org/10.1016/j.vaccine.2013.10.061</w:t>
        </w:r>
      </w:hyperlink>
    </w:p>
    <w:p w14:paraId="47D63E94" w14:textId="431296FC" w:rsidR="00964DA7" w:rsidRPr="00964DA7" w:rsidRDefault="00964DA7" w:rsidP="00964DA7">
      <w:pPr>
        <w:pStyle w:val="EndNoteBibliography"/>
        <w:rPr>
          <w:noProof/>
        </w:rPr>
      </w:pPr>
      <w:r w:rsidRPr="00964DA7">
        <w:rPr>
          <w:noProof/>
        </w:rPr>
        <w:t>146. Ghorbani A, Abundo MC, Ji H, Taylor KJM, Ngunjiri JM, Lee CW (2020) Viral Subpopulation Screening Guides in Designing a High Interferon-Inducing Live Attenuated Influenza Vaccine by Targeting Rare Mutations in NS1 and PB2 Proteins. J Virol 95 (2). doi:</w:t>
      </w:r>
      <w:hyperlink r:id="rId148" w:history="1">
        <w:r w:rsidRPr="00964DA7">
          <w:rPr>
            <w:rStyle w:val="Hyperlink"/>
            <w:noProof/>
          </w:rPr>
          <w:t>https://doi.org/10.1128/JVI.01722-20</w:t>
        </w:r>
      </w:hyperlink>
    </w:p>
    <w:p w14:paraId="52FF7D28" w14:textId="5666AE2F" w:rsidR="00964DA7" w:rsidRPr="00964DA7" w:rsidRDefault="00964DA7" w:rsidP="00964DA7">
      <w:pPr>
        <w:pStyle w:val="EndNoteBibliography"/>
        <w:rPr>
          <w:noProof/>
        </w:rPr>
      </w:pPr>
      <w:r w:rsidRPr="00964DA7">
        <w:rPr>
          <w:noProof/>
        </w:rPr>
        <w:t>147. Noble S, McLain L, Dimmock NJ (2004) Interfering vaccine: a novel antiviral that converts a potentially virulent infection into one that is subclinical and immunizing. Vaccine 22 (23-24):3018-3025. doi:</w:t>
      </w:r>
      <w:hyperlink r:id="rId149" w:history="1">
        <w:r w:rsidRPr="00964DA7">
          <w:rPr>
            <w:rStyle w:val="Hyperlink"/>
            <w:noProof/>
          </w:rPr>
          <w:t>https://doi.org/10.1016/j.vaccine.2004.02.013</w:t>
        </w:r>
      </w:hyperlink>
    </w:p>
    <w:p w14:paraId="0520312B" w14:textId="3C352C86" w:rsidR="00964DA7" w:rsidRPr="00964DA7" w:rsidRDefault="00964DA7" w:rsidP="00964DA7">
      <w:pPr>
        <w:pStyle w:val="EndNoteBibliography"/>
        <w:rPr>
          <w:noProof/>
        </w:rPr>
      </w:pPr>
      <w:r w:rsidRPr="00964DA7">
        <w:rPr>
          <w:noProof/>
        </w:rPr>
        <w:t>148. Mann A, Marriott AC, Balasingam S, Lambkin R, Oxford JS, Dimmock NJ (2006) Interfering vaccine (defective interfering influenza A virus) protects ferrets from influenza, and allows them to develop solid immunity to reinfection. Vaccine 24 (20):4290-4296. doi:</w:t>
      </w:r>
      <w:hyperlink r:id="rId150" w:history="1">
        <w:r w:rsidRPr="00964DA7">
          <w:rPr>
            <w:rStyle w:val="Hyperlink"/>
            <w:noProof/>
          </w:rPr>
          <w:t>https://doi.org/10.1016/j.vaccine.2006.03.004</w:t>
        </w:r>
      </w:hyperlink>
    </w:p>
    <w:p w14:paraId="47F13D47" w14:textId="5EF9D649" w:rsidR="00964DA7" w:rsidRPr="00964DA7" w:rsidRDefault="00964DA7" w:rsidP="00964DA7">
      <w:pPr>
        <w:pStyle w:val="EndNoteBibliography"/>
        <w:rPr>
          <w:noProof/>
        </w:rPr>
      </w:pPr>
      <w:r w:rsidRPr="00964DA7">
        <w:rPr>
          <w:noProof/>
        </w:rPr>
        <w:t>149. Frensing T, Pflugmacher A, Bachmann M, Peschel B, Reichl U (2014) Impact of defective interfering particles on virus replication and antiviral host response in cell culture-based influenza vaccine production. Applied microbiology and biotechnology 98 (21):8999-9008. doi:</w:t>
      </w:r>
      <w:hyperlink r:id="rId151" w:history="1">
        <w:r w:rsidRPr="00964DA7">
          <w:rPr>
            <w:rStyle w:val="Hyperlink"/>
            <w:noProof/>
          </w:rPr>
          <w:t>https://dx.doi.org/10.1007/s00253-014-5933-y</w:t>
        </w:r>
      </w:hyperlink>
    </w:p>
    <w:p w14:paraId="7F42FC11" w14:textId="319EA4E8" w:rsidR="00964DA7" w:rsidRPr="00964DA7" w:rsidRDefault="00964DA7" w:rsidP="00964DA7">
      <w:pPr>
        <w:pStyle w:val="EndNoteBibliography"/>
        <w:rPr>
          <w:noProof/>
        </w:rPr>
      </w:pPr>
      <w:r w:rsidRPr="00964DA7">
        <w:rPr>
          <w:noProof/>
        </w:rPr>
        <w:t>150. Gould PS, Easton AJ, Dimmock NJ (2017) Live Attenuated Influenza Vaccine contains Substantial and Unexpected Amounts of Defective Viral Genomic RNA. Viruses 9 (10). doi:</w:t>
      </w:r>
      <w:hyperlink r:id="rId152" w:history="1">
        <w:r w:rsidRPr="00964DA7">
          <w:rPr>
            <w:rStyle w:val="Hyperlink"/>
            <w:noProof/>
          </w:rPr>
          <w:t>https://doi.org/10.3390/v9100269</w:t>
        </w:r>
      </w:hyperlink>
    </w:p>
    <w:p w14:paraId="4BC9FF04" w14:textId="08AD6687" w:rsidR="000475D1" w:rsidRDefault="00F84D80" w:rsidP="005D4AC2">
      <w:pPr>
        <w:pStyle w:val="Heading1"/>
      </w:pPr>
      <w:r>
        <w:fldChar w:fldCharType="end"/>
      </w:r>
    </w:p>
    <w:p w14:paraId="509E7BCA" w14:textId="77777777" w:rsidR="000475D1" w:rsidRDefault="000475D1">
      <w:pPr>
        <w:rPr>
          <w:rFonts w:asciiTheme="majorHAnsi" w:eastAsiaTheme="majorEastAsia" w:hAnsiTheme="majorHAnsi" w:cstheme="majorBidi"/>
          <w:color w:val="2F5496" w:themeColor="accent1" w:themeShade="BF"/>
          <w:sz w:val="32"/>
          <w:szCs w:val="32"/>
        </w:rPr>
      </w:pPr>
      <w:r>
        <w:br w:type="page"/>
      </w:r>
    </w:p>
    <w:p w14:paraId="37BC3F8B" w14:textId="1F490DAD" w:rsidR="008B0AD1" w:rsidRDefault="005D4AC2" w:rsidP="005D4AC2">
      <w:pPr>
        <w:pStyle w:val="Heading1"/>
      </w:pPr>
      <w:r>
        <w:lastRenderedPageBreak/>
        <w:t>Figure Legends</w:t>
      </w:r>
    </w:p>
    <w:p w14:paraId="16F4DB4E" w14:textId="77777777" w:rsidR="005D4AC2" w:rsidRPr="005D4AC2" w:rsidRDefault="005D4AC2" w:rsidP="00605F0C"/>
    <w:p w14:paraId="43B83F3D" w14:textId="3617014A" w:rsidR="005D4AC2" w:rsidRDefault="005D4AC2" w:rsidP="005D4AC2">
      <w:pPr>
        <w:jc w:val="both"/>
        <w:rPr>
          <w:noProof/>
        </w:rPr>
      </w:pPr>
      <w:r>
        <w:rPr>
          <w:b/>
          <w:bCs/>
          <w:noProof/>
        </w:rPr>
        <w:t xml:space="preserve">Fig. 1 </w:t>
      </w:r>
      <w:r w:rsidRPr="00064938">
        <w:rPr>
          <w:noProof/>
        </w:rPr>
        <w:t>Structure and function of the influenza A virus RNA polymerase.</w:t>
      </w:r>
      <w:r>
        <w:rPr>
          <w:noProof/>
        </w:rPr>
        <w:t xml:space="preserve"> </w:t>
      </w:r>
      <w:r w:rsidRPr="00064938">
        <w:rPr>
          <w:noProof/>
        </w:rPr>
        <w:t>(A) A schematic representation of an RNP, in which both termini of the vRNA are bound by the viral polymerase and the rest is associated with NP. (B) A surface representation of the human H3N2 influenza A virus RNA polymerase (PDB 6RR7) bound to the 3</w:t>
      </w:r>
      <w:r w:rsidR="00066DB2">
        <w:sym w:font="Symbol" w:char="F0A2"/>
      </w:r>
      <w:r w:rsidR="00066DB2">
        <w:rPr>
          <w:lang w:val="en-US"/>
        </w:rPr>
        <w:t xml:space="preserve"> </w:t>
      </w:r>
      <w:r w:rsidRPr="00064938">
        <w:rPr>
          <w:noProof/>
        </w:rPr>
        <w:t>and 5</w:t>
      </w:r>
      <w:r w:rsidR="00066DB2">
        <w:sym w:font="Symbol" w:char="F0A2"/>
      </w:r>
      <w:r w:rsidR="00066DB2">
        <w:rPr>
          <w:lang w:val="en-US"/>
        </w:rPr>
        <w:t xml:space="preserve"> </w:t>
      </w:r>
      <w:r w:rsidRPr="00064938">
        <w:rPr>
          <w:noProof/>
        </w:rPr>
        <w:t>promoter and the capped RNA (black; labelled as product). PA C-terminal (PA-C) and endonuclease (PA-endo) domains and PB2 cap-binding (PB2-cap), Mid-link and 627 domains are indicated. (C) A model of influenza A virus polymerase showing the active site cavity within the PB1 subunit. The location of the four channels that lead to the active site and the binding pockets of the 3</w:t>
      </w:r>
      <w:r w:rsidR="00066DB2">
        <w:sym w:font="Symbol" w:char="F0A2"/>
      </w:r>
      <w:r w:rsidR="00066DB2">
        <w:rPr>
          <w:lang w:val="en-US"/>
        </w:rPr>
        <w:t xml:space="preserve"> </w:t>
      </w:r>
      <w:r w:rsidRPr="00064938">
        <w:rPr>
          <w:noProof/>
        </w:rPr>
        <w:t>and</w:t>
      </w:r>
      <w:r w:rsidRPr="00064938">
        <w:rPr>
          <w:rFonts w:ascii="Calibri" w:hAnsi="Calibri" w:cs="Calibri"/>
        </w:rPr>
        <w:t xml:space="preserve"> 5</w:t>
      </w:r>
      <w:r w:rsidR="00066DB2">
        <w:sym w:font="Symbol" w:char="F0A2"/>
      </w:r>
      <w:r w:rsidR="00066DB2">
        <w:rPr>
          <w:lang w:val="en-US"/>
        </w:rPr>
        <w:t xml:space="preserve"> </w:t>
      </w:r>
      <w:r w:rsidRPr="00064938">
        <w:rPr>
          <w:noProof/>
        </w:rPr>
        <w:t xml:space="preserve">RNA termini are indicated. (D) Schematic representation of influenza virus genome transcription and replication. During transcription PA-C interacts with the Ser5-phosphorylated CTD of a transcribing RNA Pol II. PB2-cap binds the cap structure of the nascent cellular RNA, which is subsequenly cleaved by PA and used to prime viral mRNA synthesis. Capped and polyadenylated viral mRNAs are translated in the cytoplasm by the host ribosomes. The newly made components of the viral RNP are transported into the nucleus </w:t>
      </w:r>
      <w:r w:rsidR="000F73AA">
        <w:rPr>
          <w:noProof/>
        </w:rPr>
        <w:t xml:space="preserve">by importins </w:t>
      </w:r>
      <w:r w:rsidRPr="00064938">
        <w:rPr>
          <w:noProof/>
        </w:rPr>
        <w:t>where they promote viral replication. During cRNA synthesis from a vRNA template, a newly made encapsidating polymerase forms a dimer with a replicating polymerase, while ANP32A acts as</w:t>
      </w:r>
      <w:r>
        <w:rPr>
          <w:noProof/>
        </w:rPr>
        <w:t xml:space="preserve"> a</w:t>
      </w:r>
      <w:r w:rsidRPr="00064938">
        <w:rPr>
          <w:noProof/>
        </w:rPr>
        <w:t xml:space="preserve"> bridge between the polymerases. During vRNA synthesis from a cRNA template a newly made </w:t>
      </w:r>
      <w:r w:rsidRPr="00064938">
        <w:rPr>
          <w:i/>
          <w:iCs/>
          <w:noProof/>
        </w:rPr>
        <w:t>trans</w:t>
      </w:r>
      <w:r w:rsidRPr="00064938">
        <w:rPr>
          <w:noProof/>
        </w:rPr>
        <w:t>-activating polymerase forms a dimer with the replicating polymerase</w:t>
      </w:r>
      <w:r>
        <w:rPr>
          <w:noProof/>
        </w:rPr>
        <w:t>,</w:t>
      </w:r>
      <w:r w:rsidRPr="00064938">
        <w:rPr>
          <w:noProof/>
        </w:rPr>
        <w:t xml:space="preserve"> stimulating replication. An encapsidating-replicating polymerase dimer is also likely to form during vRNA synthesis with the aid of ANP32A to promote vRNP assembly.</w:t>
      </w:r>
      <w:r w:rsidR="00B94A44">
        <w:rPr>
          <w:noProof/>
        </w:rPr>
        <w:t xml:space="preserve"> </w:t>
      </w:r>
      <w:r w:rsidR="000F73AA">
        <w:rPr>
          <w:noProof/>
        </w:rPr>
        <w:t>Examples of</w:t>
      </w:r>
      <w:r w:rsidR="00BF4C3E">
        <w:rPr>
          <w:noProof/>
        </w:rPr>
        <w:t xml:space="preserve"> o</w:t>
      </w:r>
      <w:r w:rsidR="00B94A44">
        <w:rPr>
          <w:noProof/>
        </w:rPr>
        <w:t xml:space="preserve">ther cellular factors that </w:t>
      </w:r>
      <w:r w:rsidR="000F73AA">
        <w:rPr>
          <w:noProof/>
        </w:rPr>
        <w:t>are involved in</w:t>
      </w:r>
      <w:r w:rsidR="00B94A44">
        <w:rPr>
          <w:noProof/>
        </w:rPr>
        <w:t xml:space="preserve"> </w:t>
      </w:r>
      <w:r w:rsidR="00BF4C3E">
        <w:rPr>
          <w:noProof/>
        </w:rPr>
        <w:t>either transcription or replication</w:t>
      </w:r>
      <w:r w:rsidR="00B94A44">
        <w:rPr>
          <w:noProof/>
        </w:rPr>
        <w:t xml:space="preserve"> are shown at the bottom of the digram.</w:t>
      </w:r>
    </w:p>
    <w:p w14:paraId="6AD058D0" w14:textId="77777777" w:rsidR="005D4AC2" w:rsidRPr="00064938" w:rsidRDefault="005D4AC2" w:rsidP="005D4AC2">
      <w:pPr>
        <w:jc w:val="both"/>
        <w:rPr>
          <w:noProof/>
        </w:rPr>
      </w:pPr>
    </w:p>
    <w:p w14:paraId="5E309304" w14:textId="71AD0EBF" w:rsidR="005D4AC2" w:rsidRPr="00064938" w:rsidRDefault="005D4AC2" w:rsidP="005D4AC2">
      <w:pPr>
        <w:jc w:val="both"/>
        <w:rPr>
          <w:b/>
          <w:bCs/>
        </w:rPr>
      </w:pPr>
      <w:r w:rsidRPr="008C745F">
        <w:rPr>
          <w:b/>
          <w:bCs/>
        </w:rPr>
        <w:t>Fig</w:t>
      </w:r>
      <w:r>
        <w:rPr>
          <w:b/>
          <w:bCs/>
        </w:rPr>
        <w:t>.</w:t>
      </w:r>
      <w:r w:rsidRPr="008C745F">
        <w:rPr>
          <w:b/>
          <w:bCs/>
        </w:rPr>
        <w:t xml:space="preserve"> </w:t>
      </w:r>
      <w:r>
        <w:rPr>
          <w:b/>
          <w:bCs/>
        </w:rPr>
        <w:t>2</w:t>
      </w:r>
      <w:r w:rsidRPr="008C745F">
        <w:rPr>
          <w:b/>
          <w:bCs/>
        </w:rPr>
        <w:t xml:space="preserve"> </w:t>
      </w:r>
      <w:r w:rsidRPr="00064938">
        <w:t>RIG-I signalling pathway and its interaction with the influenza A virus polymerase subunits.</w:t>
      </w:r>
      <w:r>
        <w:rPr>
          <w:b/>
          <w:bCs/>
        </w:rPr>
        <w:t xml:space="preserve"> </w:t>
      </w:r>
      <w:r w:rsidRPr="00163A85">
        <w:rPr>
          <w:i/>
          <w:iCs/>
        </w:rPr>
        <w:t>Centre left to centre bottom</w:t>
      </w:r>
      <w:r>
        <w:t>: The RIG-I signalling pathway is activated upon binding of an RNA ligand, such as the 5</w:t>
      </w:r>
      <w:r w:rsidR="00066DB2">
        <w:sym w:font="Symbol" w:char="F0A2"/>
      </w:r>
      <w:r>
        <w:t>ppp-dsRNA region of the influenza virus promoter, by the CTD of RIG-I. A subsequent ATP-dependent conformational change exposes two N-terminal CARDs of RIG-I and promotes RIG-I translocation along the RNA and formation of a RIG-I oligomer. One of the host proteins that potentiates RIG-I signalling is PKR activating protein (PACT), which binds to the CTD domain of RIG-I and enhances ATPase activity. RIG-I filament formation brings RIG-I CARDs into close proximity, facilitating formation of a CARD tetramer. The tetramer is stabilised by ubiquitin chains that are added by TRIM25. The RIG-I complex then migrates towards the mitochondrial outer membrane, where it associates with MAVS. The interaction between the CARD domains of RIG-I and MAVS nucleates MAVS filament formation. MAVS aggregation induces binding of TRAF family E3 ubiquitin ligases to MAVS, which potentiate recruitment of IKKs. Activated IKK</w:t>
      </w:r>
      <w:r>
        <w:sym w:font="Symbol" w:char="F065"/>
      </w:r>
      <w:r>
        <w:t xml:space="preserve"> and TBK1 phosphorylate transcriptional factors IRF3 and IRF7, while transcriptional factor </w:t>
      </w:r>
      <w:r w:rsidRPr="00393723">
        <w:t>NF-κB</w:t>
      </w:r>
      <w:r>
        <w:t xml:space="preserve"> is activated by the IKK</w:t>
      </w:r>
      <w:r>
        <w:sym w:font="Symbol" w:char="F061"/>
      </w:r>
      <w:r>
        <w:t>/</w:t>
      </w:r>
      <w:r>
        <w:sym w:font="Symbol" w:char="F062"/>
      </w:r>
      <w:r>
        <w:t>/</w:t>
      </w:r>
      <w:r>
        <w:sym w:font="Symbol" w:char="F067"/>
      </w:r>
      <w:r>
        <w:t xml:space="preserve"> complex. The activated IRF3, IRF7 and </w:t>
      </w:r>
      <w:r w:rsidRPr="00393723">
        <w:t>NF-κB</w:t>
      </w:r>
      <w:r>
        <w:t xml:space="preserve"> translocate into the nucleus where they induce transcriptional activation of IFN and proinflammatory cytokine genes. </w:t>
      </w:r>
      <w:r w:rsidRPr="00163A85">
        <w:rPr>
          <w:i/>
          <w:iCs/>
        </w:rPr>
        <w:t>Top left</w:t>
      </w:r>
      <w:r>
        <w:t xml:space="preserve">: The influenza virus RNA polymerase shields viral promoter from RIG-I recognition. Polymerase subunits also bind RIG-I in an ‘ESIE’-motif-dependent manner and interact with PACT. </w:t>
      </w:r>
      <w:r w:rsidRPr="00163A85">
        <w:rPr>
          <w:i/>
          <w:iCs/>
        </w:rPr>
        <w:t>Middle</w:t>
      </w:r>
      <w:r>
        <w:t xml:space="preserve">: PB2 binding to MAVS is associated with inhibition of IFN expression and is attributed either to its N-terminal domain or to PB2 amino acids 588 and 292. PB1 induces degradation of MAVS by forming a complex with MAVS, RNF5 and NBR1. PB1 induces </w:t>
      </w:r>
      <w:r w:rsidRPr="00483164">
        <w:t>Lys27-linked</w:t>
      </w:r>
      <w:r>
        <w:t xml:space="preserve"> ubiquitination of MAVS by RNF5, which is then recognised by NBR1 that targets ubiquitinated MAVS for </w:t>
      </w:r>
      <w:r>
        <w:lastRenderedPageBreak/>
        <w:t xml:space="preserve">autophagic degradation. </w:t>
      </w:r>
      <w:r w:rsidRPr="00163A85">
        <w:rPr>
          <w:i/>
          <w:iCs/>
        </w:rPr>
        <w:t>Bottom right</w:t>
      </w:r>
      <w:r>
        <w:t xml:space="preserve">: PB2 (residues 490-759) binds to TRAF3 and prevents its </w:t>
      </w:r>
      <w:r w:rsidRPr="00483164">
        <w:t xml:space="preserve">Lys63-linked </w:t>
      </w:r>
      <w:r>
        <w:t xml:space="preserve">polyubiquitination by TRIM35, disrupting the formation of TRAF3-MAVS complex and preventing activation of </w:t>
      </w:r>
      <w:r w:rsidRPr="00483164">
        <w:t>TBK1 and IKK</w:t>
      </w:r>
      <w:r w:rsidRPr="00483164">
        <w:sym w:font="Symbol" w:char="F065"/>
      </w:r>
      <w:r w:rsidRPr="00483164">
        <w:t xml:space="preserve"> kinases</w:t>
      </w:r>
      <w:r>
        <w:t xml:space="preserve">. TRIM35, in turn, induces </w:t>
      </w:r>
      <w:r w:rsidRPr="00483164">
        <w:t xml:space="preserve">Lys48-linked </w:t>
      </w:r>
      <w:r>
        <w:t xml:space="preserve">polyubiquitination of PB2, targeting it for proteasomal degradation. PB2 is also targeted to mitochondria via residues L7, L10 and N9. </w:t>
      </w:r>
      <w:r w:rsidRPr="00163A85">
        <w:rPr>
          <w:i/>
          <w:iCs/>
        </w:rPr>
        <w:t>Bottom left</w:t>
      </w:r>
      <w:r>
        <w:t xml:space="preserve">: PA inhibits IFN production by binding to IRF3 and precluding its phosphorylation and nuclear translocation. </w:t>
      </w:r>
    </w:p>
    <w:p w14:paraId="6CF85F6D" w14:textId="0884ECCE" w:rsidR="005D4AC2" w:rsidRDefault="005D4AC2" w:rsidP="005D4AC2"/>
    <w:p w14:paraId="64AE7F11" w14:textId="0F81CD3A" w:rsidR="005D4AC2" w:rsidRDefault="005D4AC2" w:rsidP="005D4AC2">
      <w:pPr>
        <w:jc w:val="both"/>
      </w:pPr>
      <w:r w:rsidRPr="00547961">
        <w:rPr>
          <w:b/>
          <w:bCs/>
        </w:rPr>
        <w:t>Fig</w:t>
      </w:r>
      <w:r>
        <w:rPr>
          <w:b/>
          <w:bCs/>
        </w:rPr>
        <w:t>.</w:t>
      </w:r>
      <w:r w:rsidRPr="00547961">
        <w:rPr>
          <w:b/>
          <w:bCs/>
        </w:rPr>
        <w:t xml:space="preserve"> </w:t>
      </w:r>
      <w:r>
        <w:rPr>
          <w:b/>
          <w:bCs/>
        </w:rPr>
        <w:t>3</w:t>
      </w:r>
      <w:r w:rsidRPr="00547961">
        <w:rPr>
          <w:b/>
          <w:bCs/>
        </w:rPr>
        <w:t xml:space="preserve"> </w:t>
      </w:r>
      <w:r w:rsidRPr="00064938">
        <w:t>The conformations of the viral promoter when bound to the polymerase heterotrimer.</w:t>
      </w:r>
      <w:r w:rsidRPr="00547961">
        <w:rPr>
          <w:b/>
          <w:bCs/>
        </w:rPr>
        <w:t xml:space="preserve"> </w:t>
      </w:r>
      <w:r w:rsidRPr="00FB49EF">
        <w:rPr>
          <w:i/>
          <w:iCs/>
        </w:rPr>
        <w:t>Left</w:t>
      </w:r>
      <w:r>
        <w:t xml:space="preserve">: bat </w:t>
      </w:r>
      <w:r w:rsidR="004E2FD1">
        <w:t xml:space="preserve">H17N10 </w:t>
      </w:r>
      <w:r>
        <w:t xml:space="preserve">influenza A polymerase with bound vRNA promoter (PDB 4WSB). </w:t>
      </w:r>
      <w:r w:rsidRPr="00FB49EF">
        <w:rPr>
          <w:i/>
          <w:iCs/>
        </w:rPr>
        <w:t>Middle</w:t>
      </w:r>
      <w:r>
        <w:t xml:space="preserve">: bat </w:t>
      </w:r>
      <w:r w:rsidR="004E2FD1">
        <w:t xml:space="preserve">H17N10 </w:t>
      </w:r>
      <w:r>
        <w:t>influenza A polymerase pre-termination complex with 3</w:t>
      </w:r>
      <w:r w:rsidR="00066DB2">
        <w:sym w:font="Symbol" w:char="F0A2"/>
      </w:r>
      <w:r w:rsidR="00066DB2">
        <w:t xml:space="preserve"> </w:t>
      </w:r>
      <w:r>
        <w:t xml:space="preserve">terminus threaded through the template exit channel and bound at the polymerase surface (top view) (PDB 6SZU). </w:t>
      </w:r>
      <w:r w:rsidRPr="00FB49EF">
        <w:rPr>
          <w:i/>
          <w:iCs/>
        </w:rPr>
        <w:t>Right</w:t>
      </w:r>
      <w:r>
        <w:t xml:space="preserve">: human </w:t>
      </w:r>
      <w:r w:rsidR="004E2FD1">
        <w:t xml:space="preserve">H3N2 </w:t>
      </w:r>
      <w:r>
        <w:t>influenza A virus polymerase bound to a vRNA promoter and a capped primer with 3</w:t>
      </w:r>
      <w:r w:rsidR="00066DB2">
        <w:sym w:font="Symbol" w:char="F0A2"/>
      </w:r>
      <w:r>
        <w:t xml:space="preserve"> terminus entering the active site (PDB 6RR7). Viral RNA polymerases are shown in surface representation and the viral promoter strands as a cartoon.</w:t>
      </w:r>
    </w:p>
    <w:p w14:paraId="154DAE55" w14:textId="77777777" w:rsidR="005D4AC2" w:rsidRDefault="005D4AC2" w:rsidP="005D4AC2">
      <w:pPr>
        <w:jc w:val="both"/>
        <w:rPr>
          <w:noProof/>
        </w:rPr>
      </w:pPr>
    </w:p>
    <w:p w14:paraId="20D31291" w14:textId="2E2931D2" w:rsidR="005D4AC2" w:rsidRDefault="005D4AC2" w:rsidP="005D4AC2">
      <w:pPr>
        <w:jc w:val="both"/>
        <w:rPr>
          <w:noProof/>
        </w:rPr>
      </w:pPr>
      <w:r w:rsidRPr="004D1A49">
        <w:rPr>
          <w:b/>
          <w:bCs/>
          <w:noProof/>
        </w:rPr>
        <w:t>Fig</w:t>
      </w:r>
      <w:r>
        <w:rPr>
          <w:b/>
          <w:bCs/>
          <w:noProof/>
        </w:rPr>
        <w:t>.</w:t>
      </w:r>
      <w:r w:rsidRPr="004D1A49">
        <w:rPr>
          <w:b/>
          <w:bCs/>
          <w:noProof/>
        </w:rPr>
        <w:t xml:space="preserve"> </w:t>
      </w:r>
      <w:r>
        <w:rPr>
          <w:b/>
          <w:bCs/>
          <w:noProof/>
        </w:rPr>
        <w:t>4</w:t>
      </w:r>
      <w:r w:rsidRPr="004D1A49">
        <w:rPr>
          <w:b/>
          <w:bCs/>
          <w:noProof/>
        </w:rPr>
        <w:t xml:space="preserve"> </w:t>
      </w:r>
      <w:r w:rsidRPr="00064938">
        <w:rPr>
          <w:noProof/>
        </w:rPr>
        <w:t>Aberrant viral RNA formation.</w:t>
      </w:r>
      <w:r>
        <w:rPr>
          <w:noProof/>
        </w:rPr>
        <w:t xml:space="preserve"> </w:t>
      </w:r>
      <w:r w:rsidRPr="00064938">
        <w:rPr>
          <w:noProof/>
        </w:rPr>
        <w:t>(A) A schematic representation of different types of aberrant RNAs produced by the influenza A virus polymerase. (B) A possible mechanism for the DVG and mvRNA synthesis during replication. (C) A surface representation of the bat H17N10 influenza A polymerase (PDB 6T0V) during transcription elongation. The 3</w:t>
      </w:r>
      <w:r w:rsidR="00066DB2">
        <w:sym w:font="Symbol" w:char="F0A2"/>
      </w:r>
      <w:r w:rsidRPr="00064938">
        <w:rPr>
          <w:noProof/>
        </w:rPr>
        <w:t xml:space="preserve"> terminus of the template (orange) can be seen exciting through the template exit channel. PB2 residues 9 and 81 are highlighted in red and PB2 80-90 loop is shown in purple. (D) A cartoon representation of the template exit channel of the bat H17N10 influenza A polymerase at the stage of transcription pre-initiation (PDB 6T0N) and during transcription elongation (PDB 6T0V). The 80-90 loop (purple) undergoes an outward movement, allowing opening of the template exit channel during elongation.</w:t>
      </w:r>
      <w:r>
        <w:rPr>
          <w:noProof/>
        </w:rPr>
        <w:t xml:space="preserve"> </w:t>
      </w:r>
      <w:r w:rsidRPr="00064938">
        <w:rPr>
          <w:noProof/>
        </w:rPr>
        <w:t>Direction of the exiting template is indicated with an arrow. (E) A surface representation of the replicating-encapsidating polymerase dimer of the influenza C virus (ICV) polymerase in the complex with chicken ANP32A (PDB 6XZR). Residue numbering is as in ICV RNA polymerase. The corresponding IAV RNA polymerase residue</w:t>
      </w:r>
      <w:r>
        <w:rPr>
          <w:noProof/>
        </w:rPr>
        <w:t>s</w:t>
      </w:r>
      <w:r w:rsidRPr="00064938">
        <w:rPr>
          <w:noProof/>
        </w:rPr>
        <w:t xml:space="preserve"> are shown in parenthesis. PB2 residue F228 of ICV (A221 IAV) is located in an RNA path (yellow arrow) between the product exit channel of the replicating polymerase and the 5</w:t>
      </w:r>
      <w:r w:rsidR="00066DB2">
        <w:sym w:font="Symbol" w:char="F0A2"/>
      </w:r>
      <w:r w:rsidRPr="00064938">
        <w:rPr>
          <w:noProof/>
        </w:rPr>
        <w:t xml:space="preserve"> binding site of the encapsidated polymerase. Hydrogen bonds between the PA E513 of ICV (D529 in IAV) and two lysines of ANP32A (K99 and K101) are shown. (F) A surface representation of the bat H17N10 influenza A virus bound to the CTD of Pol II (PDB 5M3H). Two binding sites for Pol II CTD (orange) are shown. Residue numbering as in bat IAV, corresponding human and avian residues are in parenthesis.  PA residues, K630 and R633 of the bat IAV polymerase (corresponding to K635 and R638 of the human of avian IAV polymerase respectively) are shown to form hydrogen bonds with phosphorylated Ser5 of the Pol II CTD. PA residue C448 in the bat IAV polymerase (C453 in the human or avian IAV) is indicated in purple.</w:t>
      </w:r>
    </w:p>
    <w:p w14:paraId="247A862E" w14:textId="77777777" w:rsidR="000475D1" w:rsidRDefault="000475D1" w:rsidP="005D4AC2">
      <w:pPr>
        <w:jc w:val="both"/>
        <w:rPr>
          <w:noProof/>
        </w:rPr>
      </w:pPr>
    </w:p>
    <w:p w14:paraId="1E24BCBA" w14:textId="31130A71" w:rsidR="005D4AC2" w:rsidRDefault="005D4AC2" w:rsidP="005D4AC2">
      <w:pPr>
        <w:jc w:val="both"/>
        <w:rPr>
          <w:noProof/>
        </w:rPr>
      </w:pPr>
      <w:r w:rsidRPr="002F2E3D">
        <w:rPr>
          <w:b/>
          <w:bCs/>
        </w:rPr>
        <w:t xml:space="preserve">Fig. 5 </w:t>
      </w:r>
      <w:r w:rsidRPr="00064938">
        <w:t>Host-adaptive immunostimulatory mutations.</w:t>
      </w:r>
      <w:r>
        <w:t xml:space="preserve"> </w:t>
      </w:r>
      <w:r>
        <w:rPr>
          <w:noProof/>
        </w:rPr>
        <w:t xml:space="preserve">A surface representation of the replicating-encapsidating polymerase dimer of the ICV polymerase in the complex with chicken ANP32A (PDB 6XZR). PB2 residues 614 and 649 of ICV are highlighted in red and correspond to residues 591 and 627 of IAV shown in parenthesis. </w:t>
      </w:r>
    </w:p>
    <w:p w14:paraId="42846E41" w14:textId="77777777" w:rsidR="005D4AC2" w:rsidRDefault="005D4AC2" w:rsidP="005D4AC2">
      <w:pPr>
        <w:jc w:val="both"/>
        <w:rPr>
          <w:noProof/>
        </w:rPr>
      </w:pPr>
    </w:p>
    <w:p w14:paraId="0D2A768F" w14:textId="7BA66CDB" w:rsidR="005D4AC2" w:rsidRDefault="005D4AC2" w:rsidP="005D4AC2">
      <w:pPr>
        <w:jc w:val="both"/>
      </w:pPr>
      <w:r w:rsidRPr="00EF73D5">
        <w:rPr>
          <w:b/>
          <w:bCs/>
        </w:rPr>
        <w:t>Fig</w:t>
      </w:r>
      <w:r>
        <w:rPr>
          <w:b/>
          <w:bCs/>
        </w:rPr>
        <w:t>.</w:t>
      </w:r>
      <w:r w:rsidRPr="00EF73D5">
        <w:rPr>
          <w:b/>
          <w:bCs/>
        </w:rPr>
        <w:t xml:space="preserve"> </w:t>
      </w:r>
      <w:r>
        <w:rPr>
          <w:b/>
          <w:bCs/>
        </w:rPr>
        <w:t>6</w:t>
      </w:r>
      <w:r w:rsidRPr="00EF73D5">
        <w:rPr>
          <w:b/>
          <w:bCs/>
        </w:rPr>
        <w:t xml:space="preserve"> </w:t>
      </w:r>
      <w:r w:rsidRPr="00064938">
        <w:t>Immunostimulatory and immunoinhibitory mutations in the influenza A virus RNA polymerase.</w:t>
      </w:r>
      <w:r>
        <w:t xml:space="preserve"> Polymerase mutations that affect innate immune activation </w:t>
      </w:r>
      <w:r w:rsidR="00A2289D">
        <w:t xml:space="preserve">(Supplementary </w:t>
      </w:r>
      <w:r w:rsidR="00A2289D">
        <w:lastRenderedPageBreak/>
        <w:t xml:space="preserve">Table 2) </w:t>
      </w:r>
      <w:r>
        <w:t xml:space="preserve">were mapped to the polymerase subunits of the influenza A virus. Mutations that induced higher innate immune activation in comparison to the background strain are shown in red and those that decreased innate immune activation are shown in blue. Mutations that did not affect innate immune responses in comparison to the background virus strain are shown in grey. Combinations of mutations are marked with Greek symbols. The structural domains in each subunit are indicated in different colours. Additionally, functional regions involved in importin binding </w:t>
      </w:r>
      <w:r>
        <w:fldChar w:fldCharType="begin">
          <w:fldData xml:space="preserve">PEVuZE5vdGU+PENpdGU+PEF1dGhvcj5UYXJlbmRlYXU8L0F1dGhvcj48WWVhcj4yMDA3PC9ZZWFy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</w:fldData>
        </w:fldChar>
      </w:r>
      <w:r w:rsidR="00C15697">
        <w:instrText xml:space="preserve"> ADDIN EN.CITE </w:instrText>
      </w:r>
      <w:r w:rsidR="00C15697">
        <w:fldChar w:fldCharType="begin">
          <w:fldData xml:space="preserve">PEVuZE5vdGU+PENpdGU+PEF1dGhvcj5UYXJlbmRlYXU8L0F1dGhvcj48WWVhcj4yMDA3PC9ZZWFy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</w:fldData>
        </w:fldChar>
      </w:r>
      <w:r w:rsidR="00C15697">
        <w:instrText xml:space="preserve"> ADDIN EN.CITE.DATA </w:instrText>
      </w:r>
      <w:r w:rsidR="00C15697">
        <w:fldChar w:fldCharType="end"/>
      </w:r>
      <w:r>
        <w:fldChar w:fldCharType="separate"/>
      </w:r>
      <w:r w:rsidR="00C15697">
        <w:rPr>
          <w:noProof/>
        </w:rPr>
        <w:t>[</w:t>
      </w:r>
      <w:r w:rsidR="00726B1C">
        <w:rPr>
          <w:noProof/>
        </w:rPr>
        <w:t>131</w:t>
      </w:r>
      <w:r w:rsidR="00C15697">
        <w:rPr>
          <w:noProof/>
        </w:rPr>
        <w:t>]</w:t>
      </w:r>
      <w:r>
        <w:fldChar w:fldCharType="end"/>
      </w:r>
      <w:r>
        <w:t xml:space="preserve">, RNA Pol II interactions </w:t>
      </w:r>
      <w:r>
        <w:fldChar w:fldCharType="begin">
          <w:fldData xml:space="preserve">PEVuZE5vdGU+PENpdGU+PEF1dGhvcj5MdWthcnNrYTwvQXV0aG9yPjxZZWFyPjIwMTc8L1llYXI+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</w:fldData>
        </w:fldChar>
      </w:r>
      <w:r w:rsidR="00C15697">
        <w:instrText xml:space="preserve"> ADDIN EN.CITE </w:instrText>
      </w:r>
      <w:r w:rsidR="00C15697">
        <w:fldChar w:fldCharType="begin">
          <w:fldData xml:space="preserve">PEVuZE5vdGU+PENpdGU+PEF1dGhvcj5MdWthcnNrYTwvQXV0aG9yPjxZZWFyPjIwMTc8L1llYXI+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</w:fldData>
        </w:fldChar>
      </w:r>
      <w:r w:rsidR="00C15697">
        <w:instrText xml:space="preserve"> ADDIN EN.CITE.DATA </w:instrText>
      </w:r>
      <w:r w:rsidR="00C15697">
        <w:fldChar w:fldCharType="end"/>
      </w:r>
      <w:r>
        <w:fldChar w:fldCharType="separate"/>
      </w:r>
      <w:r w:rsidR="00C15697">
        <w:rPr>
          <w:noProof/>
        </w:rPr>
        <w:t>[</w:t>
      </w:r>
      <w:r w:rsidR="00726B1C">
        <w:rPr>
          <w:noProof/>
        </w:rPr>
        <w:t>117</w:t>
      </w:r>
      <w:r w:rsidR="00C15697">
        <w:rPr>
          <w:noProof/>
        </w:rPr>
        <w:t>]</w:t>
      </w:r>
      <w:r>
        <w:fldChar w:fldCharType="end"/>
      </w:r>
      <w:r>
        <w:t xml:space="preserve"> (RNA Pol II binding sites differ for influenza B and C viruses </w:t>
      </w:r>
      <w:r>
        <w:fldChar w:fldCharType="begin">
          <w:fldData xml:space="preserve">PEVuZE5vdGU+PENpdGU+PEF1dGhvcj5XYWxrZXI8L0F1dGhvcj48WWVhcj4yMDE5PC9ZZWFyPjxS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</w:fldData>
        </w:fldChar>
      </w:r>
      <w:r w:rsidR="00311478">
        <w:instrText xml:space="preserve"> ADDIN EN.CITE </w:instrText>
      </w:r>
      <w:r w:rsidR="00311478">
        <w:fldChar w:fldCharType="begin">
          <w:fldData xml:space="preserve">PEVuZE5vdGU+PENpdGU+PEF1dGhvcj5XYWxrZXI8L0F1dGhvcj48WWVhcj4yMDE5PC9ZZWFyPjxS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</w:fldData>
        </w:fldChar>
      </w:r>
      <w:r w:rsidR="00311478">
        <w:instrText xml:space="preserve"> ADDIN EN.CITE.DATA </w:instrText>
      </w:r>
      <w:r w:rsidR="00311478">
        <w:fldChar w:fldCharType="end"/>
      </w:r>
      <w:r>
        <w:fldChar w:fldCharType="separate"/>
      </w:r>
      <w:r w:rsidR="00311478">
        <w:rPr>
          <w:noProof/>
        </w:rPr>
        <w:t>[</w:t>
      </w:r>
      <w:r w:rsidR="00726B1C">
        <w:rPr>
          <w:noProof/>
        </w:rPr>
        <w:t>44</w:t>
      </w:r>
      <w:r w:rsidR="00311478">
        <w:rPr>
          <w:noProof/>
        </w:rPr>
        <w:t>]</w:t>
      </w:r>
      <w:r>
        <w:fldChar w:fldCharType="end"/>
      </w:r>
      <w:r>
        <w:t xml:space="preserve">), formation of polymerase dimers </w:t>
      </w:r>
      <w:r>
        <w:fldChar w:fldCharType="begin">
          <w:fldData xml:space="preserve">PEVuZE5vdGU+PENpdGU+PEF1dGhvcj5GYW48L0F1dGhvcj48WWVhcj4yMDE5PC9ZZWFyPjxSZWNO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</w:fldData>
        </w:fldChar>
      </w:r>
      <w:r w:rsidR="00C15697">
        <w:instrText xml:space="preserve"> ADDIN EN.CITE </w:instrText>
      </w:r>
      <w:r w:rsidR="00C15697">
        <w:fldChar w:fldCharType="begin">
          <w:fldData xml:space="preserve">PEVuZE5vdGU+PENpdGU+PEF1dGhvcj5GYW48L0F1dGhvcj48WWVhcj4yMDE5PC9ZZWFyPjxSZWNO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</w:fldData>
        </w:fldChar>
      </w:r>
      <w:r w:rsidR="00C15697">
        <w:instrText xml:space="preserve"> ADDIN EN.CITE.DATA </w:instrText>
      </w:r>
      <w:r w:rsidR="00C15697">
        <w:fldChar w:fldCharType="end"/>
      </w:r>
      <w:r>
        <w:fldChar w:fldCharType="separate"/>
      </w:r>
      <w:r w:rsidR="00C15697">
        <w:rPr>
          <w:noProof/>
        </w:rPr>
        <w:t>[</w:t>
      </w:r>
      <w:r w:rsidR="00726B1C">
        <w:rPr>
          <w:noProof/>
        </w:rPr>
        <w:t>56</w:t>
      </w:r>
      <w:r w:rsidR="00C15697">
        <w:rPr>
          <w:noProof/>
        </w:rPr>
        <w:t>,</w:t>
      </w:r>
      <w:r w:rsidR="00726B1C">
        <w:rPr>
          <w:noProof/>
        </w:rPr>
        <w:t>48</w:t>
      </w:r>
      <w:r w:rsidR="00C15697">
        <w:rPr>
          <w:noProof/>
        </w:rPr>
        <w:t>]</w:t>
      </w:r>
      <w:r>
        <w:fldChar w:fldCharType="end"/>
      </w:r>
      <w:r>
        <w:t xml:space="preserve"> and ANP32A-binding </w:t>
      </w:r>
      <w:r>
        <w:fldChar w:fldCharType="begin"/>
      </w:r>
      <w:r w:rsidR="00D65BDE">
        <w:instrText xml:space="preserve"> ADDIN EN.CITE &lt;EndNote&gt;&lt;Cite&gt;&lt;Author&gt;Carrique&lt;/Author&gt;&lt;Year&gt;2020&lt;/Year&gt;&lt;RecNum&gt;929&lt;/RecNum&gt;&lt;DisplayText&gt;[48]&lt;/DisplayText&gt;&lt;record&gt;&lt;rec-number&gt;929&lt;/rec-number&gt;&lt;foreign-keys&gt;&lt;key app="EN" db-id="z9etrw9f75szsee90erxea9rr9ftftvvdzz9" timestamp="1610815961"&gt;929&lt;/key&gt;&lt;/foreign-keys&gt;&lt;ref-type name="Journal Article"&gt;17&lt;/ref-type&gt;&lt;contributors&gt;&lt;authors&gt;&lt;author&gt;Carrique, L.&lt;/author&gt;&lt;author&gt;Fan, H.&lt;/author&gt;&lt;author&gt;Walker, A. P.&lt;/author&gt;&lt;author&gt;Keown, J. R.&lt;/author&gt;&lt;author&gt;Sharps, J.&lt;/author&gt;&lt;author&gt;Staller, E.&lt;/author&gt;&lt;author&gt;Barclay, W. S.&lt;/author&gt;&lt;author&gt;Fodor, E.&lt;/author&gt;&lt;author&gt;Grimes, J. M.&lt;/author&gt;&lt;/authors&gt;&lt;/contributors&gt;&lt;auth-address&gt;Division of Structural Biology, University of Oxford, Oxford, UK.&amp;#xD;Sir William Dunn School of Pathology, University of Oxford, Oxford, UK.&amp;#xD;Section of Molecular Virology, Imperial College London, London, UK.&amp;#xD;Sir William Dunn School of Pathology, University of Oxford, Oxford, UK. ervin.fodor@path.ox.ac.uk.&amp;#xD;Division of Structural Biology, University of Oxford, Oxford, UK. jonathan@strubi.ox.ac.uk.&amp;#xD;Diamond Light Source Ltd, Harwell Science and Innovation Campus, Didcot, UK. jonathan@strubi.ox.ac.uk.&lt;/auth-address&gt;&lt;titles&gt;&lt;title&gt;Host ANP32A mediates the assembly of the influenza virus replicase&lt;/title&gt;&lt;secondary-title&gt;Nature&lt;/secondary-title&gt;&lt;/titles&gt;&lt;periodical&gt;&lt;full-title&gt;Nature&lt;/full-title&gt;&lt;/periodical&gt;&lt;pages&gt;638-643&lt;/pages&gt;&lt;volume&gt;587&lt;/volume&gt;&lt;number&gt;7835&lt;/number&gt;&lt;edition&gt;2020/11/20&lt;/edition&gt;&lt;dates&gt;&lt;year&gt;2020&lt;/year&gt;&lt;pub-dates&gt;&lt;date&gt;Nov&lt;/date&gt;&lt;/pub-dates&gt;&lt;/dates&gt;&lt;isbn&gt;1476-4687 (Electronic)&amp;#xD;0028-0836 (Linking)&lt;/isbn&gt;&lt;accession-num&gt;33208942&lt;/accession-num&gt;&lt;urls&gt;&lt;related-urls&gt;&lt;url&gt;https://www.ncbi.nlm.nih.gov/pubmed/33208942&lt;/url&gt;&lt;url&gt;https://www.nature.com/articles/s41586-020-2927-z.pdf&lt;/url&gt;&lt;/related-urls&gt;&lt;/urls&gt;&lt;electronic-resource-num&gt;https://doi.org/10.1038/s41586-020-2927-z&lt;/electronic-resource-num&gt;&lt;/record&gt;&lt;/Cite&gt;&lt;/EndNote&gt;</w:instrText>
      </w:r>
      <w:r>
        <w:fldChar w:fldCharType="separate"/>
      </w:r>
      <w:r w:rsidR="00D65BDE">
        <w:rPr>
          <w:noProof/>
        </w:rPr>
        <w:t>[</w:t>
      </w:r>
      <w:r w:rsidR="00726B1C">
        <w:rPr>
          <w:noProof/>
        </w:rPr>
        <w:t>48</w:t>
      </w:r>
      <w:r w:rsidR="00D65BDE">
        <w:rPr>
          <w:noProof/>
        </w:rPr>
        <w:t>]</w:t>
      </w:r>
      <w:r>
        <w:fldChar w:fldCharType="end"/>
      </w:r>
      <w:r>
        <w:t xml:space="preserve"> are highlighted in the bottom half of each segment. </w:t>
      </w:r>
    </w:p>
    <w:p w14:paraId="6E7D40F9" w14:textId="77777777" w:rsidR="005D4AC2" w:rsidRDefault="005D4AC2" w:rsidP="005D4AC2"/>
    <w:p w14:paraId="5B6AF9AE" w14:textId="67F6979B" w:rsidR="005D4AC2" w:rsidRPr="00064938" w:rsidRDefault="005D4AC2" w:rsidP="005D4AC2">
      <w:pPr>
        <w:jc w:val="both"/>
        <w:rPr>
          <w:noProof/>
        </w:rPr>
      </w:pPr>
      <w:r w:rsidRPr="006A745F">
        <w:rPr>
          <w:b/>
          <w:bCs/>
          <w:noProof/>
        </w:rPr>
        <w:t>Fig</w:t>
      </w:r>
      <w:r>
        <w:rPr>
          <w:b/>
          <w:bCs/>
          <w:noProof/>
        </w:rPr>
        <w:t>.</w:t>
      </w:r>
      <w:r w:rsidRPr="006A745F">
        <w:rPr>
          <w:b/>
          <w:bCs/>
          <w:noProof/>
        </w:rPr>
        <w:t xml:space="preserve"> </w:t>
      </w:r>
      <w:r>
        <w:rPr>
          <w:b/>
          <w:bCs/>
          <w:noProof/>
        </w:rPr>
        <w:t>7</w:t>
      </w:r>
      <w:r w:rsidRPr="006A745F">
        <w:rPr>
          <w:b/>
          <w:bCs/>
          <w:noProof/>
        </w:rPr>
        <w:t xml:space="preserve"> </w:t>
      </w:r>
      <w:r w:rsidRPr="00064938">
        <w:rPr>
          <w:noProof/>
        </w:rPr>
        <w:t xml:space="preserve">Mid-link domain mutations. </w:t>
      </w:r>
      <w:r w:rsidRPr="00064938">
        <w:t xml:space="preserve">(A) A surface representation of the encapsidating-replicating polymerase dimer of ICV </w:t>
      </w:r>
      <w:r w:rsidRPr="00064938">
        <w:rPr>
          <w:noProof/>
        </w:rPr>
        <w:t>(PDB 6XZR). The Mid-link domain of PB2 is shown in violet. The movement of the 5</w:t>
      </w:r>
      <w:r w:rsidR="00066DB2">
        <w:sym w:font="Symbol" w:char="F0A2"/>
      </w:r>
      <w:r w:rsidRPr="00064938">
        <w:rPr>
          <w:noProof/>
        </w:rPr>
        <w:t xml:space="preserve"> end of the nascent RNA from the product exit </w:t>
      </w:r>
      <w:r>
        <w:rPr>
          <w:noProof/>
        </w:rPr>
        <w:t>channel</w:t>
      </w:r>
      <w:r w:rsidRPr="00064938">
        <w:rPr>
          <w:noProof/>
        </w:rPr>
        <w:t xml:space="preserve"> of the replicating polymerase to the 5</w:t>
      </w:r>
      <w:r w:rsidR="00066DB2">
        <w:sym w:font="Symbol" w:char="F0A2"/>
      </w:r>
      <w:r w:rsidRPr="00064938">
        <w:rPr>
          <w:noProof/>
        </w:rPr>
        <w:t xml:space="preserve"> binding site of the encapsidating polymerase is shown with a yellow arrow. Mid-link residues, whose alteration affects innate immune activation, are shown as red spheres (residue numbering is as in ICV, corresponding IAV amino acids are shown in parenthesis). (B) Localisation of the IAV Mid-link residues 249, 292 and 503 (shown in red) on the structure of the human H3N2 influenza A virus RNA polymerase (PDB 6RR7).</w:t>
      </w:r>
    </w:p>
    <w:p w14:paraId="390624A0" w14:textId="5B5AA6C5" w:rsidR="005D4AC2" w:rsidRPr="005D4AC2" w:rsidRDefault="000E1EC1" w:rsidP="00605F0C">
      <w:r>
        <w:fldChar w:fldCharType="begin"/>
      </w:r>
      <w:r>
        <w:instrText xml:space="preserve"> ADDIN </w:instrText>
      </w:r>
      <w:r>
        <w:fldChar w:fldCharType="end"/>
      </w:r>
    </w:p>
    <w:sectPr w:rsidR="005D4AC2" w:rsidRPr="005D4AC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ppleSystemUIFont">
    <w:altName w:val="Calibri"/>
    <w:panose1 w:val="020B0604020202020204"/>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7D0A45"/>
    <w:multiLevelType w:val="hybridMultilevel"/>
    <w:tmpl w:val="36061346"/>
    <w:lvl w:ilvl="0" w:tplc="C010D118">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Neurob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etrw9f75szsee90erxea9rr9ftftvvdzz9&quot;&gt;lit review 2020&lt;record-ids&gt;&lt;item&gt;2&lt;/item&gt;&lt;item&gt;25&lt;/item&gt;&lt;item&gt;26&lt;/item&gt;&lt;item&gt;63&lt;/item&gt;&lt;item&gt;64&lt;/item&gt;&lt;item&gt;85&lt;/item&gt;&lt;item&gt;87&lt;/item&gt;&lt;item&gt;97&lt;/item&gt;&lt;item&gt;138&lt;/item&gt;&lt;item&gt;168&lt;/item&gt;&lt;item&gt;180&lt;/item&gt;&lt;item&gt;196&lt;/item&gt;&lt;item&gt;213&lt;/item&gt;&lt;item&gt;214&lt;/item&gt;&lt;item&gt;219&lt;/item&gt;&lt;item&gt;263&lt;/item&gt;&lt;item&gt;285&lt;/item&gt;&lt;item&gt;377&lt;/item&gt;&lt;item&gt;382&lt;/item&gt;&lt;item&gt;402&lt;/item&gt;&lt;item&gt;483&lt;/item&gt;&lt;item&gt;550&lt;/item&gt;&lt;item&gt;555&lt;/item&gt;&lt;item&gt;564&lt;/item&gt;&lt;item&gt;597&lt;/item&gt;&lt;item&gt;647&lt;/item&gt;&lt;item&gt;661&lt;/item&gt;&lt;item&gt;722&lt;/item&gt;&lt;item&gt;724&lt;/item&gt;&lt;item&gt;753&lt;/item&gt;&lt;item&gt;755&lt;/item&gt;&lt;item&gt;758&lt;/item&gt;&lt;item&gt;759&lt;/item&gt;&lt;item&gt;768&lt;/item&gt;&lt;item&gt;769&lt;/item&gt;&lt;item&gt;773&lt;/item&gt;&lt;item&gt;774&lt;/item&gt;&lt;item&gt;775&lt;/item&gt;&lt;item&gt;777&lt;/item&gt;&lt;item&gt;779&lt;/item&gt;&lt;item&gt;781&lt;/item&gt;&lt;item&gt;785&lt;/item&gt;&lt;item&gt;800&lt;/item&gt;&lt;item&gt;803&lt;/item&gt;&lt;item&gt;804&lt;/item&gt;&lt;item&gt;815&lt;/item&gt;&lt;item&gt;816&lt;/item&gt;&lt;item&gt;819&lt;/item&gt;&lt;item&gt;827&lt;/item&gt;&lt;item&gt;830&lt;/item&gt;&lt;item&gt;831&lt;/item&gt;&lt;item&gt;834&lt;/item&gt;&lt;item&gt;835&lt;/item&gt;&lt;item&gt;836&lt;/item&gt;&lt;item&gt;838&lt;/item&gt;&lt;item&gt;839&lt;/item&gt;&lt;item&gt;842&lt;/item&gt;&lt;item&gt;850&lt;/item&gt;&lt;item&gt;851&lt;/item&gt;&lt;item&gt;852&lt;/item&gt;&lt;item&gt;853&lt;/item&gt;&lt;item&gt;854&lt;/item&gt;&lt;item&gt;858&lt;/item&gt;&lt;item&gt;860&lt;/item&gt;&lt;item&gt;863&lt;/item&gt;&lt;item&gt;864&lt;/item&gt;&lt;item&gt;867&lt;/item&gt;&lt;item&gt;869&lt;/item&gt;&lt;item&gt;871&lt;/item&gt;&lt;item&gt;872&lt;/item&gt;&lt;item&gt;873&lt;/item&gt;&lt;item&gt;874&lt;/item&gt;&lt;item&gt;875&lt;/item&gt;&lt;item&gt;876&lt;/item&gt;&lt;item&gt;879&lt;/item&gt;&lt;item&gt;912&lt;/item&gt;&lt;item&gt;913&lt;/item&gt;&lt;item&gt;914&lt;/item&gt;&lt;item&gt;917&lt;/item&gt;&lt;item&gt;921&lt;/item&gt;&lt;item&gt;922&lt;/item&gt;&lt;item&gt;924&lt;/item&gt;&lt;item&gt;926&lt;/item&gt;&lt;item&gt;929&lt;/item&gt;&lt;item&gt;932&lt;/item&gt;&lt;item&gt;934&lt;/item&gt;&lt;item&gt;935&lt;/item&gt;&lt;item&gt;937&lt;/item&gt;&lt;item&gt;946&lt;/item&gt;&lt;item&gt;998&lt;/item&gt;&lt;item&gt;1017&lt;/item&gt;&lt;item&gt;1019&lt;/item&gt;&lt;item&gt;1021&lt;/item&gt;&lt;item&gt;1022&lt;/item&gt;&lt;item&gt;1045&lt;/item&gt;&lt;item&gt;1095&lt;/item&gt;&lt;item&gt;1102&lt;/item&gt;&lt;item&gt;1105&lt;/item&gt;&lt;item&gt;1112&lt;/item&gt;&lt;item&gt;1113&lt;/item&gt;&lt;item&gt;1120&lt;/item&gt;&lt;item&gt;1122&lt;/item&gt;&lt;item&gt;1127&lt;/item&gt;&lt;item&gt;1128&lt;/item&gt;&lt;item&gt;1129&lt;/item&gt;&lt;item&gt;1130&lt;/item&gt;&lt;item&gt;1131&lt;/item&gt;&lt;item&gt;1132&lt;/item&gt;&lt;item&gt;1133&lt;/item&gt;&lt;item&gt;1134&lt;/item&gt;&lt;item&gt;1137&lt;/item&gt;&lt;item&gt;1140&lt;/item&gt;&lt;item&gt;1141&lt;/item&gt;&lt;item&gt;1142&lt;/item&gt;&lt;item&gt;1143&lt;/item&gt;&lt;item&gt;1145&lt;/item&gt;&lt;item&gt;1146&lt;/item&gt;&lt;item&gt;1147&lt;/item&gt;&lt;item&gt;1148&lt;/item&gt;&lt;item&gt;1149&lt;/item&gt;&lt;item&gt;1150&lt;/item&gt;&lt;item&gt;1151&lt;/item&gt;&lt;item&gt;1152&lt;/item&gt;&lt;item&gt;1153&lt;/item&gt;&lt;item&gt;1155&lt;/item&gt;&lt;item&gt;1156&lt;/item&gt;&lt;item&gt;1159&lt;/item&gt;&lt;item&gt;1160&lt;/item&gt;&lt;item&gt;1161&lt;/item&gt;&lt;item&gt;1162&lt;/item&gt;&lt;item&gt;1165&lt;/item&gt;&lt;item&gt;1168&lt;/item&gt;&lt;item&gt;1169&lt;/item&gt;&lt;item&gt;1170&lt;/item&gt;&lt;item&gt;1179&lt;/item&gt;&lt;item&gt;1180&lt;/item&gt;&lt;item&gt;1184&lt;/item&gt;&lt;item&gt;1185&lt;/item&gt;&lt;item&gt;1193&lt;/item&gt;&lt;item&gt;1197&lt;/item&gt;&lt;item&gt;1198&lt;/item&gt;&lt;item&gt;1200&lt;/item&gt;&lt;item&gt;1204&lt;/item&gt;&lt;item&gt;1210&lt;/item&gt;&lt;item&gt;1211&lt;/item&gt;&lt;item&gt;1213&lt;/item&gt;&lt;item&gt;1271&lt;/item&gt;&lt;item&gt;1272&lt;/item&gt;&lt;item&gt;1273&lt;/item&gt;&lt;item&gt;1275&lt;/item&gt;&lt;item&gt;1276&lt;/item&gt;&lt;/record-ids&gt;&lt;/item&gt;&lt;/Libraries&gt;"/>
  </w:docVars>
  <w:rsids>
    <w:rsidRoot w:val="006A44D3"/>
    <w:rsid w:val="00007095"/>
    <w:rsid w:val="000475D1"/>
    <w:rsid w:val="00050AF5"/>
    <w:rsid w:val="00057BF6"/>
    <w:rsid w:val="000603D7"/>
    <w:rsid w:val="00066DB2"/>
    <w:rsid w:val="00074B2E"/>
    <w:rsid w:val="000771E8"/>
    <w:rsid w:val="00094820"/>
    <w:rsid w:val="000A16F3"/>
    <w:rsid w:val="000A3A1F"/>
    <w:rsid w:val="000C09EA"/>
    <w:rsid w:val="000C1F1C"/>
    <w:rsid w:val="000C638E"/>
    <w:rsid w:val="000C6DB2"/>
    <w:rsid w:val="000D49E5"/>
    <w:rsid w:val="000D5F5A"/>
    <w:rsid w:val="000E1EC1"/>
    <w:rsid w:val="000E4CCF"/>
    <w:rsid w:val="000F30A0"/>
    <w:rsid w:val="000F4224"/>
    <w:rsid w:val="000F5698"/>
    <w:rsid w:val="000F73AA"/>
    <w:rsid w:val="00115BFF"/>
    <w:rsid w:val="00134E28"/>
    <w:rsid w:val="00140F0E"/>
    <w:rsid w:val="00157B89"/>
    <w:rsid w:val="00173A7C"/>
    <w:rsid w:val="00176316"/>
    <w:rsid w:val="001859FD"/>
    <w:rsid w:val="00186532"/>
    <w:rsid w:val="001942F5"/>
    <w:rsid w:val="001979A8"/>
    <w:rsid w:val="001A1D28"/>
    <w:rsid w:val="001A3348"/>
    <w:rsid w:val="001A599D"/>
    <w:rsid w:val="001B34F9"/>
    <w:rsid w:val="001B3B27"/>
    <w:rsid w:val="001B7C0F"/>
    <w:rsid w:val="001C01AE"/>
    <w:rsid w:val="001C0E0C"/>
    <w:rsid w:val="001D0045"/>
    <w:rsid w:val="001D0FE5"/>
    <w:rsid w:val="001E110B"/>
    <w:rsid w:val="001E404D"/>
    <w:rsid w:val="001E7418"/>
    <w:rsid w:val="001F0E3A"/>
    <w:rsid w:val="001F32C9"/>
    <w:rsid w:val="001F339C"/>
    <w:rsid w:val="001F66E9"/>
    <w:rsid w:val="00203442"/>
    <w:rsid w:val="00203DC2"/>
    <w:rsid w:val="002051A2"/>
    <w:rsid w:val="002244A4"/>
    <w:rsid w:val="00230025"/>
    <w:rsid w:val="00241CDF"/>
    <w:rsid w:val="00243517"/>
    <w:rsid w:val="002435B6"/>
    <w:rsid w:val="00253972"/>
    <w:rsid w:val="002616A0"/>
    <w:rsid w:val="0026663F"/>
    <w:rsid w:val="00270A5E"/>
    <w:rsid w:val="002717F2"/>
    <w:rsid w:val="002774C0"/>
    <w:rsid w:val="00281466"/>
    <w:rsid w:val="00282504"/>
    <w:rsid w:val="0028729F"/>
    <w:rsid w:val="00290AB8"/>
    <w:rsid w:val="00292EAC"/>
    <w:rsid w:val="002A5E21"/>
    <w:rsid w:val="002B1336"/>
    <w:rsid w:val="002B4A02"/>
    <w:rsid w:val="002B5797"/>
    <w:rsid w:val="002C698C"/>
    <w:rsid w:val="002D1E91"/>
    <w:rsid w:val="002D6D89"/>
    <w:rsid w:val="002E3F08"/>
    <w:rsid w:val="002F1D86"/>
    <w:rsid w:val="002F5AF0"/>
    <w:rsid w:val="002F5D32"/>
    <w:rsid w:val="00303238"/>
    <w:rsid w:val="00303295"/>
    <w:rsid w:val="00311478"/>
    <w:rsid w:val="00316FB2"/>
    <w:rsid w:val="00335492"/>
    <w:rsid w:val="003441ED"/>
    <w:rsid w:val="00346681"/>
    <w:rsid w:val="00352464"/>
    <w:rsid w:val="00365F69"/>
    <w:rsid w:val="003750C0"/>
    <w:rsid w:val="00377484"/>
    <w:rsid w:val="00387092"/>
    <w:rsid w:val="00387171"/>
    <w:rsid w:val="00394DD9"/>
    <w:rsid w:val="003A2DD6"/>
    <w:rsid w:val="003B278E"/>
    <w:rsid w:val="003C212A"/>
    <w:rsid w:val="003F4837"/>
    <w:rsid w:val="004045DF"/>
    <w:rsid w:val="00412511"/>
    <w:rsid w:val="00417001"/>
    <w:rsid w:val="00422E68"/>
    <w:rsid w:val="00460731"/>
    <w:rsid w:val="00471537"/>
    <w:rsid w:val="0049665D"/>
    <w:rsid w:val="004A5FBC"/>
    <w:rsid w:val="004B071B"/>
    <w:rsid w:val="004B14D6"/>
    <w:rsid w:val="004B1545"/>
    <w:rsid w:val="004B6DF6"/>
    <w:rsid w:val="004C10C0"/>
    <w:rsid w:val="004D06D9"/>
    <w:rsid w:val="004D329B"/>
    <w:rsid w:val="004E2FD1"/>
    <w:rsid w:val="004E6DAF"/>
    <w:rsid w:val="004F499D"/>
    <w:rsid w:val="004F50C6"/>
    <w:rsid w:val="00501818"/>
    <w:rsid w:val="00505994"/>
    <w:rsid w:val="00512EB9"/>
    <w:rsid w:val="005147AD"/>
    <w:rsid w:val="005279AF"/>
    <w:rsid w:val="00542227"/>
    <w:rsid w:val="0054450C"/>
    <w:rsid w:val="00545D62"/>
    <w:rsid w:val="0055048C"/>
    <w:rsid w:val="00577200"/>
    <w:rsid w:val="00581983"/>
    <w:rsid w:val="005823E6"/>
    <w:rsid w:val="00583DFB"/>
    <w:rsid w:val="005963D6"/>
    <w:rsid w:val="005A0B7C"/>
    <w:rsid w:val="005A2CB2"/>
    <w:rsid w:val="005A42A8"/>
    <w:rsid w:val="005B52A5"/>
    <w:rsid w:val="005C41AB"/>
    <w:rsid w:val="005D1344"/>
    <w:rsid w:val="005D4AC2"/>
    <w:rsid w:val="005F00D1"/>
    <w:rsid w:val="005F1102"/>
    <w:rsid w:val="005F160E"/>
    <w:rsid w:val="005F7140"/>
    <w:rsid w:val="00605F0C"/>
    <w:rsid w:val="0061116A"/>
    <w:rsid w:val="00612313"/>
    <w:rsid w:val="00612C2A"/>
    <w:rsid w:val="00613C6C"/>
    <w:rsid w:val="006217DC"/>
    <w:rsid w:val="00621E01"/>
    <w:rsid w:val="00635E00"/>
    <w:rsid w:val="00640AE8"/>
    <w:rsid w:val="00640C97"/>
    <w:rsid w:val="00643606"/>
    <w:rsid w:val="006438AD"/>
    <w:rsid w:val="006508E0"/>
    <w:rsid w:val="006618B8"/>
    <w:rsid w:val="00667A6C"/>
    <w:rsid w:val="00675AD6"/>
    <w:rsid w:val="006872D5"/>
    <w:rsid w:val="006A44D3"/>
    <w:rsid w:val="006B357A"/>
    <w:rsid w:val="006C670C"/>
    <w:rsid w:val="006D7501"/>
    <w:rsid w:val="006F3100"/>
    <w:rsid w:val="007227AB"/>
    <w:rsid w:val="00723BBF"/>
    <w:rsid w:val="00723E28"/>
    <w:rsid w:val="00726B1C"/>
    <w:rsid w:val="007445FD"/>
    <w:rsid w:val="0074766E"/>
    <w:rsid w:val="00750EE9"/>
    <w:rsid w:val="007578A9"/>
    <w:rsid w:val="00764E00"/>
    <w:rsid w:val="00765213"/>
    <w:rsid w:val="007731D1"/>
    <w:rsid w:val="00774DD2"/>
    <w:rsid w:val="007779C0"/>
    <w:rsid w:val="00780267"/>
    <w:rsid w:val="00784855"/>
    <w:rsid w:val="00784DD5"/>
    <w:rsid w:val="00785686"/>
    <w:rsid w:val="00786C3E"/>
    <w:rsid w:val="00790305"/>
    <w:rsid w:val="007A5F38"/>
    <w:rsid w:val="007A6414"/>
    <w:rsid w:val="007C0577"/>
    <w:rsid w:val="007C7307"/>
    <w:rsid w:val="007D4EB2"/>
    <w:rsid w:val="007D4F35"/>
    <w:rsid w:val="007E01A1"/>
    <w:rsid w:val="007E0F7C"/>
    <w:rsid w:val="007E72F6"/>
    <w:rsid w:val="007F1787"/>
    <w:rsid w:val="007F540B"/>
    <w:rsid w:val="008011BF"/>
    <w:rsid w:val="00802B64"/>
    <w:rsid w:val="008068DE"/>
    <w:rsid w:val="0080748F"/>
    <w:rsid w:val="00814614"/>
    <w:rsid w:val="008178DE"/>
    <w:rsid w:val="00831E01"/>
    <w:rsid w:val="00847704"/>
    <w:rsid w:val="008525D2"/>
    <w:rsid w:val="008613FB"/>
    <w:rsid w:val="00861507"/>
    <w:rsid w:val="00867253"/>
    <w:rsid w:val="008901E5"/>
    <w:rsid w:val="00891CA1"/>
    <w:rsid w:val="008A1764"/>
    <w:rsid w:val="008B0AD1"/>
    <w:rsid w:val="008B4B81"/>
    <w:rsid w:val="008B6372"/>
    <w:rsid w:val="008C0EDF"/>
    <w:rsid w:val="008C2FFD"/>
    <w:rsid w:val="008E326F"/>
    <w:rsid w:val="008F0D1E"/>
    <w:rsid w:val="008F71E0"/>
    <w:rsid w:val="00913888"/>
    <w:rsid w:val="00933483"/>
    <w:rsid w:val="00947B27"/>
    <w:rsid w:val="00953BCB"/>
    <w:rsid w:val="0095418F"/>
    <w:rsid w:val="0095689C"/>
    <w:rsid w:val="0096422B"/>
    <w:rsid w:val="00964DA7"/>
    <w:rsid w:val="00973B1C"/>
    <w:rsid w:val="00974DEF"/>
    <w:rsid w:val="00976135"/>
    <w:rsid w:val="009A0DDA"/>
    <w:rsid w:val="009A7B9F"/>
    <w:rsid w:val="009B3CE5"/>
    <w:rsid w:val="009D0C94"/>
    <w:rsid w:val="009D0DCD"/>
    <w:rsid w:val="009E3A8B"/>
    <w:rsid w:val="009F3457"/>
    <w:rsid w:val="00A13D9B"/>
    <w:rsid w:val="00A2289D"/>
    <w:rsid w:val="00A2466F"/>
    <w:rsid w:val="00A261B3"/>
    <w:rsid w:val="00A35F4D"/>
    <w:rsid w:val="00A421D3"/>
    <w:rsid w:val="00A43206"/>
    <w:rsid w:val="00A457FB"/>
    <w:rsid w:val="00A53A0C"/>
    <w:rsid w:val="00A5703E"/>
    <w:rsid w:val="00A605C5"/>
    <w:rsid w:val="00A7436D"/>
    <w:rsid w:val="00A80BD7"/>
    <w:rsid w:val="00A9172D"/>
    <w:rsid w:val="00A91EE4"/>
    <w:rsid w:val="00AB3EFD"/>
    <w:rsid w:val="00AB6231"/>
    <w:rsid w:val="00AC4461"/>
    <w:rsid w:val="00AC6F1D"/>
    <w:rsid w:val="00AE0D8E"/>
    <w:rsid w:val="00AF1D91"/>
    <w:rsid w:val="00AF24B3"/>
    <w:rsid w:val="00B05C10"/>
    <w:rsid w:val="00B11716"/>
    <w:rsid w:val="00B1658A"/>
    <w:rsid w:val="00B2403A"/>
    <w:rsid w:val="00B40CD2"/>
    <w:rsid w:val="00B42748"/>
    <w:rsid w:val="00B453D9"/>
    <w:rsid w:val="00B47AFF"/>
    <w:rsid w:val="00B53BED"/>
    <w:rsid w:val="00B6061D"/>
    <w:rsid w:val="00B62DA3"/>
    <w:rsid w:val="00B64AD8"/>
    <w:rsid w:val="00B76D90"/>
    <w:rsid w:val="00B87000"/>
    <w:rsid w:val="00B942F9"/>
    <w:rsid w:val="00B94A44"/>
    <w:rsid w:val="00B94FC8"/>
    <w:rsid w:val="00BA711B"/>
    <w:rsid w:val="00BB3A71"/>
    <w:rsid w:val="00BB4088"/>
    <w:rsid w:val="00BB7F1B"/>
    <w:rsid w:val="00BC09C3"/>
    <w:rsid w:val="00BC53C7"/>
    <w:rsid w:val="00BD5FC1"/>
    <w:rsid w:val="00BF245A"/>
    <w:rsid w:val="00BF381C"/>
    <w:rsid w:val="00BF4C3E"/>
    <w:rsid w:val="00C14ADB"/>
    <w:rsid w:val="00C15038"/>
    <w:rsid w:val="00C15697"/>
    <w:rsid w:val="00C41106"/>
    <w:rsid w:val="00C50627"/>
    <w:rsid w:val="00C529B6"/>
    <w:rsid w:val="00C53283"/>
    <w:rsid w:val="00C5482C"/>
    <w:rsid w:val="00C60D71"/>
    <w:rsid w:val="00C67579"/>
    <w:rsid w:val="00C72D0D"/>
    <w:rsid w:val="00C732E5"/>
    <w:rsid w:val="00CA0AE4"/>
    <w:rsid w:val="00CA5B6E"/>
    <w:rsid w:val="00CC4788"/>
    <w:rsid w:val="00CC4B1D"/>
    <w:rsid w:val="00CC6B90"/>
    <w:rsid w:val="00CD1450"/>
    <w:rsid w:val="00CD1A4C"/>
    <w:rsid w:val="00CD3946"/>
    <w:rsid w:val="00CF30FD"/>
    <w:rsid w:val="00D01E81"/>
    <w:rsid w:val="00D04493"/>
    <w:rsid w:val="00D1695C"/>
    <w:rsid w:val="00D20498"/>
    <w:rsid w:val="00D2053A"/>
    <w:rsid w:val="00D44BEA"/>
    <w:rsid w:val="00D46D49"/>
    <w:rsid w:val="00D538C7"/>
    <w:rsid w:val="00D573D5"/>
    <w:rsid w:val="00D65BDE"/>
    <w:rsid w:val="00D72C70"/>
    <w:rsid w:val="00D73C96"/>
    <w:rsid w:val="00D772DA"/>
    <w:rsid w:val="00D8582C"/>
    <w:rsid w:val="00D9214A"/>
    <w:rsid w:val="00D96D67"/>
    <w:rsid w:val="00DA2E06"/>
    <w:rsid w:val="00DA3B12"/>
    <w:rsid w:val="00DB5D58"/>
    <w:rsid w:val="00DB630A"/>
    <w:rsid w:val="00DB7959"/>
    <w:rsid w:val="00DC2622"/>
    <w:rsid w:val="00DC3717"/>
    <w:rsid w:val="00DD5F3E"/>
    <w:rsid w:val="00DD7F66"/>
    <w:rsid w:val="00DF4ED4"/>
    <w:rsid w:val="00DF587C"/>
    <w:rsid w:val="00DF6572"/>
    <w:rsid w:val="00E118C7"/>
    <w:rsid w:val="00E17FF9"/>
    <w:rsid w:val="00E300B8"/>
    <w:rsid w:val="00E30C79"/>
    <w:rsid w:val="00E30E58"/>
    <w:rsid w:val="00E50C37"/>
    <w:rsid w:val="00E52148"/>
    <w:rsid w:val="00E75663"/>
    <w:rsid w:val="00E76560"/>
    <w:rsid w:val="00E85009"/>
    <w:rsid w:val="00E8590A"/>
    <w:rsid w:val="00E87527"/>
    <w:rsid w:val="00E90310"/>
    <w:rsid w:val="00E923C4"/>
    <w:rsid w:val="00E928BF"/>
    <w:rsid w:val="00E93FD4"/>
    <w:rsid w:val="00EA0F39"/>
    <w:rsid w:val="00EA583E"/>
    <w:rsid w:val="00EA7DDA"/>
    <w:rsid w:val="00EB66FA"/>
    <w:rsid w:val="00ED5E97"/>
    <w:rsid w:val="00F02BA9"/>
    <w:rsid w:val="00F140A9"/>
    <w:rsid w:val="00F45D69"/>
    <w:rsid w:val="00F461D8"/>
    <w:rsid w:val="00F6083C"/>
    <w:rsid w:val="00F6399F"/>
    <w:rsid w:val="00F64D7E"/>
    <w:rsid w:val="00F75530"/>
    <w:rsid w:val="00F81F4F"/>
    <w:rsid w:val="00F84D80"/>
    <w:rsid w:val="00F87138"/>
    <w:rsid w:val="00FB2939"/>
    <w:rsid w:val="00FB5C81"/>
    <w:rsid w:val="00FC488D"/>
    <w:rsid w:val="00FC69C7"/>
    <w:rsid w:val="00FD5516"/>
    <w:rsid w:val="00FE073D"/>
    <w:rsid w:val="00FE71A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016803"/>
  <w15:chartTrackingRefBased/>
  <w15:docId w15:val="{7AC5223D-6C51-CA41-AE61-C1F88B9451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44D3"/>
  </w:style>
  <w:style w:type="paragraph" w:styleId="Heading1">
    <w:name w:val="heading 1"/>
    <w:basedOn w:val="Normal"/>
    <w:next w:val="Normal"/>
    <w:link w:val="Heading1Char"/>
    <w:uiPriority w:val="9"/>
    <w:qFormat/>
    <w:rsid w:val="006A44D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772D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44D3"/>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D772DA"/>
    <w:rPr>
      <w:sz w:val="16"/>
      <w:szCs w:val="16"/>
    </w:rPr>
  </w:style>
  <w:style w:type="paragraph" w:styleId="CommentText">
    <w:name w:val="annotation text"/>
    <w:basedOn w:val="Normal"/>
    <w:link w:val="CommentTextChar"/>
    <w:uiPriority w:val="99"/>
    <w:unhideWhenUsed/>
    <w:rsid w:val="00D772DA"/>
    <w:rPr>
      <w:sz w:val="20"/>
      <w:szCs w:val="20"/>
    </w:rPr>
  </w:style>
  <w:style w:type="character" w:customStyle="1" w:styleId="CommentTextChar">
    <w:name w:val="Comment Text Char"/>
    <w:basedOn w:val="DefaultParagraphFont"/>
    <w:link w:val="CommentText"/>
    <w:uiPriority w:val="99"/>
    <w:rsid w:val="00D772DA"/>
    <w:rPr>
      <w:sz w:val="20"/>
      <w:szCs w:val="20"/>
    </w:rPr>
  </w:style>
  <w:style w:type="character" w:customStyle="1" w:styleId="Heading2Char">
    <w:name w:val="Heading 2 Char"/>
    <w:basedOn w:val="DefaultParagraphFont"/>
    <w:link w:val="Heading2"/>
    <w:uiPriority w:val="9"/>
    <w:rsid w:val="00D772DA"/>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8B0AD1"/>
    <w:rPr>
      <w:color w:val="0563C1" w:themeColor="hyperlink"/>
      <w:u w:val="single"/>
    </w:rPr>
  </w:style>
  <w:style w:type="paragraph" w:customStyle="1" w:styleId="EndNoteBibliographyTitle">
    <w:name w:val="EndNote Bibliography Title"/>
    <w:basedOn w:val="Normal"/>
    <w:link w:val="EndNoteBibliographyTitleChar"/>
    <w:rsid w:val="00F84D80"/>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F84D80"/>
    <w:rPr>
      <w:rFonts w:ascii="Calibri" w:hAnsi="Calibri" w:cs="Calibri"/>
      <w:lang w:val="en-US"/>
    </w:rPr>
  </w:style>
  <w:style w:type="paragraph" w:customStyle="1" w:styleId="EndNoteBibliography">
    <w:name w:val="EndNote Bibliography"/>
    <w:basedOn w:val="Normal"/>
    <w:link w:val="EndNoteBibliographyChar"/>
    <w:rsid w:val="00F84D80"/>
    <w:rPr>
      <w:rFonts w:ascii="Calibri" w:hAnsi="Calibri" w:cs="Calibri"/>
      <w:lang w:val="en-US"/>
    </w:rPr>
  </w:style>
  <w:style w:type="character" w:customStyle="1" w:styleId="EndNoteBibliographyChar">
    <w:name w:val="EndNote Bibliography Char"/>
    <w:basedOn w:val="DefaultParagraphFont"/>
    <w:link w:val="EndNoteBibliography"/>
    <w:rsid w:val="00F84D80"/>
    <w:rPr>
      <w:rFonts w:ascii="Calibri" w:hAnsi="Calibri" w:cs="Calibri"/>
      <w:lang w:val="en-US"/>
    </w:rPr>
  </w:style>
  <w:style w:type="character" w:styleId="UnresolvedMention">
    <w:name w:val="Unresolved Mention"/>
    <w:basedOn w:val="DefaultParagraphFont"/>
    <w:uiPriority w:val="99"/>
    <w:semiHidden/>
    <w:unhideWhenUsed/>
    <w:rsid w:val="00F84D8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1F66E9"/>
    <w:rPr>
      <w:b/>
      <w:bCs/>
    </w:rPr>
  </w:style>
  <w:style w:type="character" w:customStyle="1" w:styleId="CommentSubjectChar">
    <w:name w:val="Comment Subject Char"/>
    <w:basedOn w:val="CommentTextChar"/>
    <w:link w:val="CommentSubject"/>
    <w:uiPriority w:val="99"/>
    <w:semiHidden/>
    <w:rsid w:val="001F66E9"/>
    <w:rPr>
      <w:b/>
      <w:bCs/>
      <w:sz w:val="20"/>
      <w:szCs w:val="20"/>
    </w:rPr>
  </w:style>
  <w:style w:type="paragraph" w:styleId="Revision">
    <w:name w:val="Revision"/>
    <w:hidden/>
    <w:uiPriority w:val="99"/>
    <w:semiHidden/>
    <w:rsid w:val="00F6083C"/>
  </w:style>
  <w:style w:type="character" w:styleId="FollowedHyperlink">
    <w:name w:val="FollowedHyperlink"/>
    <w:basedOn w:val="DefaultParagraphFont"/>
    <w:uiPriority w:val="99"/>
    <w:semiHidden/>
    <w:unhideWhenUsed/>
    <w:rsid w:val="00B62DA3"/>
    <w:rPr>
      <w:color w:val="954F72" w:themeColor="followedHyperlink"/>
      <w:u w:val="single"/>
    </w:rPr>
  </w:style>
  <w:style w:type="paragraph" w:styleId="ListParagraph">
    <w:name w:val="List Paragraph"/>
    <w:basedOn w:val="Normal"/>
    <w:uiPriority w:val="34"/>
    <w:qFormat/>
    <w:rsid w:val="002435B6"/>
    <w:pPr>
      <w:ind w:left="720"/>
      <w:contextualSpacing/>
    </w:pPr>
  </w:style>
  <w:style w:type="character" w:styleId="Strong">
    <w:name w:val="Strong"/>
    <w:basedOn w:val="DefaultParagraphFont"/>
    <w:uiPriority w:val="22"/>
    <w:qFormat/>
    <w:rsid w:val="006508E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9627735">
      <w:bodyDiv w:val="1"/>
      <w:marLeft w:val="0"/>
      <w:marRight w:val="0"/>
      <w:marTop w:val="0"/>
      <w:marBottom w:val="0"/>
      <w:divBdr>
        <w:top w:val="none" w:sz="0" w:space="0" w:color="auto"/>
        <w:left w:val="none" w:sz="0" w:space="0" w:color="auto"/>
        <w:bottom w:val="none" w:sz="0" w:space="0" w:color="auto"/>
        <w:right w:val="none" w:sz="0" w:space="0" w:color="auto"/>
      </w:divBdr>
    </w:div>
    <w:div w:id="2056657938">
      <w:bodyDiv w:val="1"/>
      <w:marLeft w:val="0"/>
      <w:marRight w:val="0"/>
      <w:marTop w:val="0"/>
      <w:marBottom w:val="0"/>
      <w:divBdr>
        <w:top w:val="none" w:sz="0" w:space="0" w:color="auto"/>
        <w:left w:val="none" w:sz="0" w:space="0" w:color="auto"/>
        <w:bottom w:val="none" w:sz="0" w:space="0" w:color="auto"/>
        <w:right w:val="none" w:sz="0" w:space="0" w:color="auto"/>
      </w:divBdr>
    </w:div>
    <w:div w:id="2100980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128/JVI.01073-16" TargetMode="External"/><Relationship Id="rId21" Type="http://schemas.openxmlformats.org/officeDocument/2006/relationships/hyperlink" Target="https://doi.org/10.1073/pnas.0813234106" TargetMode="External"/><Relationship Id="rId42" Type="http://schemas.openxmlformats.org/officeDocument/2006/relationships/hyperlink" Target="https://doi.org/10.1126/science.1227270" TargetMode="External"/><Relationship Id="rId63" Type="http://schemas.openxmlformats.org/officeDocument/2006/relationships/hyperlink" Target="https://doi.org/10.1016/j.cell.2020.02.050" TargetMode="External"/><Relationship Id="rId84" Type="http://schemas.openxmlformats.org/officeDocument/2006/relationships/hyperlink" Target="https://dx.doi.org/10.1371/journal.ppat.1009300" TargetMode="External"/><Relationship Id="rId138" Type="http://schemas.openxmlformats.org/officeDocument/2006/relationships/hyperlink" Target="https://doi.org/10.1128/JVI.00132-19" TargetMode="External"/><Relationship Id="rId107" Type="http://schemas.openxmlformats.org/officeDocument/2006/relationships/hyperlink" Target="https://doi.org/10.1126/sciadv.1701854" TargetMode="External"/><Relationship Id="rId11" Type="http://schemas.openxmlformats.org/officeDocument/2006/relationships/hyperlink" Target="https://doi.org/10.1101/cshperspect.a038711" TargetMode="External"/><Relationship Id="rId32" Type="http://schemas.openxmlformats.org/officeDocument/2006/relationships/hyperlink" Target="https://dx.doi.org/10.1128/JVI.02974-15" TargetMode="External"/><Relationship Id="rId53" Type="http://schemas.openxmlformats.org/officeDocument/2006/relationships/hyperlink" Target="https://doi.org/10.1101/2021.04.30.442228" TargetMode="External"/><Relationship Id="rId74" Type="http://schemas.openxmlformats.org/officeDocument/2006/relationships/hyperlink" Target="https://doi.org/10.1038/nature05732" TargetMode="External"/><Relationship Id="rId128" Type="http://schemas.openxmlformats.org/officeDocument/2006/relationships/hyperlink" Target="https://doi.org/10.1073/pnas.0911915106" TargetMode="External"/><Relationship Id="rId149" Type="http://schemas.openxmlformats.org/officeDocument/2006/relationships/hyperlink" Target="https://doi.org/10.1016/j.vaccine.2004.02.013" TargetMode="External"/><Relationship Id="rId5" Type="http://schemas.openxmlformats.org/officeDocument/2006/relationships/webSettings" Target="webSettings.xml"/><Relationship Id="rId95" Type="http://schemas.openxmlformats.org/officeDocument/2006/relationships/hyperlink" Target="https://doi.org/10.1128/JVI.01155-16" TargetMode="External"/><Relationship Id="rId22" Type="http://schemas.openxmlformats.org/officeDocument/2006/relationships/hyperlink" Target="https://dx.doi.org/10.1073/pnas.1321748111" TargetMode="External"/><Relationship Id="rId27" Type="http://schemas.openxmlformats.org/officeDocument/2006/relationships/hyperlink" Target="https://doi.org/10.1016/j.virusres.2015.02.003" TargetMode="External"/><Relationship Id="rId43" Type="http://schemas.openxmlformats.org/officeDocument/2006/relationships/hyperlink" Target="https://doi.org/10.1007/s00018-014-1695-z" TargetMode="External"/><Relationship Id="rId48" Type="http://schemas.openxmlformats.org/officeDocument/2006/relationships/hyperlink" Target="https://doi.org/10.1016/j.tim.2018.12.013" TargetMode="External"/><Relationship Id="rId64" Type="http://schemas.openxmlformats.org/officeDocument/2006/relationships/hyperlink" Target="https://doi.org/10.1128/JVI.01080-07" TargetMode="External"/><Relationship Id="rId69" Type="http://schemas.openxmlformats.org/officeDocument/2006/relationships/hyperlink" Target="https://doi.org/10.1016/j.cell.2011.09.039" TargetMode="External"/><Relationship Id="rId113" Type="http://schemas.openxmlformats.org/officeDocument/2006/relationships/hyperlink" Target="https://doi.org/10.1128/JVI.02274-20" TargetMode="External"/><Relationship Id="rId118" Type="http://schemas.openxmlformats.org/officeDocument/2006/relationships/hyperlink" Target="https://doi.org/10.1038/ncomms5794" TargetMode="External"/><Relationship Id="rId134" Type="http://schemas.openxmlformats.org/officeDocument/2006/relationships/hyperlink" Target="https://doi.org/10.1128/JVI.00702-11" TargetMode="External"/><Relationship Id="rId139" Type="http://schemas.openxmlformats.org/officeDocument/2006/relationships/hyperlink" Target="https://doi.org/10.1016/j.chom.2016.05.009" TargetMode="External"/><Relationship Id="rId80" Type="http://schemas.openxmlformats.org/officeDocument/2006/relationships/hyperlink" Target="https://dx.doi.org/10.1093/infdis/jit463" TargetMode="External"/><Relationship Id="rId85" Type="http://schemas.openxmlformats.org/officeDocument/2006/relationships/hyperlink" Target="https://dx.doi.org/10.1074/jbc.M110.112458" TargetMode="External"/><Relationship Id="rId150" Type="http://schemas.openxmlformats.org/officeDocument/2006/relationships/hyperlink" Target="https://doi.org/10.1016/j.vaccine.2006.03.004" TargetMode="External"/><Relationship Id="rId12" Type="http://schemas.openxmlformats.org/officeDocument/2006/relationships/hyperlink" Target="https://doi.org/10.1128/JVI.00232-15" TargetMode="External"/><Relationship Id="rId17" Type="http://schemas.openxmlformats.org/officeDocument/2006/relationships/hyperlink" Target="https://doi.org/10.1016/s1473-3099(13)70286-x" TargetMode="External"/><Relationship Id="rId33" Type="http://schemas.openxmlformats.org/officeDocument/2006/relationships/hyperlink" Target="https://dx.doi.org/10.1371/journal.pone.0005658" TargetMode="External"/><Relationship Id="rId38" Type="http://schemas.openxmlformats.org/officeDocument/2006/relationships/hyperlink" Target="https://doi.org/10.1128/JVI.00014-14" TargetMode="External"/><Relationship Id="rId59" Type="http://schemas.openxmlformats.org/officeDocument/2006/relationships/hyperlink" Target="https://doi.org/10.1073/pnas.1315068110" TargetMode="External"/><Relationship Id="rId103" Type="http://schemas.openxmlformats.org/officeDocument/2006/relationships/hyperlink" Target="https://doi.org/10.1128/JVI.00240-13" TargetMode="External"/><Relationship Id="rId108" Type="http://schemas.openxmlformats.org/officeDocument/2006/relationships/hyperlink" Target="https://doi.org/10.1016/j.vaccine.2011.01.102" TargetMode="External"/><Relationship Id="rId124" Type="http://schemas.openxmlformats.org/officeDocument/2006/relationships/hyperlink" Target="https://dx.doi.org/10.1371/journal.pone.0162163" TargetMode="External"/><Relationship Id="rId129" Type="http://schemas.openxmlformats.org/officeDocument/2006/relationships/hyperlink" Target="https://doi.org/10.1371/journal.ppat.1001034" TargetMode="External"/><Relationship Id="rId54" Type="http://schemas.openxmlformats.org/officeDocument/2006/relationships/hyperlink" Target="https://doi.org/10.1038/nature16474" TargetMode="External"/><Relationship Id="rId70" Type="http://schemas.openxmlformats.org/officeDocument/2006/relationships/hyperlink" Target="https://doi.org/10.1038/embor.2013.102" TargetMode="External"/><Relationship Id="rId75" Type="http://schemas.openxmlformats.org/officeDocument/2006/relationships/hyperlink" Target="https://doi.org/10.1016/j.molcel.2014.06.010" TargetMode="External"/><Relationship Id="rId91" Type="http://schemas.openxmlformats.org/officeDocument/2006/relationships/hyperlink" Target="https://doi.org/10.1128/JVI.01918-14" TargetMode="External"/><Relationship Id="rId96" Type="http://schemas.openxmlformats.org/officeDocument/2006/relationships/hyperlink" Target="https://doi.org/10.1016/j.immuni.2015.02.002" TargetMode="External"/><Relationship Id="rId140" Type="http://schemas.openxmlformats.org/officeDocument/2006/relationships/hyperlink" Target="https://doi.org/10.1128/JVI.02188-08" TargetMode="External"/><Relationship Id="rId145" Type="http://schemas.openxmlformats.org/officeDocument/2006/relationships/hyperlink" Target="https://doi.org/10.1016/s0042-6822(02)00035-1" TargetMode="External"/><Relationship Id="rId1" Type="http://schemas.openxmlformats.org/officeDocument/2006/relationships/customXml" Target="../customXml/item1.xml"/><Relationship Id="rId6" Type="http://schemas.openxmlformats.org/officeDocument/2006/relationships/hyperlink" Target="https://www.euro.who.int/en/health-topics/communicable-diseases/influenza/seasonal-influenza/burden-of-influenza" TargetMode="External"/><Relationship Id="rId23" Type="http://schemas.openxmlformats.org/officeDocument/2006/relationships/hyperlink" Target="https://10.1007/s00018-013-1479-x" TargetMode="External"/><Relationship Id="rId28" Type="http://schemas.openxmlformats.org/officeDocument/2006/relationships/hyperlink" Target="https://dx.doi.org/10.1038/s41564-018-0240-5" TargetMode="External"/><Relationship Id="rId49" Type="http://schemas.openxmlformats.org/officeDocument/2006/relationships/hyperlink" Target="https://doi.org/10.1146/annurev-biochem-072820-100645" TargetMode="External"/><Relationship Id="rId114" Type="http://schemas.openxmlformats.org/officeDocument/2006/relationships/hyperlink" Target="https://doi.org/10.1073/pnas.87.15.5988" TargetMode="External"/><Relationship Id="rId119" Type="http://schemas.openxmlformats.org/officeDocument/2006/relationships/hyperlink" Target="https://doi.org/10.1038/nature20594" TargetMode="External"/><Relationship Id="rId44" Type="http://schemas.openxmlformats.org/officeDocument/2006/relationships/hyperlink" Target="https://doi.org/10.1038/nrmicro.2016.87" TargetMode="External"/><Relationship Id="rId60" Type="http://schemas.openxmlformats.org/officeDocument/2006/relationships/hyperlink" Target="https://doi.org/10.1038/s41586-019-1530-7" TargetMode="External"/><Relationship Id="rId65" Type="http://schemas.openxmlformats.org/officeDocument/2006/relationships/hyperlink" Target="https://doi.org/10.1073/pnas.0400937101" TargetMode="External"/><Relationship Id="rId81" Type="http://schemas.openxmlformats.org/officeDocument/2006/relationships/hyperlink" Target="https://doi.org/10.1093/emboj/17.15.4379" TargetMode="External"/><Relationship Id="rId86" Type="http://schemas.openxmlformats.org/officeDocument/2006/relationships/hyperlink" Target="https://dx.doi.org/10.1128/JVI.00879-10" TargetMode="External"/><Relationship Id="rId130" Type="http://schemas.openxmlformats.org/officeDocument/2006/relationships/hyperlink" Target="https://dx.doi.org/10.1128/JVI.02740-13" TargetMode="External"/><Relationship Id="rId135" Type="http://schemas.openxmlformats.org/officeDocument/2006/relationships/hyperlink" Target="https://dx.doi.org/10.1111/tbed.13601" TargetMode="External"/><Relationship Id="rId151" Type="http://schemas.openxmlformats.org/officeDocument/2006/relationships/hyperlink" Target="https://dx.doi.org/10.1007/s00253-014-5933-y" TargetMode="External"/><Relationship Id="rId13" Type="http://schemas.openxmlformats.org/officeDocument/2006/relationships/hyperlink" Target="https://doi.org/10.1038/nature04734" TargetMode="External"/><Relationship Id="rId18" Type="http://schemas.openxmlformats.org/officeDocument/2006/relationships/hyperlink" Target="https://doi.org/10.1126/science.abc2061" TargetMode="External"/><Relationship Id="rId39" Type="http://schemas.openxmlformats.org/officeDocument/2006/relationships/hyperlink" Target="https://dx.doi.org/10.7554/eLife.61803" TargetMode="External"/><Relationship Id="rId109" Type="http://schemas.openxmlformats.org/officeDocument/2006/relationships/hyperlink" Target="https://doi.org/10.1371/journal.ppat.1003703" TargetMode="External"/><Relationship Id="rId34" Type="http://schemas.openxmlformats.org/officeDocument/2006/relationships/hyperlink" Target="https://doi.org/10.1126/science.1119392" TargetMode="External"/><Relationship Id="rId50" Type="http://schemas.openxmlformats.org/officeDocument/2006/relationships/hyperlink" Target="https://doi.org/10.1128/JVI.73.4.3473-3476.1999" TargetMode="External"/><Relationship Id="rId55" Type="http://schemas.openxmlformats.org/officeDocument/2006/relationships/hyperlink" Target="https://doi.org/10.1128/JVI.00217-19" TargetMode="External"/><Relationship Id="rId76" Type="http://schemas.openxmlformats.org/officeDocument/2006/relationships/hyperlink" Target="https://doi.org/10.1038/nature14009" TargetMode="External"/><Relationship Id="rId97" Type="http://schemas.openxmlformats.org/officeDocument/2006/relationships/hyperlink" Target="https://doi.org/10.1016/j.virol.2005.08.041" TargetMode="External"/><Relationship Id="rId104" Type="http://schemas.openxmlformats.org/officeDocument/2006/relationships/hyperlink" Target="https://doi.org/10.1016/0092-8674(83)90394-X" TargetMode="External"/><Relationship Id="rId120" Type="http://schemas.openxmlformats.org/officeDocument/2006/relationships/hyperlink" Target="https://doi.org/10.1128/JVI.67.4.1761-1764.1993" TargetMode="External"/><Relationship Id="rId125" Type="http://schemas.openxmlformats.org/officeDocument/2006/relationships/hyperlink" Target="https://dx.doi.org/10.1038/s41598-017-02598-z" TargetMode="External"/><Relationship Id="rId141" Type="http://schemas.openxmlformats.org/officeDocument/2006/relationships/hyperlink" Target="https://doi.org/10.1038/s41423-020-00619-y" TargetMode="External"/><Relationship Id="rId146" Type="http://schemas.openxmlformats.org/officeDocument/2006/relationships/hyperlink" Target="https://doi.org/10.1073/pnas.070525997" TargetMode="External"/><Relationship Id="rId7" Type="http://schemas.openxmlformats.org/officeDocument/2006/relationships/hyperlink" Target="https://doi.org/10.1016/j.vaccine.2008.07.025" TargetMode="External"/><Relationship Id="rId71" Type="http://schemas.openxmlformats.org/officeDocument/2006/relationships/hyperlink" Target="https://doi.org/10.1126/science.1168352" TargetMode="External"/><Relationship Id="rId92" Type="http://schemas.openxmlformats.org/officeDocument/2006/relationships/hyperlink" Target="https://dx.doi.org/10.1007/s13238-020-00734-6" TargetMode="External"/><Relationship Id="rId2" Type="http://schemas.openxmlformats.org/officeDocument/2006/relationships/numbering" Target="numbering.xml"/><Relationship Id="rId29" Type="http://schemas.openxmlformats.org/officeDocument/2006/relationships/hyperlink" Target="https://doi.org/10.3390/v10120708" TargetMode="External"/><Relationship Id="rId24" Type="http://schemas.openxmlformats.org/officeDocument/2006/relationships/hyperlink" Target="https://doi.org/10.1038/s41572-018-0002-y" TargetMode="External"/><Relationship Id="rId40" Type="http://schemas.openxmlformats.org/officeDocument/2006/relationships/hyperlink" Target="https://doi.org/10.1038/nature14008" TargetMode="External"/><Relationship Id="rId45" Type="http://schemas.openxmlformats.org/officeDocument/2006/relationships/hyperlink" Target="https://doi.org/10.1016/j.cell.2020.03.061" TargetMode="External"/><Relationship Id="rId66" Type="http://schemas.openxmlformats.org/officeDocument/2006/relationships/hyperlink" Target="https://doi.org/10.1126/science.1093616" TargetMode="External"/><Relationship Id="rId87" Type="http://schemas.openxmlformats.org/officeDocument/2006/relationships/hyperlink" Target="https://dx.doi.org/10.1128/JVI.03024-13" TargetMode="External"/><Relationship Id="rId110" Type="http://schemas.openxmlformats.org/officeDocument/2006/relationships/hyperlink" Target="https://doi.org/10.1261/rna.077529.120" TargetMode="External"/><Relationship Id="rId115" Type="http://schemas.openxmlformats.org/officeDocument/2006/relationships/hyperlink" Target="https://doi.org/10.1128/jvi.77.8.5017-5020.2003" TargetMode="External"/><Relationship Id="rId131" Type="http://schemas.openxmlformats.org/officeDocument/2006/relationships/hyperlink" Target="https://doi.org/10.1371/journal.ppat.0040011" TargetMode="External"/><Relationship Id="rId136" Type="http://schemas.openxmlformats.org/officeDocument/2006/relationships/hyperlink" Target="https://doi.org/10.1016/j.meegid.2020.104672" TargetMode="External"/><Relationship Id="rId61" Type="http://schemas.openxmlformats.org/officeDocument/2006/relationships/hyperlink" Target="https://doi.org/10.1128/JVI.01773-17" TargetMode="External"/><Relationship Id="rId82" Type="http://schemas.openxmlformats.org/officeDocument/2006/relationships/hyperlink" Target="https://doi.org/10.1016/j.chom.2011.03.007" TargetMode="External"/><Relationship Id="rId152" Type="http://schemas.openxmlformats.org/officeDocument/2006/relationships/hyperlink" Target="https://doi.org/10.3390/v9100269" TargetMode="External"/><Relationship Id="rId19" Type="http://schemas.openxmlformats.org/officeDocument/2006/relationships/hyperlink" Target="https://doi.org/10.1038/nm1477" TargetMode="External"/><Relationship Id="rId14" Type="http://schemas.openxmlformats.org/officeDocument/2006/relationships/hyperlink" Target="https://doi.org/10.1038/s41467-018-05745-w" TargetMode="External"/><Relationship Id="rId30" Type="http://schemas.openxmlformats.org/officeDocument/2006/relationships/hyperlink" Target="https://doi.org/10.1002/JLB.4MR0320-206R" TargetMode="External"/><Relationship Id="rId35" Type="http://schemas.openxmlformats.org/officeDocument/2006/relationships/hyperlink" Target="https://10.1073/pnas.0507415102" TargetMode="External"/><Relationship Id="rId56" Type="http://schemas.openxmlformats.org/officeDocument/2006/relationships/hyperlink" Target="https://doi.org/10.1371/journal.ppat.1008034" TargetMode="External"/><Relationship Id="rId77" Type="http://schemas.openxmlformats.org/officeDocument/2006/relationships/hyperlink" Target="https://doi.org/10.1128/JVI.01671-15" TargetMode="External"/><Relationship Id="rId100" Type="http://schemas.openxmlformats.org/officeDocument/2006/relationships/hyperlink" Target="https://doi.org/10.1371/journal.ppat.1008436" TargetMode="External"/><Relationship Id="rId105" Type="http://schemas.openxmlformats.org/officeDocument/2006/relationships/hyperlink" Target="https://doi.org/10.1093/nar/27.5.1392" TargetMode="External"/><Relationship Id="rId126" Type="http://schemas.openxmlformats.org/officeDocument/2006/relationships/hyperlink" Target="https://dx.doi.org/10.1186/s12985-014-0229-5" TargetMode="External"/><Relationship Id="rId147" Type="http://schemas.openxmlformats.org/officeDocument/2006/relationships/hyperlink" Target="https://doi.org/10.1016/j.vaccine.2013.10.061" TargetMode="External"/><Relationship Id="rId8" Type="http://schemas.openxmlformats.org/officeDocument/2006/relationships/hyperlink" Target="https://doi.org/10.1093/infdis/jix281" TargetMode="External"/><Relationship Id="rId51" Type="http://schemas.openxmlformats.org/officeDocument/2006/relationships/hyperlink" Target="https://doi.org/10.1016/j.vaccine.2012.04.085" TargetMode="External"/><Relationship Id="rId72" Type="http://schemas.openxmlformats.org/officeDocument/2006/relationships/hyperlink" Target="https://doi.org/10.1016/j.molcel.2013.07.024" TargetMode="External"/><Relationship Id="rId93" Type="http://schemas.openxmlformats.org/officeDocument/2006/relationships/hyperlink" Target="https://doi.org/10.1038/sj.emboj.7601220" TargetMode="External"/><Relationship Id="rId98" Type="http://schemas.openxmlformats.org/officeDocument/2006/relationships/hyperlink" Target="https://dx.doi.org/10.1128/JVI.01384-16" TargetMode="External"/><Relationship Id="rId121" Type="http://schemas.openxmlformats.org/officeDocument/2006/relationships/hyperlink" Target="https://doi.org/10.1016/j.virol.2003.11.030" TargetMode="External"/><Relationship Id="rId142" Type="http://schemas.openxmlformats.org/officeDocument/2006/relationships/hyperlink" Target="https://doi.org/10.1038/s41564-019-0465-y" TargetMode="External"/><Relationship Id="rId3" Type="http://schemas.openxmlformats.org/officeDocument/2006/relationships/styles" Target="styles.xml"/><Relationship Id="rId25" Type="http://schemas.openxmlformats.org/officeDocument/2006/relationships/hyperlink" Target="https://doi.org/10.1038/s41579-020-00501-8" TargetMode="External"/><Relationship Id="rId46" Type="http://schemas.openxmlformats.org/officeDocument/2006/relationships/hyperlink" Target="https://doi.org/10.1016/j.virusres.2017.01.013" TargetMode="External"/><Relationship Id="rId67" Type="http://schemas.openxmlformats.org/officeDocument/2006/relationships/hyperlink" Target="https://doi.org/10.1016/j.cell.2011.09.023" TargetMode="External"/><Relationship Id="rId116" Type="http://schemas.openxmlformats.org/officeDocument/2006/relationships/hyperlink" Target="https://doi.org/10.1371/journal.ppat.1006650" TargetMode="External"/><Relationship Id="rId137" Type="http://schemas.openxmlformats.org/officeDocument/2006/relationships/hyperlink" Target="https://dx.doi.org/10.1128/JVI.02021-17" TargetMode="External"/><Relationship Id="rId20" Type="http://schemas.openxmlformats.org/officeDocument/2006/relationships/hyperlink" Target="https://doi.org/10.1038/nature05495" TargetMode="External"/><Relationship Id="rId41" Type="http://schemas.openxmlformats.org/officeDocument/2006/relationships/hyperlink" Target="https://doi.org/10.1126/science.1228172" TargetMode="External"/><Relationship Id="rId62" Type="http://schemas.openxmlformats.org/officeDocument/2006/relationships/hyperlink" Target="https://doi.org/10.1038/nri3665" TargetMode="External"/><Relationship Id="rId83" Type="http://schemas.openxmlformats.org/officeDocument/2006/relationships/hyperlink" Target="https://dx.doi.org/10.1096/fj.201701361R" TargetMode="External"/><Relationship Id="rId88" Type="http://schemas.openxmlformats.org/officeDocument/2006/relationships/hyperlink" Target="https://dx.doi.org/10.1099/jgv.0.001294" TargetMode="External"/><Relationship Id="rId111" Type="http://schemas.openxmlformats.org/officeDocument/2006/relationships/hyperlink" Target="https://doi.org/10.1101/2021.05.13.444068" TargetMode="External"/><Relationship Id="rId132" Type="http://schemas.openxmlformats.org/officeDocument/2006/relationships/hyperlink" Target="https://doi.org/10.1016/j.ejcb.2015.05.012" TargetMode="External"/><Relationship Id="rId153" Type="http://schemas.openxmlformats.org/officeDocument/2006/relationships/fontTable" Target="fontTable.xml"/><Relationship Id="rId15" Type="http://schemas.openxmlformats.org/officeDocument/2006/relationships/hyperlink" Target="https://doi.org/10.1073/pnas.1303275110" TargetMode="External"/><Relationship Id="rId36" Type="http://schemas.openxmlformats.org/officeDocument/2006/relationships/hyperlink" Target="https://dx.doi.org/10.1038/ncomms6645" TargetMode="External"/><Relationship Id="rId57" Type="http://schemas.openxmlformats.org/officeDocument/2006/relationships/hyperlink" Target="https://doi.org/10.7554/eLife.08939" TargetMode="External"/><Relationship Id="rId106" Type="http://schemas.openxmlformats.org/officeDocument/2006/relationships/hyperlink" Target="https://doi.org/10.1073/pnas.1005077107" TargetMode="External"/><Relationship Id="rId127" Type="http://schemas.openxmlformats.org/officeDocument/2006/relationships/hyperlink" Target="https://doi.org/10.1016/j.celrep.2017.08.061" TargetMode="External"/><Relationship Id="rId10" Type="http://schemas.openxmlformats.org/officeDocument/2006/relationships/hyperlink" Target="https://doi.org/10.1101/cshperspect.a038604" TargetMode="External"/><Relationship Id="rId31" Type="http://schemas.openxmlformats.org/officeDocument/2006/relationships/hyperlink" Target="https://dx.doi.org/10.1086/605606" TargetMode="External"/><Relationship Id="rId52" Type="http://schemas.openxmlformats.org/officeDocument/2006/relationships/hyperlink" Target="https://doi.org/10.1038/s41586-020-2927-z" TargetMode="External"/><Relationship Id="rId73" Type="http://schemas.openxmlformats.org/officeDocument/2006/relationships/hyperlink" Target="https://doi.org/10.1038/nature13140" TargetMode="External"/><Relationship Id="rId78" Type="http://schemas.openxmlformats.org/officeDocument/2006/relationships/hyperlink" Target="https://dx.doi.org/10.1016/j.chom.2015.01.005" TargetMode="External"/><Relationship Id="rId94" Type="http://schemas.openxmlformats.org/officeDocument/2006/relationships/hyperlink" Target="https://dx.doi.org/10.3389/fimmu.2017.01051" TargetMode="External"/><Relationship Id="rId99" Type="http://schemas.openxmlformats.org/officeDocument/2006/relationships/hyperlink" Target="https://doi.org/10.1006/abbi.1993.1533" TargetMode="External"/><Relationship Id="rId101" Type="http://schemas.openxmlformats.org/officeDocument/2006/relationships/hyperlink" Target="https://doi.org/10.1073/pnas.1001984107" TargetMode="External"/><Relationship Id="rId122" Type="http://schemas.openxmlformats.org/officeDocument/2006/relationships/hyperlink" Target="https://dx.doi.org/10.1128/JVI.00994-09" TargetMode="External"/><Relationship Id="rId143" Type="http://schemas.openxmlformats.org/officeDocument/2006/relationships/hyperlink" Target="https://doi.org/10.1126/science.aan8806" TargetMode="External"/><Relationship Id="rId148" Type="http://schemas.openxmlformats.org/officeDocument/2006/relationships/hyperlink" Target="https://doi.org/10.1128/JVI.01722-20" TargetMode="External"/><Relationship Id="rId4" Type="http://schemas.openxmlformats.org/officeDocument/2006/relationships/settings" Target="settings.xml"/><Relationship Id="rId9" Type="http://schemas.openxmlformats.org/officeDocument/2006/relationships/hyperlink" Target="https://doi.org/10.1093/infdis/jiy003" TargetMode="External"/><Relationship Id="rId26" Type="http://schemas.openxmlformats.org/officeDocument/2006/relationships/hyperlink" Target="https://doi.org/10.1101/cshperspect.a038398" TargetMode="External"/><Relationship Id="rId47" Type="http://schemas.openxmlformats.org/officeDocument/2006/relationships/hyperlink" Target="https://doi:10.1002/bies.201200138" TargetMode="External"/><Relationship Id="rId68" Type="http://schemas.openxmlformats.org/officeDocument/2006/relationships/hyperlink" Target="https://doi.org/10.1261/rna.035949.112" TargetMode="External"/><Relationship Id="rId89" Type="http://schemas.openxmlformats.org/officeDocument/2006/relationships/hyperlink" Target="https://dx.doi.org/10.1016/j.virusres.2012.12.003" TargetMode="External"/><Relationship Id="rId112" Type="http://schemas.openxmlformats.org/officeDocument/2006/relationships/hyperlink" Target="https://dx.doi.org/10.1128/JVI.02066-18" TargetMode="External"/><Relationship Id="rId133" Type="http://schemas.openxmlformats.org/officeDocument/2006/relationships/hyperlink" Target="https://doi.org/10.1038/nsmb1212" TargetMode="External"/><Relationship Id="rId154" Type="http://schemas.openxmlformats.org/officeDocument/2006/relationships/theme" Target="theme/theme1.xml"/><Relationship Id="rId16" Type="http://schemas.openxmlformats.org/officeDocument/2006/relationships/hyperlink" Target="https://doi.org/10.1128/MMBR.05015-11" TargetMode="External"/><Relationship Id="rId37" Type="http://schemas.openxmlformats.org/officeDocument/2006/relationships/hyperlink" Target="https://doi.org/10.1128/JVI.00500-19" TargetMode="External"/><Relationship Id="rId58" Type="http://schemas.openxmlformats.org/officeDocument/2006/relationships/hyperlink" Target="https://doi.org/10.1371/journal.ppat.1000462" TargetMode="External"/><Relationship Id="rId79" Type="http://schemas.openxmlformats.org/officeDocument/2006/relationships/hyperlink" Target="https://dx.doi.org/10.1128/JVI.01383-14" TargetMode="External"/><Relationship Id="rId102" Type="http://schemas.openxmlformats.org/officeDocument/2006/relationships/hyperlink" Target="https://doi.org/10.1128/mBio.00204-10" TargetMode="External"/><Relationship Id="rId123" Type="http://schemas.openxmlformats.org/officeDocument/2006/relationships/hyperlink" Target="https://dx.doi.org/10.1371/journal.pone.0038233" TargetMode="External"/><Relationship Id="rId144" Type="http://schemas.openxmlformats.org/officeDocument/2006/relationships/hyperlink" Target="https://doi.org/10.3390/v7072796" TargetMode="External"/><Relationship Id="rId90" Type="http://schemas.openxmlformats.org/officeDocument/2006/relationships/hyperlink" Target="https://doi.org/10.1016/j.cell.2011.06.04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ABEA9C-A28B-6746-BD79-48BA3C5B48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21867</Words>
  <Characters>124647</Characters>
  <Application>Microsoft Office Word</Application>
  <DocSecurity>0</DocSecurity>
  <Lines>1038</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veta Elshina</dc:creator>
  <cp:keywords/>
  <dc:description/>
  <cp:lastModifiedBy>A.J.W. te Velthuis</cp:lastModifiedBy>
  <cp:revision>2</cp:revision>
  <dcterms:created xsi:type="dcterms:W3CDTF">2021-08-17T03:45:00Z</dcterms:created>
  <dcterms:modified xsi:type="dcterms:W3CDTF">2021-08-17T03:45:00Z</dcterms:modified>
</cp:coreProperties>
</file>